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873A39">
      <w:pPr>
        <w:spacing w:after="12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873A39">
      <w:pPr>
        <w:spacing w:after="12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 xml:space="preserve">Critical peer review of scientific manuscripts presents a significant challenge for Large Language Models (LLMs), partly due to data limitations and the complexity of expert reasoning. This report introduces Persistent Workflow Prompting (PWP), a </w:t>
      </w:r>
      <w:r w:rsidR="00B12593" w:rsidRPr="00B12593">
        <w:t>potentially broadly applicable</w:t>
      </w:r>
      <w:r w:rsidR="00B12593">
        <w:t xml:space="preserve"> </w:t>
      </w:r>
      <w:r w:rsidRPr="00EB0717">
        <w:t>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w:t>
      </w:r>
      <w:r w:rsidR="00B12593">
        <w:t>modern</w:t>
      </w:r>
      <w:r w:rsidRPr="00EB0717">
        <w:t xml:space="preserve"> reasoning LLMs through systematic, multimodal evaluations. Demo</w:t>
      </w:r>
      <w:r w:rsidR="00D515B0">
        <w:t>nstrations</w:t>
      </w:r>
      <w:r w:rsidRPr="00EB0717">
        <w:t xml:space="preserve"> show the PWP-guided LLM identifying major methodological flaws in a test case </w:t>
      </w:r>
      <w:r w:rsidR="00D515B0" w:rsidRPr="00D515B0">
        <w:t>while mitigating LLM input bias</w:t>
      </w:r>
      <w:r w:rsidR="00D515B0">
        <w:t xml:space="preserve"> </w:t>
      </w:r>
      <w:r w:rsidRPr="00EB0717">
        <w:t xml:space="preserve">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873A39" w:rsidRPr="00873A39" w:rsidRDefault="00873A39" w:rsidP="00873A39">
      <w:pPr>
        <w:pStyle w:val="AbstractBody"/>
      </w:pPr>
      <w:r>
        <w:rPr>
          <w:b/>
        </w:rPr>
        <w:t xml:space="preserve">Keywords: </w:t>
      </w:r>
      <w:r>
        <w:t>AI-</w:t>
      </w:r>
      <w:r w:rsidR="00E4142B">
        <w:t>assisted</w:t>
      </w:r>
      <w:r>
        <w:t>, AI-</w:t>
      </w:r>
      <w:r w:rsidR="00E4142B">
        <w:t>powered</w:t>
      </w:r>
      <w:r>
        <w:t>, AI-</w:t>
      </w:r>
      <w:r w:rsidR="00E4142B">
        <w:t xml:space="preserve">enhanced, automated, </w:t>
      </w:r>
      <w:r w:rsidR="00E4142B" w:rsidRPr="00E4142B">
        <w:t>knowledge engineering</w:t>
      </w:r>
      <w:r w:rsidR="00BC2461">
        <w:t>, machine learning</w:t>
      </w:r>
      <w:r>
        <w:t>.</w:t>
      </w: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41763D">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41763D">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5575FC">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s.AI]\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41763D">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41763D">
          <w:rPr>
            <w:rStyle w:val="Hyperlink"/>
          </w:rPr>
          <w:t>4</w:t>
        </w:r>
      </w:hyperlink>
      <w:r w:rsidR="004C18E1" w:rsidRPr="00EB0717">
        <w:t>]</w:t>
      </w:r>
      <w:r w:rsidRPr="00EB0717">
        <w:fldChar w:fldCharType="end"/>
      </w:r>
      <w:r w:rsidRPr="00EB0717">
        <w:t xml:space="preserve">, SciQA </w:t>
      </w:r>
      <w:r w:rsidRPr="00EB0717">
        <w:fldChar w:fldCharType="begin"/>
      </w:r>
      <w:r w:rsidR="005575FC">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cs.AI]","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41763D">
          <w:rPr>
            <w:rStyle w:val="Hyperlink"/>
          </w:rPr>
          <w:t>5</w:t>
        </w:r>
      </w:hyperlink>
      <w:r w:rsidR="004C18E1" w:rsidRPr="00EB0717">
        <w:t xml:space="preserve">, </w:t>
      </w:r>
      <w:hyperlink w:anchor="BIB_6" w:history="1">
        <w:r w:rsidR="004C18E1" w:rsidRPr="0041763D">
          <w:rPr>
            <w:rStyle w:val="Hyperlink"/>
          </w:rPr>
          <w:t>6</w:t>
        </w:r>
      </w:hyperlink>
      <w:r w:rsidR="004C18E1" w:rsidRPr="00EB0717">
        <w:t>]</w:t>
      </w:r>
      <w:r w:rsidRPr="00EB0717">
        <w:fldChar w:fldCharType="end"/>
      </w:r>
      <w:r w:rsidRPr="00EB0717">
        <w:t xml:space="preserve">, SciQAG </w:t>
      </w:r>
      <w:r w:rsidRPr="00EB0717">
        <w:fldChar w:fldCharType="begin"/>
      </w:r>
      <w:r w:rsidR="005575FC">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cs.AI]","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41763D">
          <w:rPr>
            <w:rStyle w:val="Hyperlink"/>
          </w:rPr>
          <w:t>7</w:t>
        </w:r>
      </w:hyperlink>
      <w:r w:rsidR="004C18E1" w:rsidRPr="00EB0717">
        <w:t>]</w:t>
      </w:r>
      <w:r w:rsidRPr="00EB0717">
        <w:fldChar w:fldCharType="end"/>
      </w:r>
      <w:r w:rsidRPr="00EB0717">
        <w:t xml:space="preserve">, and Humanity's Last Exam </w:t>
      </w:r>
      <w:r w:rsidRPr="00EB0717">
        <w:fldChar w:fldCharType="begin"/>
      </w:r>
      <w:r w:rsidR="005575FC">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cs.AI]","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41763D">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41763D">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41763D">
          <w:rPr>
            <w:rStyle w:val="Hyperlink"/>
          </w:rPr>
          <w:t>16</w:t>
        </w:r>
      </w:hyperlink>
      <w:r w:rsidR="00E8137B" w:rsidRPr="00EB0717">
        <w:t xml:space="preserve">, </w:t>
      </w:r>
      <w:hyperlink w:anchor="BIB_17" w:history="1">
        <w:r w:rsidR="00E8137B" w:rsidRPr="0041763D">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5575FC">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cs.AI]","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cs.AI]","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cs.AI]","number":"arXiv:2403.05789","publisher":"arXiv","source":"arXiv.org","title":"ItD: Large Language Models Can Teach Themselves Induction through Deduction","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cs.AI]","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41763D">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41763D">
          <w:rPr>
            <w:rStyle w:val="Hyperlink"/>
          </w:rPr>
          <w:t>2</w:t>
        </w:r>
        <w:r w:rsidR="004F6867" w:rsidRPr="0041763D">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41763D">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5575FC">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cs.AI]","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41763D">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5575FC">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41763D">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530240" w:rsidRDefault="00530240" w:rsidP="00530240">
      <w:pPr>
        <w:pStyle w:val="BodyText"/>
      </w:pPr>
      <w:r>
        <w:t>While this study uses AI-driven scholarly peer review as its primary complex application domain, the core prompt engineering methodology and the associated meta-development techniques (including meta-prompting and meta-reasoning used to formalize expert workflows) presented herein are intended for broader applicability across various complex analytical tasks. The specific proof-of-concept demonstration focuses on experimental chemistry manuscripts. Although advanced prompting may currently benefit from such domain specialization for achieving analytical depth, this focus serves primarily as a concrete testbed for developing and illustrating the general prompting architecture and meta-development principles that form the core contribution. Indeed, a key premise of this work is that this subject-agnostic development methodology can be readily adapted to engineer specialized prompts for peer-review-like analysis or other complex tasks in numerous other scientific and technical domains.</w:t>
      </w:r>
    </w:p>
    <w:p w:rsidR="00530240" w:rsidRPr="00530240" w:rsidRDefault="00530240" w:rsidP="0039380F">
      <w:pPr>
        <w:pStyle w:val="BodyText"/>
      </w:pPr>
      <w:r w:rsidRPr="00530240">
        <w:t>Consequently, while fully appreciating the nuances of the AI-generated chemistry analysis in the provided demonstrations might require some domain familiarity, understanding the prompt engineering methodology itself, the architectural concepts, the meta-reasoning examples, and the overall AI capabilities demonstrated should be accessible to the broader scientific and engineering community interested in advanced AI applications. Following the methodological discussions and examples requires primarily general scientific literacy, rather than deep expertise in the specific application domain chosen for illustration.</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41763D">
          <w:rPr>
            <w:rStyle w:val="Hyperlink"/>
          </w:rPr>
          <w:t>36</w:t>
        </w:r>
      </w:hyperlink>
      <w:r w:rsidR="00C75CBC" w:rsidRPr="00EB0717">
        <w:t xml:space="preserve">, </w:t>
      </w:r>
      <w:hyperlink w:anchor="BIB_37" w:history="1">
        <w:r w:rsidR="00C75CBC" w:rsidRPr="0041763D">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5575FC">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cs.AI]","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41763D">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5575FC">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41763D">
          <w:rPr>
            <w:rStyle w:val="Hyperlink"/>
          </w:rPr>
          <w:t>47</w:t>
        </w:r>
      </w:hyperlink>
      <w:r w:rsidR="00C75CBC" w:rsidRPr="00EB0717">
        <w:t>]</w:t>
      </w:r>
      <w:r w:rsidRPr="00EB0717">
        <w:fldChar w:fldCharType="end"/>
      </w:r>
      <w:r w:rsidRPr="00EB0717">
        <w:t xml:space="preserve">, prompt-focused techniques </w:t>
      </w:r>
      <w:r w:rsidRPr="00EB0717">
        <w:fldChar w:fldCharType="begin"/>
      </w:r>
      <w:r w:rsidR="005575FC">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41763D">
          <w:rPr>
            <w:rStyle w:val="Hyperlink"/>
          </w:rPr>
          <w:t>42</w:t>
        </w:r>
      </w:hyperlink>
      <w:r w:rsidR="00C75CBC" w:rsidRPr="00EB0717">
        <w:t xml:space="preserve">, </w:t>
      </w:r>
      <w:hyperlink w:anchor="BIB_46" w:history="1">
        <w:r w:rsidR="00C75CBC" w:rsidRPr="0041763D">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5575FC">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41763D">
          <w:rPr>
            <w:rStyle w:val="Hyperlink"/>
          </w:rPr>
          <w:t>38</w:t>
        </w:r>
      </w:hyperlink>
      <w:r w:rsidR="00C75CBC" w:rsidRPr="00EB0717">
        <w:t xml:space="preserve">, </w:t>
      </w:r>
      <w:hyperlink w:anchor="BIB_48" w:history="1">
        <w:r w:rsidR="00C75CBC" w:rsidRPr="0041763D">
          <w:rPr>
            <w:rStyle w:val="Hyperlink"/>
          </w:rPr>
          <w:t>48</w:t>
        </w:r>
      </w:hyperlink>
      <w:r w:rsidR="00C75CBC" w:rsidRPr="00EB0717">
        <w:t xml:space="preserve">, </w:t>
      </w:r>
      <w:hyperlink w:anchor="BIB_49" w:history="1">
        <w:r w:rsidR="00C75CBC" w:rsidRPr="0041763D">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41763D">
          <w:rPr>
            <w:rStyle w:val="Hyperlink"/>
          </w:rPr>
          <w:t>40</w:t>
        </w:r>
      </w:hyperlink>
      <w:r w:rsidR="00C75CBC" w:rsidRPr="00EB0717">
        <w:t xml:space="preserve">, </w:t>
      </w:r>
      <w:hyperlink w:anchor="BIB_50" w:history="1">
        <w:r w:rsidR="00C75CBC" w:rsidRPr="0041763D">
          <w:rPr>
            <w:rStyle w:val="Hyperlink"/>
          </w:rPr>
          <w:t>50</w:t>
        </w:r>
      </w:hyperlink>
      <w:r w:rsidR="00C75CBC" w:rsidRPr="00EB0717">
        <w:t>]</w:t>
      </w:r>
      <w:r w:rsidRPr="00EB0717">
        <w:fldChar w:fldCharType="end"/>
      </w:r>
      <w:r w:rsidRPr="00EB0717">
        <w:t xml:space="preserve">, training custom models </w:t>
      </w:r>
      <w:r w:rsidRPr="00EB0717">
        <w:fldChar w:fldCharType="begin"/>
      </w:r>
      <w:r w:rsidR="005575FC">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41763D">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5575FC">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41763D">
          <w:rPr>
            <w:rStyle w:val="Hyperlink"/>
          </w:rPr>
          <w:t>38</w:t>
        </w:r>
      </w:hyperlink>
      <w:r w:rsidR="00C75CBC" w:rsidRPr="00EB0717">
        <w:t xml:space="preserve">, </w:t>
      </w:r>
      <w:hyperlink w:anchor="BIB_47" w:history="1">
        <w:r w:rsidR="00C75CBC" w:rsidRPr="0041763D">
          <w:rPr>
            <w:rStyle w:val="Hyperlink"/>
          </w:rPr>
          <w:t>47–49</w:t>
        </w:r>
      </w:hyperlink>
      <w:r w:rsidR="00C75CBC" w:rsidRPr="00EB0717">
        <w:t xml:space="preserve">, </w:t>
      </w:r>
      <w:hyperlink w:anchor="BIB_52" w:history="1">
        <w:r w:rsidR="00C75CBC" w:rsidRPr="0041763D">
          <w:rPr>
            <w:rStyle w:val="Hyperlink"/>
          </w:rPr>
          <w:t>52</w:t>
        </w:r>
      </w:hyperlink>
      <w:r w:rsidR="00C75CBC" w:rsidRPr="00EB0717">
        <w:t xml:space="preserve">, </w:t>
      </w:r>
      <w:hyperlink w:anchor="BIB_53" w:history="1">
        <w:r w:rsidR="00C75CBC" w:rsidRPr="0041763D">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5575FC">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41763D">
          <w:rPr>
            <w:rStyle w:val="Hyperlink"/>
          </w:rPr>
          <w:t>38</w:t>
        </w:r>
      </w:hyperlink>
      <w:r w:rsidR="00C75CBC" w:rsidRPr="00EB0717">
        <w:t xml:space="preserve">, </w:t>
      </w:r>
      <w:hyperlink w:anchor="BIB_43" w:history="1">
        <w:r w:rsidR="00C75CBC" w:rsidRPr="0041763D">
          <w:rPr>
            <w:rStyle w:val="Hyperlink"/>
          </w:rPr>
          <w:t>43</w:t>
        </w:r>
      </w:hyperlink>
      <w:r w:rsidR="00C75CBC" w:rsidRPr="00EB0717">
        <w:t xml:space="preserve">, </w:t>
      </w:r>
      <w:hyperlink w:anchor="BIB_50" w:history="1">
        <w:r w:rsidR="00C75CBC" w:rsidRPr="0041763D">
          <w:rPr>
            <w:rStyle w:val="Hyperlink"/>
          </w:rPr>
          <w:t>50</w:t>
        </w:r>
      </w:hyperlink>
      <w:r w:rsidR="00C75CBC" w:rsidRPr="00EB0717">
        <w:t xml:space="preserve">, </w:t>
      </w:r>
      <w:hyperlink w:anchor="BIB_54" w:history="1">
        <w:r w:rsidR="00C75CBC" w:rsidRPr="0041763D">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BE11A9" w:rsidRPr="00BE11A9" w:rsidRDefault="00BE11A9" w:rsidP="00BE11A9">
      <w:pPr>
        <w:pStyle w:val="BodyText"/>
      </w:pPr>
      <w:r w:rsidRPr="00BE11A9">
        <w:t xml:space="preserve">Despite this progress, automating peer review remains a significant challenge for modern AI </w:t>
      </w:r>
      <w:r w:rsidRPr="00EB0717">
        <w:fldChar w:fldCharType="begin"/>
      </w:r>
      <w:r w:rsidR="005575FC">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Pr="00EB0717">
        <w:t>[</w:t>
      </w:r>
      <w:hyperlink w:anchor="BIB_39" w:history="1">
        <w:r w:rsidRPr="0041763D">
          <w:rPr>
            <w:rStyle w:val="Hyperlink"/>
          </w:rPr>
          <w:t>39–41</w:t>
        </w:r>
      </w:hyperlink>
      <w:r w:rsidRPr="00EB0717">
        <w:t xml:space="preserve">, </w:t>
      </w:r>
      <w:hyperlink w:anchor="BIB_55" w:history="1">
        <w:r w:rsidRPr="0041763D">
          <w:rPr>
            <w:rStyle w:val="Hyperlink"/>
          </w:rPr>
          <w:t>55</w:t>
        </w:r>
      </w:hyperlink>
      <w:r w:rsidRPr="00EB0717">
        <w:t>]</w:t>
      </w:r>
      <w:r w:rsidRPr="00EB0717">
        <w:fldChar w:fldCharType="end"/>
      </w:r>
      <w:r w:rsidRPr="00BE11A9">
        <w:t xml:space="preserve">. Key difficulties include </w:t>
      </w:r>
      <w:r w:rsidRPr="00BE11A9">
        <w:rPr>
          <w:rStyle w:val="Strong"/>
          <w:b w:val="0"/>
          <w:bCs w:val="0"/>
        </w:rPr>
        <w:t>the inherent complexity of the task requiring deep, critical reasoning</w:t>
      </w:r>
      <w:r w:rsidRPr="00BE11A9">
        <w:t xml:space="preserve">, the </w:t>
      </w:r>
      <w:r w:rsidRPr="00BE11A9">
        <w:rPr>
          <w:rStyle w:val="Strong"/>
          <w:b w:val="0"/>
          <w:bCs w:val="0"/>
        </w:rPr>
        <w:t>need for field-specific tailoring which involves capturing extensive tacit expert knowledge</w:t>
      </w:r>
      <w:r w:rsidRPr="00BE11A9">
        <w:t xml:space="preserve"> </w:t>
      </w:r>
      <w:r w:rsidRPr="00EB0717">
        <w:fldChar w:fldCharType="begin"/>
      </w:r>
      <w:r w:rsidR="005575FC">
        <w:instrText xml:space="preserve"> ADDIN ZOTERO_ITEM CSL_CITATION {"citationID":"b1oFTNl0","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41763D">
          <w:rPr>
            <w:rStyle w:val="Hyperlink"/>
          </w:rPr>
          <w:t>56</w:t>
        </w:r>
      </w:hyperlink>
      <w:r w:rsidR="005575FC" w:rsidRPr="005575FC">
        <w:t>]</w:t>
      </w:r>
      <w:r w:rsidRPr="00EB0717">
        <w:fldChar w:fldCharType="end"/>
      </w:r>
      <w:r w:rsidRPr="00BE11A9">
        <w:t xml:space="preserve">, and the historical lack of readily available, large-scale training datasets (with numerous attempts to address the latter issue </w:t>
      </w:r>
      <w:r w:rsidRPr="00EB0717">
        <w:fldChar w:fldCharType="begin"/>
      </w:r>
      <w:r w:rsidR="005575FC">
        <w:instrText xml:space="preserve"> ADDIN ZOTERO_ITEM CSL_CITATION {"citationID":"vAJ1asm0","properties":{"formattedCitation":"[43, 45, 48\\uc0\\u8211{}50, 57\\uc0\\u8211{}64]","plainCitation":"[43, 45, 48–50, 57–64]","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5575FC" w:rsidRPr="005575FC">
        <w:t>[</w:t>
      </w:r>
      <w:hyperlink w:anchor="BIB_43" w:history="1">
        <w:r w:rsidR="005575FC" w:rsidRPr="0041763D">
          <w:rPr>
            <w:rStyle w:val="Hyperlink"/>
          </w:rPr>
          <w:t>43</w:t>
        </w:r>
      </w:hyperlink>
      <w:r w:rsidR="005575FC" w:rsidRPr="005575FC">
        <w:t xml:space="preserve">, </w:t>
      </w:r>
      <w:hyperlink w:anchor="BIB_45" w:history="1">
        <w:r w:rsidR="005575FC" w:rsidRPr="0041763D">
          <w:rPr>
            <w:rStyle w:val="Hyperlink"/>
          </w:rPr>
          <w:t>45</w:t>
        </w:r>
      </w:hyperlink>
      <w:r w:rsidR="005575FC" w:rsidRPr="005575FC">
        <w:t xml:space="preserve">, </w:t>
      </w:r>
      <w:hyperlink w:anchor="BIB_48" w:history="1">
        <w:r w:rsidR="005575FC" w:rsidRPr="0041763D">
          <w:rPr>
            <w:rStyle w:val="Hyperlink"/>
          </w:rPr>
          <w:t>48–50</w:t>
        </w:r>
      </w:hyperlink>
      <w:r w:rsidR="005575FC" w:rsidRPr="005575FC">
        <w:t xml:space="preserve">, </w:t>
      </w:r>
      <w:hyperlink w:anchor="BIB_57" w:history="1">
        <w:r w:rsidR="005575FC" w:rsidRPr="0041763D">
          <w:rPr>
            <w:rStyle w:val="Hyperlink"/>
          </w:rPr>
          <w:t>57–64</w:t>
        </w:r>
      </w:hyperlink>
      <w:r w:rsidR="005575FC" w:rsidRPr="005575FC">
        <w:t>]</w:t>
      </w:r>
      <w:r w:rsidRPr="00EB0717">
        <w:fldChar w:fldCharType="end"/>
      </w:r>
      <w:r w:rsidRPr="00BE11A9">
        <w:t xml:space="preserve">). </w:t>
      </w:r>
      <w:r w:rsidRPr="00BE11A9">
        <w:lastRenderedPageBreak/>
        <w:t xml:space="preserve">Furthermore, existing approaches often face limitations. Training data consisting of high-level reviewer comments may not effectively teach models the detailed, step-by-step reasoning required for rigorous manuscript evaluation. Similarly, prompts based solely on common reviewer guideline questions (e.g., </w:t>
      </w:r>
      <w:r w:rsidRPr="00EB0717">
        <w:fldChar w:fldCharType="begin"/>
      </w:r>
      <w:r w:rsidR="005575FC">
        <w:instrText xml:space="preserve"> ADDIN ZOTERO_ITEM CSL_CITATION {"citationID":"GjooBGZX","properties":{"formattedCitation":"[65]","plainCitation":"[65]","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5575FC" w:rsidRPr="005575FC">
        <w:t>[</w:t>
      </w:r>
      <w:hyperlink w:anchor="BIB_65" w:history="1">
        <w:r w:rsidR="005575FC" w:rsidRPr="0041763D">
          <w:rPr>
            <w:rStyle w:val="Hyperlink"/>
          </w:rPr>
          <w:t>65</w:t>
        </w:r>
      </w:hyperlink>
      <w:r w:rsidR="005575FC" w:rsidRPr="005575FC">
        <w:t>]</w:t>
      </w:r>
      <w:r w:rsidRPr="00EB0717">
        <w:fldChar w:fldCharType="end"/>
      </w:r>
      <w:r w:rsidRPr="00BE11A9">
        <w:t xml:space="preserve">) may fail to elicit the necessary depth of analysis compared to methods like chain-of-thought (CoT) prompting </w:t>
      </w:r>
      <w:r w:rsidRPr="00EB0717">
        <w:fldChar w:fldCharType="begin"/>
      </w:r>
      <w:r w:rsidR="005575FC">
        <w:instrText xml:space="preserve"> ADDIN ZOTERO_ITEM CSL_CITATION {"citationID":"GwTCms6a","properties":{"formattedCitation":"[66\\uc0\\u8211{}68]","plainCitation":"[66–68]","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cs.AI]","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cs.AI]","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cs.AI]","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Pr="00EB0717">
        <w:fldChar w:fldCharType="separate"/>
      </w:r>
      <w:r w:rsidR="005575FC" w:rsidRPr="005575FC">
        <w:t>[</w:t>
      </w:r>
      <w:hyperlink w:anchor="BIB_66" w:history="1">
        <w:r w:rsidR="005575FC" w:rsidRPr="0041763D">
          <w:rPr>
            <w:rStyle w:val="Hyperlink"/>
          </w:rPr>
          <w:t>66–68</w:t>
        </w:r>
      </w:hyperlink>
      <w:r w:rsidR="005575FC" w:rsidRPr="005575FC">
        <w:t>]</w:t>
      </w:r>
      <w:r w:rsidRPr="00EB0717">
        <w:fldChar w:fldCharType="end"/>
      </w:r>
      <w:r w:rsidRPr="00BE11A9">
        <w:t xml:space="preserve">. </w:t>
      </w:r>
      <w:r w:rsidRPr="00BE11A9">
        <w:rPr>
          <w:rStyle w:val="Strong"/>
          <w:b w:val="0"/>
          <w:bCs w:val="0"/>
        </w:rPr>
        <w:t>Critically, LLMs can exhibit inherent input biases, tending towards superficial agreement or outcome-based justifications rather than deep procedural scrutiny, further complicating the goal of objective evaluation.</w:t>
      </w:r>
      <w:r w:rsidRPr="00BE11A9">
        <w:t xml:space="preserve"> </w:t>
      </w:r>
      <w:r w:rsidRPr="00BE11A9">
        <w:rPr>
          <w:rStyle w:val="Strong"/>
          <w:b w:val="0"/>
          <w:bCs w:val="0"/>
        </w:rPr>
        <w:t xml:space="preserve">Addressing these interconnected challenges </w:t>
      </w:r>
      <w:r>
        <w:rPr>
          <w:rStyle w:val="Strong"/>
          <w:b w:val="0"/>
          <w:bCs w:val="0"/>
        </w:rPr>
        <w:t>-</w:t>
      </w:r>
      <w:r w:rsidRPr="00BE11A9">
        <w:rPr>
          <w:rStyle w:val="Strong"/>
          <w:b w:val="0"/>
          <w:bCs w:val="0"/>
        </w:rPr>
        <w:t xml:space="preserve"> codifying expert knowledge, designing robust analytical workflows, and actively countering cognitive biases </w:t>
      </w:r>
      <w:r>
        <w:rPr>
          <w:rStyle w:val="Strong"/>
          <w:b w:val="0"/>
          <w:bCs w:val="0"/>
        </w:rPr>
        <w:t>-</w:t>
      </w:r>
      <w:r w:rsidRPr="00BE11A9">
        <w:rPr>
          <w:rStyle w:val="Strong"/>
          <w:b w:val="0"/>
          <w:bCs w:val="0"/>
        </w:rPr>
        <w:t xml:space="preserve"> necessitates novel approaches.</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C125E7" w:rsidP="00C55D9B">
      <w:pPr>
        <w:pStyle w:val="BodyText"/>
      </w:pPr>
      <w:r w:rsidRPr="00C125E7">
        <w:t xml:space="preserve">To address the limitations outlined above </w:t>
      </w:r>
      <w:r>
        <w:t>-</w:t>
      </w:r>
      <w:r w:rsidRPr="00C125E7">
        <w:t xml:space="preserve"> specifically the need for detailed procedural guidance, the </w:t>
      </w:r>
      <w:r w:rsidRPr="00463363">
        <w:t>codification of tacit expert knowledge</w:t>
      </w:r>
      <w:r w:rsidRPr="00C125E7">
        <w:t xml:space="preserve">, and the </w:t>
      </w:r>
      <w:r w:rsidRPr="00463363">
        <w:t>mitigation of input biases</w:t>
      </w:r>
      <w:r w:rsidRPr="00C125E7">
        <w:t xml:space="preserve"> </w:t>
      </w:r>
      <w:r>
        <w:t>-</w:t>
      </w:r>
      <w:r w:rsidRPr="00C125E7">
        <w:t xml:space="preserve"> we explore an approach centered on advanced prompt engineering.</w:t>
      </w:r>
      <w:r>
        <w:t xml:space="preserve"> </w:t>
      </w:r>
      <w:r w:rsidR="009828FA" w:rsidRPr="00EB0717">
        <w:t xml:space="preserve">Instead of relying solely on ICL examples or simple question lists, we focus on codifying the intellectual workflow inherent in rigorous peer review. Drawing inspiration from techniques like least-to-most prompting </w:t>
      </w:r>
      <w:r w:rsidR="009828FA" w:rsidRPr="00EB0717">
        <w:fldChar w:fldCharType="begin"/>
      </w:r>
      <w:r w:rsidR="005575FC">
        <w:instrText xml:space="preserve"> ADDIN ZOTERO_ITEM CSL_CITATION {"citationID":"H37xKJbK","properties":{"formattedCitation":"[69]","plainCitation":"[69]","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cs.AI]","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009828FA" w:rsidRPr="00EB0717">
        <w:fldChar w:fldCharType="separate"/>
      </w:r>
      <w:r w:rsidR="005575FC" w:rsidRPr="005575FC">
        <w:t>[</w:t>
      </w:r>
      <w:hyperlink w:anchor="BIB_69" w:history="1">
        <w:r w:rsidR="005575FC" w:rsidRPr="0041763D">
          <w:rPr>
            <w:rStyle w:val="Hyperlink"/>
          </w:rPr>
          <w:t>69</w:t>
        </w:r>
      </w:hyperlink>
      <w:r w:rsidR="005575FC" w:rsidRPr="005575FC">
        <w:t>]</w:t>
      </w:r>
      <w:r w:rsidR="009828FA" w:rsidRPr="00EB0717">
        <w:fldChar w:fldCharType="end"/>
      </w:r>
      <w:r w:rsidR="009828FA" w:rsidRPr="00EB0717">
        <w:t xml:space="preserve">, task decomposition </w:t>
      </w:r>
      <w:r w:rsidR="009828FA" w:rsidRPr="00EB0717">
        <w:fldChar w:fldCharType="begin"/>
      </w:r>
      <w:r w:rsidR="005575FC">
        <w:instrText xml:space="preserve"> ADDIN ZOTERO_ITEM CSL_CITATION {"citationID":"0JG8k2BM","properties":{"formattedCitation":"[70]","plainCitation":"[70]","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009828FA" w:rsidRPr="00EB0717">
        <w:fldChar w:fldCharType="separate"/>
      </w:r>
      <w:r w:rsidR="005575FC" w:rsidRPr="005575FC">
        <w:t>[</w:t>
      </w:r>
      <w:hyperlink w:anchor="BIB_70" w:history="1">
        <w:r w:rsidR="005575FC" w:rsidRPr="0041763D">
          <w:rPr>
            <w:rStyle w:val="Hyperlink"/>
          </w:rPr>
          <w:t>70</w:t>
        </w:r>
      </w:hyperlink>
      <w:r w:rsidR="005575FC" w:rsidRPr="005575FC">
        <w:t>]</w:t>
      </w:r>
      <w:r w:rsidR="009828FA" w:rsidRPr="00EB0717">
        <w:fldChar w:fldCharType="end"/>
      </w:r>
      <w:r w:rsidR="009828FA" w:rsidRPr="00EB0717">
        <w:t xml:space="preserve">, plan-and-solve prompting </w:t>
      </w:r>
      <w:r w:rsidR="009828FA" w:rsidRPr="00EB0717">
        <w:fldChar w:fldCharType="begin"/>
      </w:r>
      <w:r w:rsidR="005575FC">
        <w:instrText xml:space="preserve"> ADDIN ZOTERO_ITEM CSL_CITATION {"citationID":"jCdYLKGm","properties":{"formattedCitation":"[71]","plainCitation":"[71]","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009828FA" w:rsidRPr="00EB0717">
        <w:fldChar w:fldCharType="separate"/>
      </w:r>
      <w:r w:rsidR="005575FC" w:rsidRPr="005575FC">
        <w:t>[</w:t>
      </w:r>
      <w:hyperlink w:anchor="BIB_71" w:history="1">
        <w:r w:rsidR="005575FC" w:rsidRPr="0041763D">
          <w:rPr>
            <w:rStyle w:val="Hyperlink"/>
          </w:rPr>
          <w:t>71</w:t>
        </w:r>
      </w:hyperlink>
      <w:r w:rsidR="005575FC" w:rsidRPr="005575FC">
        <w:t>]</w:t>
      </w:r>
      <w:r w:rsidR="009828FA" w:rsidRPr="00EB0717">
        <w:fldChar w:fldCharType="end"/>
      </w:r>
      <w:r w:rsidR="009828FA" w:rsidRPr="00EB0717">
        <w:t xml:space="preserve">, role-playing </w:t>
      </w:r>
      <w:r w:rsidR="009828FA" w:rsidRPr="00EB0717">
        <w:fldChar w:fldCharType="begin"/>
      </w:r>
      <w:r w:rsidR="005575FC">
        <w:instrText xml:space="preserve"> ADDIN ZOTERO_ITEM CSL_CITATION {"citationID":"zcg6PIQU","properties":{"formattedCitation":"[72, 73]","plainCitation":"[72, 73]","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cs.AI]","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009828FA" w:rsidRPr="00EB0717">
        <w:fldChar w:fldCharType="separate"/>
      </w:r>
      <w:r w:rsidR="005575FC" w:rsidRPr="005575FC">
        <w:t>[</w:t>
      </w:r>
      <w:hyperlink w:anchor="BIB_72" w:history="1">
        <w:r w:rsidR="005575FC" w:rsidRPr="0041763D">
          <w:rPr>
            <w:rStyle w:val="Hyperlink"/>
          </w:rPr>
          <w:t>72</w:t>
        </w:r>
      </w:hyperlink>
      <w:r w:rsidR="005575FC" w:rsidRPr="005575FC">
        <w:t xml:space="preserve">, </w:t>
      </w:r>
      <w:hyperlink w:anchor="BIB_73" w:history="1">
        <w:r w:rsidR="005575FC" w:rsidRPr="0041763D">
          <w:rPr>
            <w:rStyle w:val="Hyperlink"/>
          </w:rPr>
          <w:t>73</w:t>
        </w:r>
      </w:hyperlink>
      <w:r w:rsidR="005575FC" w:rsidRPr="005575FC">
        <w:t>]</w:t>
      </w:r>
      <w:r w:rsidR="009828FA" w:rsidRPr="00EB0717">
        <w:fldChar w:fldCharType="end"/>
      </w:r>
      <w:r w:rsidR="009828FA" w:rsidRPr="00EB0717">
        <w:t xml:space="preserve">, </w:t>
      </w:r>
      <w:r w:rsidR="0025620C" w:rsidRPr="00EB0717">
        <w:t xml:space="preserve">and </w:t>
      </w:r>
      <w:r w:rsidR="009828FA" w:rsidRPr="00EB0717">
        <w:t xml:space="preserve">PC-SubQ </w:t>
      </w:r>
      <w:r w:rsidR="009828FA" w:rsidRPr="00EB0717">
        <w:fldChar w:fldCharType="begin"/>
      </w:r>
      <w:r w:rsidR="005575FC">
        <w:instrText xml:space="preserve"> ADDIN ZOTERO_ITEM CSL_CITATION {"citationID":"sZR9KvcS","properties":{"formattedCitation":"[74]","plainCitation":"[74]","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cs.AI]","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009828FA" w:rsidRPr="00EB0717">
        <w:fldChar w:fldCharType="separate"/>
      </w:r>
      <w:r w:rsidR="005575FC" w:rsidRPr="005575FC">
        <w:t>[</w:t>
      </w:r>
      <w:hyperlink w:anchor="BIB_74" w:history="1">
        <w:r w:rsidR="005575FC" w:rsidRPr="0041763D">
          <w:rPr>
            <w:rStyle w:val="Hyperlink"/>
          </w:rPr>
          <w:t>74</w:t>
        </w:r>
      </w:hyperlink>
      <w:r w:rsidR="005575FC" w:rsidRPr="005575FC">
        <w:t>]</w:t>
      </w:r>
      <w:r w:rsidR="009828FA" w:rsidRPr="00EB0717">
        <w:fldChar w:fldCharType="end"/>
      </w:r>
      <w:r w:rsidR="009828FA" w:rsidRPr="00EB0717">
        <w:t xml:space="preserve">, we introduce </w:t>
      </w:r>
      <w:hyperlink w:anchor="PWP" w:history="1">
        <w:r w:rsidR="00463363" w:rsidRPr="0041763D">
          <w:rPr>
            <w:rStyle w:val="Hyperlink"/>
            <w:b/>
            <w:vanish/>
          </w:rPr>
          <w:t>{{</w:t>
        </w:r>
        <w:r w:rsidR="009828FA" w:rsidRPr="0041763D">
          <w:rPr>
            <w:rStyle w:val="Hyperlink"/>
          </w:rPr>
          <w:t>Persistent Workflow Prompting (PWP)</w:t>
        </w:r>
        <w:r w:rsidR="00463363" w:rsidRPr="0041763D">
          <w:rPr>
            <w:rStyle w:val="Hyperlink"/>
            <w:vanish/>
          </w:rPr>
          <w:t xml:space="preserve"> </w:t>
        </w:r>
        <w:r w:rsidR="00463363" w:rsidRPr="0041763D">
          <w:rPr>
            <w:rStyle w:val="Hyperlink"/>
            <w:b/>
            <w:vanish/>
          </w:rPr>
          <w:t>}}{{LNK: #PWP}}</w:t>
        </w:r>
      </w:hyperlink>
      <w:r w:rsidR="009828FA" w:rsidRPr="00EB0717">
        <w:t>. PWP utilizes a highly structured, hierarchical prompt that guides an LLM through a detailed analysis process</w:t>
      </w:r>
      <w:r w:rsidRPr="00C125E7">
        <w:t xml:space="preserve"> designed to promote critical evaluation</w:t>
      </w:r>
      <w:r w:rsidR="009828FA" w:rsidRPr="00EB0717">
        <w:t xml:space="preserve">. This guidance involves decomposing the complex task of reviewing (specifically for experimental chemistry manuscripts in this work) into a sequence of manageable steps, effectively </w:t>
      </w:r>
      <w:hyperlink w:anchor="M2_Formalizing_Review_Process" w:history="1">
        <w:r w:rsidR="00463363" w:rsidRPr="0041763D">
          <w:rPr>
            <w:rStyle w:val="Hyperlink"/>
            <w:b/>
            <w:vanish/>
          </w:rPr>
          <w:t>{{</w:t>
        </w:r>
        <w:r w:rsidR="009828FA" w:rsidRPr="0041763D">
          <w:rPr>
            <w:rStyle w:val="Hyperlink"/>
          </w:rPr>
          <w:t>translating tacit expert knowledge</w:t>
        </w:r>
        <w:r w:rsidR="00463363" w:rsidRPr="0041763D">
          <w:rPr>
            <w:rStyle w:val="Hyperlink"/>
            <w:b/>
            <w:vanish/>
          </w:rPr>
          <w:t>}}{{LNK: #M2_Formalizing_Review_Process}}</w:t>
        </w:r>
      </w:hyperlink>
      <w:r w:rsidR="009828FA" w:rsidRPr="00EB0717">
        <w:t xml:space="preserve"> </w:t>
      </w:r>
      <w:r w:rsidR="009828FA" w:rsidRPr="00EB0717">
        <w:fldChar w:fldCharType="begin"/>
      </w:r>
      <w:r w:rsidR="005575FC">
        <w:instrText xml:space="preserve"> ADDIN ZOTERO_ITEM CSL_CITATION {"citationID":"zUL0BBFc","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009828FA" w:rsidRPr="00EB0717">
        <w:fldChar w:fldCharType="separate"/>
      </w:r>
      <w:r w:rsidR="005575FC" w:rsidRPr="005575FC">
        <w:t>[</w:t>
      </w:r>
      <w:hyperlink w:anchor="BIB_56" w:history="1">
        <w:r w:rsidR="005575FC" w:rsidRPr="0041763D">
          <w:rPr>
            <w:rStyle w:val="Hyperlink"/>
          </w:rPr>
          <w:t>56</w:t>
        </w:r>
      </w:hyperlink>
      <w:r w:rsidR="005575FC" w:rsidRPr="005575FC">
        <w:t>]</w:t>
      </w:r>
      <w:r w:rsidR="009828FA" w:rsidRPr="00EB0717">
        <w:fldChar w:fldCharType="end"/>
      </w:r>
      <w:r w:rsidR="009828FA" w:rsidRPr="00EB0717">
        <w:t xml:space="preserve"> into an actionable protocol for the AI. </w:t>
      </w:r>
      <w:r w:rsidRPr="00C125E7">
        <w:t xml:space="preserve">This methodology aims to elicit deeper, more reliable analysis while </w:t>
      </w:r>
      <w:hyperlink w:anchor="D3_Input_Bias" w:history="1">
        <w:r w:rsidR="00463363" w:rsidRPr="0041763D">
          <w:rPr>
            <w:rStyle w:val="Hyperlink"/>
            <w:b/>
            <w:vanish/>
          </w:rPr>
          <w:t>{{</w:t>
        </w:r>
        <w:r w:rsidRPr="0041763D">
          <w:rPr>
            <w:rStyle w:val="Hyperlink"/>
          </w:rPr>
          <w:t>counteracting default input bias</w:t>
        </w:r>
        <w:r w:rsidR="00463363" w:rsidRPr="0041763D">
          <w:rPr>
            <w:rStyle w:val="Hyperlink"/>
            <w:b/>
            <w:vanish/>
          </w:rPr>
          <w:t>}}{{LNK: #D3_Input_Bias}}</w:t>
        </w:r>
      </w:hyperlink>
      <w:r w:rsidRPr="00C125E7">
        <w:t xml:space="preserve"> tendenc</w:t>
      </w:r>
      <w:r>
        <w:t>y</w:t>
      </w:r>
      <w:r w:rsidR="009828FA" w:rsidRPr="00EB0717">
        <w:t xml:space="preserve"> using only the standard chat interface of LLMs.</w:t>
      </w:r>
    </w:p>
    <w:p w:rsidR="009828FA" w:rsidRPr="00EB0717" w:rsidRDefault="009828FA" w:rsidP="009828FA">
      <w:pPr>
        <w:pStyle w:val="Heading2-0"/>
      </w:pPr>
      <w:r w:rsidRPr="00EB0717">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41763D">
          <w:rPr>
            <w:rStyle w:val="Hyperlink"/>
            <w:b/>
            <w:vanish/>
          </w:rPr>
          <w:t>{{</w:t>
        </w:r>
        <w:r w:rsidRPr="0041763D">
          <w:rPr>
            <w:rStyle w:val="Hyperlink"/>
          </w:rPr>
          <w:t>tested</w:t>
        </w:r>
        <w:r w:rsidR="00F94C60" w:rsidRPr="0041763D">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w:t>
      </w:r>
      <w:hyperlink w:anchor="BIB_75" w:history="1">
        <w:r w:rsidR="002F3BDA" w:rsidRPr="0041763D">
          <w:rPr>
            <w:rStyle w:val="Hyperlink"/>
          </w:rPr>
          <w:t>75</w:t>
        </w:r>
      </w:hyperlink>
      <w:r w:rsidR="002F3BDA" w:rsidRPr="00EB0717">
        <w:t>]</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w:t>
      </w:r>
      <w:hyperlink w:anchor="BIB_76" w:history="1">
        <w:r w:rsidR="002F3BDA" w:rsidRPr="0041763D">
          <w:rPr>
            <w:rStyle w:val="Hyperlink"/>
          </w:rPr>
          <w:t>76</w:t>
        </w:r>
      </w:hyperlink>
      <w:r w:rsidR="002F3BDA" w:rsidRPr="00EB0717">
        <w:t xml:space="preserve">, </w:t>
      </w:r>
      <w:hyperlink w:anchor="BIB_77" w:history="1">
        <w:r w:rsidR="002F3BDA" w:rsidRPr="0041763D">
          <w:rPr>
            <w:rStyle w:val="Hyperlink"/>
          </w:rPr>
          <w:t>77</w:t>
        </w:r>
      </w:hyperlink>
      <w:r w:rsidR="002F3BDA" w:rsidRPr="00EB0717">
        <w:t>]</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41763D">
          <w:rPr>
            <w:rStyle w:val="Hyperlink"/>
            <w:b/>
            <w:vanish/>
          </w:rPr>
          <w:t>{{</w:t>
        </w:r>
        <w:r w:rsidRPr="0041763D">
          <w:rPr>
            <w:rStyle w:val="Hyperlink"/>
            <w:i/>
          </w:rPr>
          <w:t>PeerReviewPrompt</w:t>
        </w:r>
        <w:r w:rsidR="004D222A" w:rsidRPr="0041763D">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41763D">
          <w:rPr>
            <w:rStyle w:val="Hyperlink"/>
            <w:b/>
            <w:vanish/>
          </w:rPr>
          <w:t>{{</w:t>
        </w:r>
        <w:r w:rsidR="00717BA5" w:rsidRPr="0041763D">
          <w:rPr>
            <w:rStyle w:val="Hyperlink"/>
            <w:i/>
          </w:rPr>
          <w:t>test paper</w:t>
        </w:r>
        <w:r w:rsidR="00717BA5" w:rsidRPr="0041763D">
          <w:rPr>
            <w:rStyle w:val="Hyperlink"/>
            <w:b/>
            <w:vanish/>
          </w:rPr>
          <w:t>}}{{LNK: #Test_Paper}}</w:t>
        </w:r>
      </w:hyperlink>
      <w:r w:rsidR="00717BA5" w:rsidRPr="00EB0717">
        <w:t xml:space="preserve"> (including SI), </w:t>
      </w:r>
      <w:hyperlink w:anchor="Demo_Usage_Protocol" w:history="1">
        <w:r w:rsidR="006E7D9B" w:rsidRPr="0041763D">
          <w:rPr>
            <w:rStyle w:val="Hyperlink"/>
            <w:b/>
            <w:vanish/>
          </w:rPr>
          <w:t>{{</w:t>
        </w:r>
        <w:r w:rsidR="006E7D9B" w:rsidRPr="0041763D">
          <w:rPr>
            <w:rStyle w:val="Hyperlink"/>
          </w:rPr>
          <w:t>usage protocol</w:t>
        </w:r>
        <w:r w:rsidR="006E7D9B" w:rsidRPr="0041763D">
          <w:rPr>
            <w:rStyle w:val="Hyperlink"/>
            <w:b/>
            <w:vanish/>
          </w:rPr>
          <w:t>}}{{LNK: #Demo_Usage_Protocol}}</w:t>
        </w:r>
      </w:hyperlink>
      <w:r w:rsidR="006E7D9B" w:rsidRPr="00EB0717">
        <w:t xml:space="preserve">, and </w:t>
      </w:r>
      <w:hyperlink w:anchor="Demo_Analyses" w:history="1">
        <w:r w:rsidR="004D222A" w:rsidRPr="0041763D">
          <w:rPr>
            <w:rStyle w:val="Hyperlink"/>
            <w:b/>
            <w:vanish/>
          </w:rPr>
          <w:t>{{</w:t>
        </w:r>
        <w:r w:rsidRPr="0041763D">
          <w:rPr>
            <w:rStyle w:val="Hyperlink"/>
          </w:rPr>
          <w:t>demonstration a</w:t>
        </w:r>
        <w:r w:rsidRPr="0041763D">
          <w:rPr>
            <w:rStyle w:val="Hyperlink"/>
          </w:rPr>
          <w:t>n</w:t>
        </w:r>
        <w:r w:rsidRPr="0041763D">
          <w:rPr>
            <w:rStyle w:val="Hyperlink"/>
          </w:rPr>
          <w:t>alyses</w:t>
        </w:r>
        <w:r w:rsidR="004D222A" w:rsidRPr="0041763D">
          <w:rPr>
            <w:rStyle w:val="Hyperlink"/>
            <w:b/>
            <w:vanish/>
          </w:rPr>
          <w:t>}}{{LNK: #Demo_Analyses}}</w:t>
        </w:r>
      </w:hyperlink>
      <w:r w:rsidRPr="00EB0717">
        <w:t xml:space="preserve"> are available in the </w:t>
      </w:r>
      <w:hyperlink w:anchor="SI" w:history="1">
        <w:r w:rsidRPr="0041763D">
          <w:rPr>
            <w:rStyle w:val="Hyperlink"/>
            <w:b/>
            <w:vanish/>
          </w:rPr>
          <w:t>{{</w:t>
        </w:r>
        <w:r w:rsidRPr="0041763D">
          <w:rPr>
            <w:rStyle w:val="Hyperlink"/>
          </w:rPr>
          <w:t>Supporting Information</w:t>
        </w:r>
        <w:r w:rsidRPr="0041763D">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A43F89">
      <w:pPr>
        <w:pStyle w:val="ListNumber"/>
        <w:tabs>
          <w:tab w:val="clear" w:pos="360"/>
        </w:tabs>
        <w:ind w:left="540"/>
      </w:pPr>
      <w:r w:rsidRPr="00EB0717">
        <w:rPr>
          <w:rStyle w:val="ListNumberBoldCharChar"/>
        </w:rPr>
        <w:t>Persistent Workflow Prompting (PWP):</w:t>
      </w:r>
      <w:r w:rsidRPr="00EB0717">
        <w:t xml:space="preserve"> We design, implement, and </w:t>
      </w:r>
      <w:hyperlink w:anchor="PWP" w:history="1">
        <w:r w:rsidR="00ED2AE9" w:rsidRPr="0041763D">
          <w:rPr>
            <w:rStyle w:val="Hyperlink"/>
            <w:b/>
            <w:vanish/>
          </w:rPr>
          <w:t>{{</w:t>
        </w:r>
        <w:r w:rsidRPr="0041763D">
          <w:rPr>
            <w:rStyle w:val="Hyperlink"/>
          </w:rPr>
          <w:t>introduce PWP</w:t>
        </w:r>
        <w:r w:rsidR="00ED2AE9" w:rsidRPr="0041763D">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Default="005E4B6B" w:rsidP="00A43F89">
      <w:pPr>
        <w:pStyle w:val="ListNumber"/>
        <w:tabs>
          <w:tab w:val="clear" w:pos="360"/>
        </w:tabs>
        <w:ind w:left="540"/>
      </w:pPr>
      <w:r w:rsidRPr="00EB0717">
        <w:rPr>
          <w:rStyle w:val="ListNumberBoldCharChar"/>
        </w:rPr>
        <w:t>PWP Prompt for Chemistry Review:</w:t>
      </w:r>
      <w:r w:rsidRPr="00EB0717">
        <w:t xml:space="preserve"> We present a proof-of-concept </w:t>
      </w:r>
      <w:hyperlink w:anchor="PeerReviewPrompt" w:history="1">
        <w:r w:rsidR="00A2430C" w:rsidRPr="0041763D">
          <w:rPr>
            <w:rStyle w:val="Hyperlink"/>
            <w:b/>
            <w:vanish/>
          </w:rPr>
          <w:t>{{</w:t>
        </w:r>
        <w:r w:rsidRPr="0041763D">
          <w:rPr>
            <w:rStyle w:val="Hyperlink"/>
          </w:rPr>
          <w:t>PWP prompt</w:t>
        </w:r>
        <w:r w:rsidR="00A2430C" w:rsidRPr="0041763D">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C125E7" w:rsidRPr="00C125E7" w:rsidRDefault="00C125E7" w:rsidP="00A43F89">
      <w:pPr>
        <w:pStyle w:val="ListNumber"/>
        <w:tabs>
          <w:tab w:val="clear" w:pos="360"/>
        </w:tabs>
        <w:ind w:left="540"/>
        <w:rPr>
          <w:rStyle w:val="ListNumberBoldCharChar"/>
          <w:b w:val="0"/>
        </w:rPr>
      </w:pPr>
      <w:r w:rsidRPr="00C125E7">
        <w:rPr>
          <w:rStyle w:val="ListNumberBoldCharChar"/>
        </w:rPr>
        <w:t xml:space="preserve">Input Bias Mitigation: </w:t>
      </w:r>
      <w:r>
        <w:t xml:space="preserve">We demonstrate that the developed </w:t>
      </w:r>
      <w:r w:rsidRPr="007F05ED">
        <w:rPr>
          <w:i/>
        </w:rPr>
        <w:t>PeerReviewPrompt</w:t>
      </w:r>
      <w:r>
        <w:t xml:space="preserve">, incorporating LLM's context conditioning via </w:t>
      </w:r>
      <w:hyperlink w:anchor="Behavioral_Context" w:history="1">
        <w:r w:rsidR="007F05ED" w:rsidRPr="0041763D">
          <w:rPr>
            <w:rStyle w:val="Hyperlink"/>
            <w:b/>
            <w:vanish/>
          </w:rPr>
          <w:t>{{</w:t>
        </w:r>
        <w:r w:rsidRPr="0041763D">
          <w:rPr>
            <w:rStyle w:val="Hyperlink"/>
          </w:rPr>
          <w:t>negatively biased persona engineering</w:t>
        </w:r>
        <w:r w:rsidR="007F05ED" w:rsidRPr="0041763D">
          <w:rPr>
            <w:rStyle w:val="Hyperlink"/>
            <w:b/>
            <w:vanish/>
          </w:rPr>
          <w:t>}}{{LNK: #Behavioral_Context}}</w:t>
        </w:r>
      </w:hyperlink>
      <w:r>
        <w:t xml:space="preserve">, can effectively </w:t>
      </w:r>
      <w:r w:rsidRPr="00C125E7">
        <w:rPr>
          <w:rStyle w:val="Strong"/>
          <w:b w:val="0"/>
        </w:rPr>
        <w:t xml:space="preserve">counteract default positive </w:t>
      </w:r>
      <w:hyperlink w:anchor="D3_Input_Bias" w:history="1">
        <w:r w:rsidR="007F05ED" w:rsidRPr="0041763D">
          <w:rPr>
            <w:rStyle w:val="Hyperlink"/>
            <w:vanish/>
          </w:rPr>
          <w:t>{{</w:t>
        </w:r>
        <w:r w:rsidRPr="0041763D">
          <w:rPr>
            <w:rStyle w:val="Hyperlink"/>
          </w:rPr>
          <w:t>input biases</w:t>
        </w:r>
        <w:r w:rsidR="007F05ED" w:rsidRPr="0041763D">
          <w:rPr>
            <w:rStyle w:val="Hyperlink"/>
            <w:vanish/>
          </w:rPr>
          <w:t>}}{{LNK: #D3_Input_Bias}}</w:t>
        </w:r>
      </w:hyperlink>
      <w:r>
        <w:t xml:space="preserve"> in LLMs, promoting a more critical and objective analysis of manuscript quality.</w:t>
      </w:r>
    </w:p>
    <w:p w:rsidR="005E4B6B" w:rsidRPr="00EB0717" w:rsidRDefault="005E4B6B" w:rsidP="00A43F89">
      <w:pPr>
        <w:pStyle w:val="ListNumber"/>
        <w:tabs>
          <w:tab w:val="clear" w:pos="360"/>
        </w:tabs>
        <w:ind w:left="540"/>
      </w:pPr>
      <w:r w:rsidRPr="00EB0717">
        <w:rPr>
          <w:rStyle w:val="ListNumberBoldCharChar"/>
        </w:rPr>
        <w:lastRenderedPageBreak/>
        <w:t>Meta-Development Insights:</w:t>
      </w:r>
      <w:r w:rsidRPr="00EB0717">
        <w:t xml:space="preserve"> We describe the </w:t>
      </w:r>
      <w:hyperlink w:anchor="M2_Meta_Prompting" w:history="1">
        <w:r w:rsidR="00F94C60" w:rsidRPr="0041763D">
          <w:rPr>
            <w:rStyle w:val="Hyperlink"/>
            <w:b/>
            <w:vanish/>
          </w:rPr>
          <w:t>{{</w:t>
        </w:r>
        <w:r w:rsidRPr="0041763D">
          <w:rPr>
            <w:rStyle w:val="Hyperlink"/>
          </w:rPr>
          <w:t>meta-prompting</w:t>
        </w:r>
        <w:r w:rsidR="00F94C60" w:rsidRPr="0041763D">
          <w:rPr>
            <w:rStyle w:val="Hyperlink"/>
            <w:b/>
            <w:vanish/>
          </w:rPr>
          <w:t>}}{{LNK: #M2_Meta_Prompting}}</w:t>
        </w:r>
      </w:hyperlink>
      <w:r w:rsidRPr="00EB0717">
        <w:t xml:space="preserve"> and </w:t>
      </w:r>
      <w:hyperlink w:anchor="M2_Formalizing_Review_Process" w:history="1">
        <w:r w:rsidR="00F94C60" w:rsidRPr="0041763D">
          <w:rPr>
            <w:rStyle w:val="Hyperlink"/>
            <w:b/>
            <w:vanish/>
          </w:rPr>
          <w:t>{{</w:t>
        </w:r>
        <w:r w:rsidRPr="0041763D">
          <w:rPr>
            <w:rStyle w:val="Hyperlink"/>
          </w:rPr>
          <w:t>meta-reasoning</w:t>
        </w:r>
        <w:r w:rsidR="00F94C60" w:rsidRPr="0041763D">
          <w:rPr>
            <w:rStyle w:val="Hyperlink"/>
            <w:b/>
            <w:vanish/>
          </w:rPr>
          <w:t>}}{{</w:t>
        </w:r>
        <w:r w:rsidR="004E6674" w:rsidRPr="0041763D">
          <w:rPr>
            <w:rStyle w:val="Hyperlink"/>
            <w:b/>
            <w:vanish/>
          </w:rPr>
          <w:t>LN</w:t>
        </w:r>
        <w:r w:rsidR="00F94C60" w:rsidRPr="0041763D">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A43F89">
      <w:pPr>
        <w:pStyle w:val="ListNumber"/>
        <w:tabs>
          <w:tab w:val="clear" w:pos="360"/>
        </w:tabs>
        <w:ind w:left="540"/>
      </w:pPr>
      <w:r w:rsidRPr="00EB0717">
        <w:rPr>
          <w:rStyle w:val="ListNumberBoldCharChar"/>
        </w:rPr>
        <w:t>Empirical Demonstration:</w:t>
      </w:r>
      <w:r w:rsidRPr="00EB0717">
        <w:t xml:space="preserve"> We provide a qualitative </w:t>
      </w:r>
      <w:hyperlink w:anchor="Demo_Analyses" w:history="1">
        <w:r w:rsidR="00F94C60" w:rsidRPr="0041763D">
          <w:rPr>
            <w:rStyle w:val="Hyperlink"/>
            <w:b/>
            <w:vanish/>
          </w:rPr>
          <w:t>{{</w:t>
        </w:r>
        <w:r w:rsidRPr="0041763D">
          <w:rPr>
            <w:rStyle w:val="Hyperlink"/>
          </w:rPr>
          <w:t>demonst</w:t>
        </w:r>
        <w:r w:rsidRPr="0041763D">
          <w:rPr>
            <w:rStyle w:val="Hyperlink"/>
          </w:rPr>
          <w:t>r</w:t>
        </w:r>
        <w:r w:rsidRPr="0041763D">
          <w:rPr>
            <w:rStyle w:val="Hyperlink"/>
          </w:rPr>
          <w:t>ation</w:t>
        </w:r>
        <w:r w:rsidR="00F94C60" w:rsidRPr="0041763D">
          <w:rPr>
            <w:rStyle w:val="Hyperlink"/>
            <w:b/>
            <w:vanish/>
          </w:rPr>
          <w:t>}}{{LNK: #Demo_Analyses}}</w:t>
        </w:r>
      </w:hyperlink>
      <w:r w:rsidRPr="00EB0717">
        <w:t xml:space="preserve"> and </w:t>
      </w:r>
      <w:hyperlink w:anchor="D3_Demonstration_Analyses" w:history="1">
        <w:r w:rsidR="006E7D9B" w:rsidRPr="0041763D">
          <w:rPr>
            <w:rStyle w:val="Hyperlink"/>
            <w:b/>
            <w:vanish/>
          </w:rPr>
          <w:t>{{</w:t>
        </w:r>
        <w:r w:rsidRPr="0041763D">
          <w:rPr>
            <w:rStyle w:val="Hyperlink"/>
          </w:rPr>
          <w:t>analysis</w:t>
        </w:r>
        <w:r w:rsidR="006E7D9B" w:rsidRPr="0041763D">
          <w:rPr>
            <w:rStyle w:val="Hyperlink"/>
            <w:b/>
            <w:vanish/>
          </w:rPr>
          <w:t>}}{{LNK: #</w:t>
        </w:r>
        <w:r w:rsidR="00A01DBC" w:rsidRPr="0041763D">
          <w:rPr>
            <w:rStyle w:val="Hyperlink"/>
            <w:b/>
            <w:vanish/>
          </w:rPr>
          <w:t>D3_Demonstration_Analyses</w:t>
        </w:r>
        <w:r w:rsidR="006E7D9B" w:rsidRPr="0041763D">
          <w:rPr>
            <w:rStyle w:val="Hyperlink"/>
            <w:b/>
            <w:vanish/>
          </w:rPr>
          <w:t>}}</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463363" w:rsidRDefault="005E4B6B" w:rsidP="0039380F">
      <w:pPr>
        <w:pStyle w:val="BodyText"/>
      </w:pPr>
      <w:r w:rsidRPr="00EB0717">
        <w:t>The remainder of this</w:t>
      </w:r>
      <w:r w:rsidR="00463363">
        <w:t xml:space="preserve"> paper is organized as follows:</w:t>
      </w:r>
    </w:p>
    <w:p w:rsidR="00463363" w:rsidRDefault="005E4B6B" w:rsidP="00463363">
      <w:pPr>
        <w:pStyle w:val="ListBullet"/>
      </w:pPr>
      <w:r w:rsidRPr="00EB0717">
        <w:t xml:space="preserve">Section 2 details the methodology, including the </w:t>
      </w:r>
      <w:hyperlink w:anchor="M2_Meta_Prompting" w:history="1">
        <w:r w:rsidR="00B24572" w:rsidRPr="0041763D">
          <w:rPr>
            <w:rStyle w:val="Hyperlink"/>
            <w:b/>
            <w:vanish/>
          </w:rPr>
          <w:t>{{</w:t>
        </w:r>
        <w:r w:rsidRPr="0041763D">
          <w:rPr>
            <w:rStyle w:val="Hyperlink"/>
          </w:rPr>
          <w:t>meta-prompting techniques</w:t>
        </w:r>
        <w:r w:rsidR="00B24572" w:rsidRPr="0041763D">
          <w:rPr>
            <w:rStyle w:val="Hyperlink"/>
            <w:b/>
            <w:vanish/>
          </w:rPr>
          <w:t>}}{{LNK: #M2_Meta_Prompting}}</w:t>
        </w:r>
      </w:hyperlink>
      <w:r w:rsidRPr="00EB0717">
        <w:t xml:space="preserve"> used (2.1), the </w:t>
      </w:r>
      <w:hyperlink w:anchor="Prompt_Architecture" w:history="1">
        <w:r w:rsidR="00B24572" w:rsidRPr="0041763D">
          <w:rPr>
            <w:rStyle w:val="Hyperlink"/>
            <w:b/>
            <w:vanish/>
          </w:rPr>
          <w:t>{{</w:t>
        </w:r>
        <w:r w:rsidRPr="0041763D">
          <w:rPr>
            <w:rStyle w:val="Hyperlink"/>
          </w:rPr>
          <w:t>architecture of the PWP prompt</w:t>
        </w:r>
        <w:r w:rsidR="00B24572" w:rsidRPr="0041763D">
          <w:rPr>
            <w:rStyle w:val="Hyperlink"/>
            <w:b/>
            <w:vanish/>
          </w:rPr>
          <w:t>}}{{LNK: #Prompt_Architecture}}</w:t>
        </w:r>
      </w:hyperlink>
      <w:r w:rsidRPr="00EB0717">
        <w:t xml:space="preserve"> (2.2), and the </w:t>
      </w:r>
      <w:hyperlink w:anchor="M2_Formalizing_Review_Process" w:history="1">
        <w:r w:rsidR="00B24572" w:rsidRPr="0041763D">
          <w:rPr>
            <w:rStyle w:val="Hyperlink"/>
            <w:b/>
            <w:vanish/>
          </w:rPr>
          <w:t>{{</w:t>
        </w:r>
        <w:r w:rsidRPr="0041763D">
          <w:rPr>
            <w:rStyle w:val="Hyperlink"/>
          </w:rPr>
          <w:t>process of formalizing the review workflow</w:t>
        </w:r>
        <w:r w:rsidR="00B24572" w:rsidRPr="0041763D">
          <w:rPr>
            <w:rStyle w:val="Hyperlink"/>
            <w:b/>
            <w:vanish/>
          </w:rPr>
          <w:t>}}{{LNK: #M2_Formalizing_Review_Process}}</w:t>
        </w:r>
      </w:hyperlink>
      <w:r w:rsidR="00463363">
        <w:t xml:space="preserve"> (2.3).</w:t>
      </w:r>
    </w:p>
    <w:p w:rsidR="005A0069" w:rsidRDefault="005A0069" w:rsidP="00463363">
      <w:pPr>
        <w:pStyle w:val="ListBullet"/>
      </w:pPr>
      <w:r w:rsidRPr="005A0069">
        <w:t xml:space="preserve">Section 3 presents the results and discussion: </w:t>
      </w:r>
      <w:hyperlink w:anchor="D3_Demonstration_Analyses" w:history="1">
        <w:r w:rsidRPr="0041763D">
          <w:rPr>
            <w:rStyle w:val="Hyperlink"/>
            <w:b/>
            <w:vanish/>
          </w:rPr>
          <w:t>{{</w:t>
        </w:r>
        <w:r w:rsidRPr="0041763D">
          <w:rPr>
            <w:rStyle w:val="Hyperlink"/>
          </w:rPr>
          <w:t>Section 3.1</w:t>
        </w:r>
        <w:r w:rsidRPr="0041763D">
          <w:rPr>
            <w:rStyle w:val="Hyperlink"/>
            <w:b/>
            <w:vanish/>
          </w:rPr>
          <w:t>}}{{LNK: #</w:t>
        </w:r>
        <w:r w:rsidR="00533A12" w:rsidRPr="0041763D">
          <w:rPr>
            <w:rStyle w:val="Hyperlink"/>
            <w:b/>
            <w:vanish/>
          </w:rPr>
          <w:t>D3_Demonstration_Analyses</w:t>
        </w:r>
        <w:r w:rsidRPr="0041763D">
          <w:rPr>
            <w:rStyle w:val="Hyperlink"/>
            <w:b/>
            <w:vanish/>
          </w:rPr>
          <w:t>}}</w:t>
        </w:r>
      </w:hyperlink>
      <w:r w:rsidRPr="005A0069">
        <w:t xml:space="preserve"> details highlights from the demonstration analyses; </w:t>
      </w:r>
      <w:hyperlink w:anchor="D3_Input_Bias" w:history="1">
        <w:r w:rsidRPr="0041763D">
          <w:rPr>
            <w:rStyle w:val="Hyperlink"/>
            <w:b/>
            <w:vanish/>
          </w:rPr>
          <w:t>{{</w:t>
        </w:r>
        <w:r w:rsidRPr="0041763D">
          <w:rPr>
            <w:rStyle w:val="Hyperlink"/>
          </w:rPr>
          <w:t>Section 3.2</w:t>
        </w:r>
        <w:r w:rsidRPr="0041763D">
          <w:rPr>
            <w:rStyle w:val="Hyperlink"/>
            <w:b/>
            <w:vanish/>
          </w:rPr>
          <w:t>}}{{LNK: #D3_Input_Bias}}</w:t>
        </w:r>
      </w:hyperlink>
      <w:r w:rsidRPr="005A0069">
        <w:t xml:space="preserve"> discusses the rationalization and suppression of LLM input bias; </w:t>
      </w:r>
      <w:hyperlink w:anchor="D3_Reasoning_Insights" w:history="1">
        <w:r w:rsidRPr="0041763D">
          <w:rPr>
            <w:rStyle w:val="Hyperlink"/>
            <w:b/>
            <w:vanish/>
          </w:rPr>
          <w:t>{{</w:t>
        </w:r>
        <w:r w:rsidRPr="0041763D">
          <w:rPr>
            <w:rStyle w:val="Hyperlink"/>
          </w:rPr>
          <w:t>Section 3.3</w:t>
        </w:r>
        <w:r w:rsidRPr="0041763D">
          <w:rPr>
            <w:rStyle w:val="Hyperlink"/>
            <w:b/>
            <w:vanish/>
          </w:rPr>
          <w:t>}}{{LNK: #D3_Reasoning_Insights}}</w:t>
        </w:r>
      </w:hyperlink>
      <w:r w:rsidRPr="005A0069">
        <w:t xml:space="preserve"> explores insights into PWP-guided LLM reasoning; </w:t>
      </w:r>
      <w:hyperlink w:anchor="D3_Study_Limitations" w:history="1">
        <w:r w:rsidRPr="0041763D">
          <w:rPr>
            <w:rStyle w:val="Hyperlink"/>
            <w:b/>
            <w:vanish/>
          </w:rPr>
          <w:t>{{</w:t>
        </w:r>
        <w:r w:rsidRPr="0041763D">
          <w:rPr>
            <w:rStyle w:val="Hyperlink"/>
          </w:rPr>
          <w:t>Section 3.4</w:t>
        </w:r>
        <w:r w:rsidR="006F481A" w:rsidRPr="0041763D">
          <w:rPr>
            <w:rStyle w:val="Hyperlink"/>
            <w:b/>
            <w:vanish/>
          </w:rPr>
          <w:t>}}{{LNK: #D3_Study_Limitations}}</w:t>
        </w:r>
      </w:hyperlink>
      <w:r w:rsidRPr="005A0069">
        <w:t xml:space="preserve"> outlines study limitations; and </w:t>
      </w:r>
      <w:hyperlink w:anchor="D3_Future_Directions" w:history="1">
        <w:r w:rsidRPr="0041763D">
          <w:rPr>
            <w:rStyle w:val="Hyperlink"/>
            <w:b/>
            <w:vanish/>
          </w:rPr>
          <w:t>{{</w:t>
        </w:r>
        <w:r w:rsidRPr="0041763D">
          <w:rPr>
            <w:rStyle w:val="Hyperlink"/>
          </w:rPr>
          <w:t>Section 3.5</w:t>
        </w:r>
        <w:r w:rsidR="006F481A" w:rsidRPr="0041763D">
          <w:rPr>
            <w:rStyle w:val="Hyperlink"/>
            <w:b/>
            <w:vanish/>
          </w:rPr>
          <w:t>}}{{LNK: #D3_Future_Directions}}</w:t>
        </w:r>
      </w:hyperlink>
      <w:r w:rsidRPr="005A0069">
        <w:t xml:space="preserve"> considers future directions.</w:t>
      </w:r>
    </w:p>
    <w:p w:rsidR="004A7B3A" w:rsidRDefault="0041763D" w:rsidP="00463363">
      <w:pPr>
        <w:pStyle w:val="ListBullet"/>
      </w:pPr>
      <w:hyperlink w:anchor="SI" w:history="1">
        <w:r w:rsidR="00463363" w:rsidRPr="0041763D">
          <w:rPr>
            <w:rStyle w:val="Hyperlink"/>
            <w:b/>
            <w:vanish/>
          </w:rPr>
          <w:t>{{</w:t>
        </w:r>
        <w:r w:rsidR="00463363" w:rsidRPr="0041763D">
          <w:rPr>
            <w:rStyle w:val="Hyperlink"/>
          </w:rPr>
          <w:t>Supporting information</w:t>
        </w:r>
        <w:r w:rsidR="00463363" w:rsidRPr="0041763D">
          <w:rPr>
            <w:rStyle w:val="Hyperlink"/>
            <w:b/>
            <w:vanish/>
          </w:rPr>
          <w:t>}}{{LNK: #SI}}</w:t>
        </w:r>
      </w:hyperlink>
      <w:r w:rsidR="00463363">
        <w:t xml:space="preserve"> </w:t>
      </w:r>
      <w:r w:rsidR="004A7B3A">
        <w:t xml:space="preserve">provides basic </w:t>
      </w:r>
      <w:r w:rsidR="004A7B3A" w:rsidRPr="004A7B3A">
        <w:t>PeerReviewPrompt</w:t>
      </w:r>
      <w:r w:rsidR="004A7B3A">
        <w:t xml:space="preserve"> </w:t>
      </w:r>
      <w:hyperlink w:anchor="Demo_Usage_Protocol" w:history="1">
        <w:r w:rsidR="004A7B3A" w:rsidRPr="0041763D">
          <w:rPr>
            <w:rStyle w:val="Hyperlink"/>
            <w:b/>
            <w:vanish/>
          </w:rPr>
          <w:t>{{</w:t>
        </w:r>
        <w:r w:rsidR="004A7B3A" w:rsidRPr="0041763D">
          <w:rPr>
            <w:rStyle w:val="Hyperlink"/>
          </w:rPr>
          <w:t>usage protocol</w:t>
        </w:r>
        <w:r w:rsidR="004A7B3A" w:rsidRPr="0041763D">
          <w:rPr>
            <w:rStyle w:val="Hyperlink"/>
            <w:b/>
            <w:vanish/>
          </w:rPr>
          <w:t>}}{{LNK: #Demo_Usage_Protocol}}</w:t>
        </w:r>
      </w:hyperlink>
      <w:r w:rsidR="004A7B3A">
        <w:rPr>
          <w:vanish/>
        </w:rPr>
        <w:t xml:space="preserve"> and</w:t>
      </w:r>
      <w:r w:rsidR="004A7B3A">
        <w:t xml:space="preserve"> </w:t>
      </w:r>
      <w:r w:rsidR="00463363">
        <w:t xml:space="preserve">links to </w:t>
      </w:r>
      <w:hyperlink w:anchor="Demo_Analyses" w:history="1">
        <w:r w:rsidR="0049596B" w:rsidRPr="0041763D">
          <w:rPr>
            <w:rStyle w:val="Hyperlink"/>
            <w:b/>
            <w:vanish/>
          </w:rPr>
          <w:t>{{</w:t>
        </w:r>
        <w:r w:rsidR="0049596B" w:rsidRPr="0041763D">
          <w:rPr>
            <w:rStyle w:val="Hyperlink"/>
          </w:rPr>
          <w:t>demonst</w:t>
        </w:r>
        <w:r w:rsidR="0049596B" w:rsidRPr="0041763D">
          <w:rPr>
            <w:rStyle w:val="Hyperlink"/>
          </w:rPr>
          <w:t>r</w:t>
        </w:r>
        <w:r w:rsidR="0049596B" w:rsidRPr="0041763D">
          <w:rPr>
            <w:rStyle w:val="Hyperlink"/>
          </w:rPr>
          <w:t>ati</w:t>
        </w:r>
        <w:r w:rsidR="0049596B" w:rsidRPr="0041763D">
          <w:rPr>
            <w:rStyle w:val="Hyperlink"/>
          </w:rPr>
          <w:t>o</w:t>
        </w:r>
        <w:r w:rsidR="0049596B" w:rsidRPr="0041763D">
          <w:rPr>
            <w:rStyle w:val="Hyperlink"/>
          </w:rPr>
          <w:t>n</w:t>
        </w:r>
        <w:r w:rsidR="0049596B" w:rsidRPr="0041763D">
          <w:rPr>
            <w:rStyle w:val="Hyperlink"/>
          </w:rPr>
          <w:t xml:space="preserve"> analyses</w:t>
        </w:r>
        <w:r w:rsidR="0049596B" w:rsidRPr="0041763D">
          <w:rPr>
            <w:rStyle w:val="Hyperlink"/>
            <w:b/>
            <w:vanish/>
          </w:rPr>
          <w:t>}}{{LNK: #Demo_Analyses}}</w:t>
        </w:r>
      </w:hyperlink>
      <w:r w:rsidR="004A7B3A">
        <w:rPr>
          <w:vanish/>
        </w:rPr>
        <w:t>,</w:t>
      </w:r>
      <w:r w:rsidR="0049596B">
        <w:t xml:space="preserve"> </w:t>
      </w:r>
      <w:r w:rsidR="009967AC">
        <w:t>(</w:t>
      </w:r>
      <w:r w:rsidR="009967AC" w:rsidRPr="009967AC">
        <w:rPr>
          <w:b/>
        </w:rPr>
        <w:t>direct links</w:t>
      </w:r>
      <w:r w:rsidR="009967AC">
        <w:t xml:space="preserve">: </w:t>
      </w:r>
      <w:hyperlink r:id="rId7" w:history="1">
        <w:r w:rsidR="009967AC" w:rsidRPr="009967AC">
          <w:rPr>
            <w:rStyle w:val="Hyperlink"/>
          </w:rPr>
          <w:t>Gemini</w:t>
        </w:r>
      </w:hyperlink>
      <w:r w:rsidR="009967AC">
        <w:t xml:space="preserve">, </w:t>
      </w:r>
      <w:hyperlink r:id="rId8" w:history="1">
        <w:r w:rsidR="009967AC" w:rsidRPr="009967AC">
          <w:rPr>
            <w:rStyle w:val="Hyperlink"/>
          </w:rPr>
          <w:t>ChatGPT chat</w:t>
        </w:r>
      </w:hyperlink>
      <w:r w:rsidR="009967AC">
        <w:t xml:space="preserve">, and </w:t>
      </w:r>
      <w:hyperlink r:id="rId9" w:history="1">
        <w:r w:rsidR="009967AC" w:rsidRPr="009967AC">
          <w:rPr>
            <w:rStyle w:val="Hyperlink"/>
          </w:rPr>
          <w:t>ChatGPT analysis</w:t>
        </w:r>
      </w:hyperlink>
      <w:r w:rsidR="009967AC">
        <w:t xml:space="preserve">) </w:t>
      </w:r>
      <w:r w:rsidR="004A7B3A">
        <w:t xml:space="preserve">and </w:t>
      </w:r>
      <w:r w:rsidR="00463363">
        <w:t xml:space="preserve">shared </w:t>
      </w:r>
      <w:hyperlink w:anchor="AI_Chats" w:history="1">
        <w:r w:rsidR="0049596B" w:rsidRPr="0041763D">
          <w:rPr>
            <w:rStyle w:val="Hyperlink"/>
            <w:b/>
            <w:vanish/>
          </w:rPr>
          <w:t>{{</w:t>
        </w:r>
        <w:r w:rsidR="00463363" w:rsidRPr="0041763D">
          <w:rPr>
            <w:rStyle w:val="Hyperlink"/>
          </w:rPr>
          <w:t>demonstration</w:t>
        </w:r>
        <w:r w:rsidR="004A7B3A" w:rsidRPr="0041763D">
          <w:rPr>
            <w:rStyle w:val="Hyperlink"/>
          </w:rPr>
          <w:t xml:space="preserve"> AI chats</w:t>
        </w:r>
        <w:r w:rsidR="004A7B3A" w:rsidRPr="0041763D">
          <w:rPr>
            <w:rStyle w:val="Hyperlink"/>
            <w:b/>
            <w:vanish/>
          </w:rPr>
          <w:t>}}{{</w:t>
        </w:r>
        <w:r w:rsidR="001177B9" w:rsidRPr="0041763D">
          <w:rPr>
            <w:rStyle w:val="Hyperlink"/>
            <w:b/>
            <w:vanish/>
          </w:rPr>
          <w:t>LN</w:t>
        </w:r>
        <w:r w:rsidR="004A7B3A" w:rsidRPr="0041763D">
          <w:rPr>
            <w:rStyle w:val="Hyperlink"/>
            <w:b/>
            <w:vanish/>
          </w:rPr>
          <w:t>K: #AI_Chats}}</w:t>
        </w:r>
      </w:hyperlink>
      <w:r w:rsidR="004A7B3A">
        <w:t>.</w:t>
      </w:r>
    </w:p>
    <w:p w:rsidR="00463363" w:rsidRDefault="0041763D" w:rsidP="00463363">
      <w:pPr>
        <w:pStyle w:val="ListBullet"/>
      </w:pPr>
      <w:hyperlink w:anchor="Prompt_Files" w:history="1">
        <w:r w:rsidR="004A7B3A" w:rsidRPr="0041763D">
          <w:rPr>
            <w:rStyle w:val="Hyperlink"/>
            <w:b/>
            <w:vanish/>
          </w:rPr>
          <w:t>{{</w:t>
        </w:r>
        <w:r w:rsidR="004A7B3A" w:rsidRPr="0041763D">
          <w:rPr>
            <w:rStyle w:val="Hyperlink"/>
          </w:rPr>
          <w:t>Markdown-formatted prompt files</w:t>
        </w:r>
        <w:r w:rsidR="004A7B3A" w:rsidRPr="0041763D">
          <w:rPr>
            <w:rStyle w:val="Hyperlink"/>
            <w:b/>
            <w:vanish/>
          </w:rPr>
          <w:t>}}{{LNK: #Prompt_Files}}</w:t>
        </w:r>
      </w:hyperlink>
      <w:r w:rsidR="004A7B3A">
        <w:t xml:space="preserve"> for direct use with LLMs are included as PDF attachments and also shared via an OSF repository.</w:t>
      </w:r>
    </w:p>
    <w:p w:rsidR="004A7B3A" w:rsidRPr="005A0069" w:rsidRDefault="004A7B3A" w:rsidP="00463363">
      <w:pPr>
        <w:pStyle w:val="ListBullet"/>
      </w:pPr>
      <w:r>
        <w:t xml:space="preserve">Appendixes include the full text of the </w:t>
      </w:r>
      <w:hyperlink w:anchor="PeerReviewPrompt" w:history="1">
        <w:r w:rsidRPr="0041763D">
          <w:rPr>
            <w:rStyle w:val="Hyperlink"/>
            <w:b/>
            <w:vanish/>
          </w:rPr>
          <w:t>{{</w:t>
        </w:r>
        <w:r w:rsidRPr="0041763D">
          <w:rPr>
            <w:rStyle w:val="Hyperlink"/>
          </w:rPr>
          <w:t>PeerReviewPrompt</w:t>
        </w:r>
        <w:r w:rsidRPr="0041763D">
          <w:rPr>
            <w:rStyle w:val="Hyperlink"/>
            <w:b/>
            <w:vanish/>
          </w:rPr>
          <w:t>}}{{LNK: #PeerReviewPrompt}}</w:t>
        </w:r>
      </w:hyperlink>
      <w:r>
        <w:t xml:space="preserve">, demonstration analyses of the </w:t>
      </w:r>
      <w:hyperlink w:anchor="Test_Paper" w:history="1">
        <w:r w:rsidRPr="0041763D">
          <w:rPr>
            <w:rStyle w:val="Hyperlink"/>
            <w:b/>
            <w:vanish/>
          </w:rPr>
          <w:t>{{</w:t>
        </w:r>
        <w:r w:rsidRPr="0041763D">
          <w:rPr>
            <w:rStyle w:val="Hyperlink"/>
            <w:i/>
          </w:rPr>
          <w:t>test paper</w:t>
        </w:r>
        <w:r w:rsidRPr="0041763D">
          <w:rPr>
            <w:rStyle w:val="Hyperlink"/>
            <w:b/>
            <w:vanish/>
          </w:rPr>
          <w:t>}}{{</w:t>
        </w:r>
        <w:r w:rsidR="001177B9" w:rsidRPr="0041763D">
          <w:rPr>
            <w:rStyle w:val="Hyperlink"/>
            <w:b/>
            <w:vanish/>
          </w:rPr>
          <w:t>LN</w:t>
        </w:r>
        <w:r w:rsidRPr="0041763D">
          <w:rPr>
            <w:rStyle w:val="Hyperlink"/>
            <w:b/>
            <w:vanish/>
          </w:rPr>
          <w:t>K: #Test_Paper}}</w:t>
        </w:r>
      </w:hyperlink>
      <w:r>
        <w:t xml:space="preserve"> (</w:t>
      </w:r>
      <w:hyperlink w:anchor="Gemini_Analysis" w:history="1">
        <w:r w:rsidRPr="0041763D">
          <w:rPr>
            <w:rStyle w:val="Hyperlink"/>
            <w:b/>
            <w:vanish/>
          </w:rPr>
          <w:t>{{</w:t>
        </w:r>
        <w:r w:rsidRPr="0041763D">
          <w:rPr>
            <w:rStyle w:val="Hyperlink"/>
          </w:rPr>
          <w:t>Gemini</w:t>
        </w:r>
        <w:r w:rsidRPr="0041763D">
          <w:rPr>
            <w:rStyle w:val="Hyperlink"/>
            <w:b/>
            <w:vanish/>
          </w:rPr>
          <w:t>}}{{</w:t>
        </w:r>
        <w:r w:rsidR="001177B9" w:rsidRPr="0041763D">
          <w:rPr>
            <w:rStyle w:val="Hyperlink"/>
            <w:b/>
            <w:vanish/>
          </w:rPr>
          <w:t>LN</w:t>
        </w:r>
        <w:r w:rsidRPr="0041763D">
          <w:rPr>
            <w:rStyle w:val="Hyperlink"/>
            <w:b/>
            <w:vanish/>
          </w:rPr>
          <w:t>K: #Gemini_Analysis}}</w:t>
        </w:r>
      </w:hyperlink>
      <w:r>
        <w:t xml:space="preserve">, </w:t>
      </w:r>
      <w:hyperlink w:anchor="ChatGPT_o3_Analysis" w:history="1">
        <w:r w:rsidRPr="0041763D">
          <w:rPr>
            <w:rStyle w:val="Hyperlink"/>
            <w:b/>
            <w:vanish/>
          </w:rPr>
          <w:t>{{</w:t>
        </w:r>
        <w:r w:rsidRPr="0041763D">
          <w:rPr>
            <w:rStyle w:val="Hyperlink"/>
          </w:rPr>
          <w:t>ChatGPT</w:t>
        </w:r>
        <w:r w:rsidRPr="0041763D">
          <w:rPr>
            <w:rStyle w:val="Hyperlink"/>
            <w:b/>
            <w:vanish/>
          </w:rPr>
          <w:t>}}{{LNK: #ChatGPT_o3_Analysis}}</w:t>
        </w:r>
      </w:hyperlink>
      <w:r>
        <w:t xml:space="preserve">, and </w:t>
      </w:r>
      <w:hyperlink w:anchor="Baseline_Analysis" w:history="1">
        <w:r w:rsidRPr="0041763D">
          <w:rPr>
            <w:rStyle w:val="Hyperlink"/>
            <w:b/>
            <w:vanish/>
          </w:rPr>
          <w:t>{{</w:t>
        </w:r>
        <w:r w:rsidRPr="0041763D">
          <w:rPr>
            <w:rStyle w:val="Hyperlink"/>
          </w:rPr>
          <w:t>Gemini - Baseline</w:t>
        </w:r>
        <w:r w:rsidRPr="0041763D">
          <w:rPr>
            <w:rStyle w:val="Hyperlink"/>
            <w:b/>
            <w:vanish/>
          </w:rPr>
          <w:t>}}{{LNK: #Baseline_Analysis}}</w:t>
        </w:r>
      </w:hyperlink>
      <w:r>
        <w:t>)</w:t>
      </w:r>
      <w:r w:rsidR="009C2FBA">
        <w:t xml:space="preserve">, and two sample prompts, supplementing discussions on </w:t>
      </w:r>
      <w:hyperlink w:anchor="Deep_Research_Prompt" w:history="1">
        <w:r w:rsidR="009C2FBA" w:rsidRPr="0041763D">
          <w:rPr>
            <w:rStyle w:val="Hyperlink"/>
            <w:b/>
            <w:vanish/>
          </w:rPr>
          <w:t>{{</w:t>
        </w:r>
        <w:r w:rsidR="009C2FBA" w:rsidRPr="0041763D">
          <w:rPr>
            <w:rStyle w:val="Hyperlink"/>
          </w:rPr>
          <w:t>applied</w:t>
        </w:r>
        <w:r w:rsidR="009C2FBA" w:rsidRPr="0041763D">
          <w:rPr>
            <w:rStyle w:val="Hyperlink"/>
            <w:b/>
            <w:vanish/>
          </w:rPr>
          <w:t>}}{{LNK: #Deep_Research_Prompt}}</w:t>
        </w:r>
      </w:hyperlink>
      <w:r w:rsidR="009C2FBA">
        <w:t xml:space="preserve"> and </w:t>
      </w:r>
      <w:hyperlink w:anchor="Adaptive_Prompt_Engineering" w:history="1">
        <w:r w:rsidR="009C2FBA" w:rsidRPr="0041763D">
          <w:rPr>
            <w:rStyle w:val="Hyperlink"/>
            <w:b/>
            <w:vanish/>
          </w:rPr>
          <w:t>{{</w:t>
        </w:r>
        <w:r w:rsidR="009C2FBA" w:rsidRPr="0041763D">
          <w:rPr>
            <w:rStyle w:val="Hyperlink"/>
          </w:rPr>
          <w:t>methodological</w:t>
        </w:r>
        <w:r w:rsidR="009C2FBA" w:rsidRPr="0041763D">
          <w:rPr>
            <w:rStyle w:val="Hyperlink"/>
            <w:b/>
            <w:vanish/>
          </w:rPr>
          <w:t>}}{{</w:t>
        </w:r>
        <w:r w:rsidR="006F5473" w:rsidRPr="0041763D">
          <w:rPr>
            <w:rStyle w:val="Hyperlink"/>
            <w:b/>
            <w:vanish/>
          </w:rPr>
          <w:t>LN</w:t>
        </w:r>
        <w:r w:rsidR="009C2FBA" w:rsidRPr="0041763D">
          <w:rPr>
            <w:rStyle w:val="Hyperlink"/>
            <w:b/>
            <w:vanish/>
          </w:rPr>
          <w:t>K: #Adaptive_Prompt_Engineering}}</w:t>
        </w:r>
      </w:hyperlink>
      <w:r w:rsidR="009C2FBA">
        <w:t xml:space="preserve"> meta-prompting.</w:t>
      </w:r>
    </w:p>
    <w:p w:rsidR="001904F6" w:rsidRDefault="001904F6" w:rsidP="001904F6">
      <w:pPr>
        <w:pStyle w:val="BodyText"/>
      </w:pPr>
      <w:r>
        <w:t>Note: all examples with gr</w:t>
      </w:r>
      <w:r w:rsidR="00C25596">
        <w:t>a</w:t>
      </w:r>
      <w:r>
        <w:t xml:space="preserve">y background contain </w:t>
      </w:r>
      <w:r w:rsidRPr="001904F6">
        <w:rPr>
          <w:b/>
          <w:u w:val="single"/>
        </w:rPr>
        <w:t>single</w:t>
      </w:r>
      <w:r>
        <w:t xml:space="preserve"> prompts or prompt templates (no AI responses), with some prompt examples consisting of several paragraphs or further structured with three horizontal dashes "---".</w:t>
      </w:r>
    </w:p>
    <w:p w:rsidR="00A87768" w:rsidRPr="00EB0717" w:rsidRDefault="00A87768" w:rsidP="00D5045F">
      <w:pPr>
        <w:pStyle w:val="Heading1-"/>
      </w:pPr>
      <w:r w:rsidRPr="00EB0717">
        <w:t>Methodology</w:t>
      </w:r>
    </w:p>
    <w:p w:rsidR="00C37864" w:rsidRPr="00533A12" w:rsidRDefault="00F94C60" w:rsidP="003D50B2">
      <w:pPr>
        <w:pStyle w:val="Heading2-0"/>
        <w:rPr>
          <w:lang w:val="pt-BR"/>
        </w:rPr>
      </w:pPr>
      <w:bookmarkStart w:id="2" w:name="M2_Meta_Prompting"/>
      <w:r w:rsidRPr="0041763D">
        <w:rPr>
          <w:vanish/>
          <w:lang w:val="pt-BR"/>
        </w:rPr>
        <w:t>{{</w:t>
      </w:r>
      <w:r w:rsidR="00C37864" w:rsidRPr="00533A12">
        <w:rPr>
          <w:lang w:val="pt-BR"/>
        </w:rPr>
        <w:t>Meta-Prompting</w:t>
      </w:r>
      <w:r w:rsidRPr="0041763D">
        <w:rPr>
          <w:vanish/>
          <w:lang w:val="pt-BR"/>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5575FC">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cs.AI]","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cs.AI]","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w:t>
      </w:r>
      <w:hyperlink w:anchor="BIB_78" w:history="1">
        <w:r w:rsidR="002F3BDA" w:rsidRPr="0041763D">
          <w:rPr>
            <w:rStyle w:val="Hyperlink"/>
          </w:rPr>
          <w:t>78</w:t>
        </w:r>
      </w:hyperlink>
      <w:r w:rsidR="002F3BDA" w:rsidRPr="00EB0717">
        <w:t xml:space="preserve">, </w:t>
      </w:r>
      <w:hyperlink w:anchor="BIB_79" w:history="1">
        <w:r w:rsidR="002F3BDA" w:rsidRPr="0041763D">
          <w:rPr>
            <w:rStyle w:val="Hyperlink"/>
          </w:rPr>
          <w:t>79</w:t>
        </w:r>
      </w:hyperlink>
      <w:r w:rsidR="002F3BDA" w:rsidRPr="00EB0717">
        <w:t>]</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41763D">
          <w:rPr>
            <w:rStyle w:val="Hyperlink"/>
          </w:rPr>
          <w:t>80</w:t>
        </w:r>
      </w:hyperlink>
      <w:r w:rsidR="002F3BDA" w:rsidRPr="00EB0717">
        <w:t>]</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t>The meta-prompting techniques utilized in this work can be broadly classified into two groups based on their primary focus and how they engage the LLM:</w:t>
      </w:r>
    </w:p>
    <w:p w:rsidR="005E4B6B" w:rsidRPr="00EB0717" w:rsidRDefault="00936BB0" w:rsidP="0005016D">
      <w:pPr>
        <w:pStyle w:val="ListNumber"/>
        <w:numPr>
          <w:ilvl w:val="0"/>
          <w:numId w:val="30"/>
        </w:numPr>
        <w:tabs>
          <w:tab w:val="clear" w:pos="360"/>
        </w:tabs>
        <w:ind w:left="540"/>
      </w:pPr>
      <w:bookmarkStart w:id="3" w:name="M2_Linguistic_and_Structural_Refinement"/>
      <w:r w:rsidRPr="0041763D">
        <w:rPr>
          <w:b/>
          <w:vanish/>
        </w:rPr>
        <w:t>{{</w:t>
      </w:r>
      <w:r w:rsidR="00641B3B" w:rsidRPr="00EB0717">
        <w:rPr>
          <w:b/>
        </w:rPr>
        <w:t>Linguistic and Structural Refinement</w:t>
      </w:r>
      <w:r w:rsidRPr="0041763D">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41763D">
          <w:rPr>
            <w:rStyle w:val="Hyperlink"/>
            <w:b/>
            <w:vanish/>
          </w:rPr>
          <w:t>{{</w:t>
        </w:r>
        <w:r w:rsidR="00641B3B" w:rsidRPr="0041763D">
          <w:rPr>
            <w:rStyle w:val="Hyperlink"/>
          </w:rPr>
          <w:t>2.1.1</w:t>
        </w:r>
        <w:r w:rsidR="00084358" w:rsidRPr="0041763D">
          <w:rPr>
            <w:rStyle w:val="Hyperlink"/>
            <w:b/>
            <w:vanish/>
          </w:rPr>
          <w:t xml:space="preserve">}}{{LNK: </w:t>
        </w:r>
        <w:r w:rsidR="00084358" w:rsidRPr="0041763D">
          <w:rPr>
            <w:rStyle w:val="Hyperlink"/>
            <w:b/>
            <w:vanish/>
          </w:rPr>
          <w:lastRenderedPageBreak/>
          <w:t>#M2_Language_Focused_Refinement}}</w:t>
        </w:r>
      </w:hyperlink>
      <w:r w:rsidR="00641B3B" w:rsidRPr="00EB0717">
        <w:t xml:space="preserve"> and </w:t>
      </w:r>
      <w:hyperlink w:anchor="M2_Basic_Iterative_Refinement" w:history="1">
        <w:r w:rsidRPr="0041763D">
          <w:rPr>
            <w:rStyle w:val="Hyperlink"/>
            <w:b/>
            <w:vanish/>
          </w:rPr>
          <w:t>{{</w:t>
        </w:r>
        <w:r w:rsidR="00641B3B" w:rsidRPr="0041763D">
          <w:rPr>
            <w:rStyle w:val="Hyperlink"/>
          </w:rPr>
          <w:t>2.1.2</w:t>
        </w:r>
        <w:r w:rsidRPr="0041763D">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A43F89">
      <w:pPr>
        <w:pStyle w:val="ListNumber"/>
        <w:tabs>
          <w:tab w:val="clear" w:pos="360"/>
        </w:tabs>
        <w:ind w:left="540"/>
      </w:pPr>
      <w:bookmarkStart w:id="4" w:name="M2_Semantic_Workflow_Engineering"/>
      <w:r w:rsidRPr="0041763D">
        <w:rPr>
          <w:b/>
          <w:vanish/>
        </w:rPr>
        <w:t>{{</w:t>
      </w:r>
      <w:r w:rsidR="005E4B6B" w:rsidRPr="00EB0717">
        <w:rPr>
          <w:b/>
        </w:rPr>
        <w:t>Semantic and Workflow Engineering</w:t>
      </w:r>
      <w:r w:rsidRPr="0041763D">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41763D">
          <w:rPr>
            <w:rStyle w:val="Hyperlink"/>
            <w:b/>
            <w:vanish/>
          </w:rPr>
          <w:t>{{</w:t>
        </w:r>
        <w:r w:rsidR="005E4B6B" w:rsidRPr="0041763D">
          <w:rPr>
            <w:rStyle w:val="Hyperlink"/>
          </w:rPr>
          <w:t>2.1.4</w:t>
        </w:r>
        <w:r w:rsidRPr="0041763D">
          <w:rPr>
            <w:rStyle w:val="Hyperlink"/>
            <w:b/>
            <w:vanish/>
          </w:rPr>
          <w:t>}}{{LNK: #M2_Workflow_Generation_ICL}}</w:t>
        </w:r>
      </w:hyperlink>
      <w:r w:rsidR="005E4B6B" w:rsidRPr="00EB0717">
        <w:t xml:space="preserve"> and </w:t>
      </w:r>
      <w:hyperlink w:anchor="M2_Complex_Prompts" w:history="1">
        <w:r w:rsidRPr="0041763D">
          <w:rPr>
            <w:rStyle w:val="Hyperlink"/>
            <w:b/>
            <w:vanish/>
          </w:rPr>
          <w:t>{{</w:t>
        </w:r>
        <w:r w:rsidR="005E4B6B" w:rsidRPr="0041763D">
          <w:rPr>
            <w:rStyle w:val="Hyperlink"/>
          </w:rPr>
          <w:t>2.1.5</w:t>
        </w:r>
        <w:r w:rsidRPr="0041763D">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41763D">
          <w:rPr>
            <w:rStyle w:val="Hyperlink"/>
            <w:b/>
            <w:vanish/>
          </w:rPr>
          <w:t>{{</w:t>
        </w:r>
        <w:r w:rsidRPr="0041763D">
          <w:rPr>
            <w:rStyle w:val="Hyperlink"/>
          </w:rPr>
          <w:t>Group 1</w:t>
        </w:r>
        <w:r w:rsidR="00936BB0" w:rsidRPr="0041763D">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41763D">
          <w:rPr>
            <w:rStyle w:val="Hyperlink"/>
            <w:b/>
            <w:vanish/>
          </w:rPr>
          <w:t>{{</w:t>
        </w:r>
        <w:r w:rsidRPr="0041763D">
          <w:rPr>
            <w:rStyle w:val="Hyperlink"/>
          </w:rPr>
          <w:t>Group 2</w:t>
        </w:r>
        <w:r w:rsidR="00936BB0" w:rsidRPr="0041763D">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41763D">
        <w:rPr>
          <w:vanish/>
          <w:szCs w:val="22"/>
        </w:rPr>
        <w:t>{{</w:t>
      </w:r>
      <w:r w:rsidR="00641B3B" w:rsidRPr="00EB0717">
        <w:rPr>
          <w:szCs w:val="22"/>
        </w:rPr>
        <w:t>Language-Focused Refinement</w:t>
      </w:r>
      <w:r w:rsidRPr="0041763D">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w:t>
      </w:r>
      <w:hyperlink w:anchor="BIB_81" w:history="1">
        <w:r w:rsidR="002F3BDA" w:rsidRPr="0041763D">
          <w:rPr>
            <w:rStyle w:val="Hyperlink"/>
          </w:rPr>
          <w:t>81</w:t>
        </w:r>
      </w:hyperlink>
      <w:r w:rsidR="002F3BDA" w:rsidRPr="00EB0717">
        <w:t>]</w:t>
      </w:r>
      <w:r w:rsidRPr="00EB0717">
        <w:fldChar w:fldCharType="end"/>
      </w:r>
      <w:r w:rsidRPr="00EB0717">
        <w:t>).</w:t>
      </w:r>
    </w:p>
    <w:p w:rsidR="002B1A80" w:rsidRPr="00EB0717" w:rsidRDefault="00C82E76" w:rsidP="004F5D75">
      <w:pPr>
        <w:pStyle w:val="Heading3-"/>
        <w:rPr>
          <w:szCs w:val="22"/>
        </w:rPr>
      </w:pPr>
      <w:bookmarkStart w:id="6" w:name="M2_Basic_Iterative_Refinement"/>
      <w:r w:rsidRPr="0041763D">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41763D">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A43F89">
      <w:pPr>
        <w:pStyle w:val="ListNumberBold"/>
        <w:tabs>
          <w:tab w:val="clear" w:pos="360"/>
          <w:tab w:val="num" w:pos="540"/>
        </w:tabs>
        <w:ind w:left="540"/>
      </w:pPr>
      <w:bookmarkStart w:id="7" w:name="M2_Basic_Refinement_Concise"/>
      <w:r w:rsidRPr="0041763D">
        <w:rPr>
          <w:vanish/>
        </w:rPr>
        <w:t>{{</w:t>
      </w:r>
      <w:r w:rsidR="00B24E7A" w:rsidRPr="00EB0717">
        <w:t xml:space="preserve">Concise - </w:t>
      </w:r>
      <w:r w:rsidR="00641B3B" w:rsidRPr="00EB0717">
        <w:t>Relying on Conversational Context</w:t>
      </w:r>
      <w:r w:rsidRPr="0041763D">
        <w:rPr>
          <w:vanish/>
        </w:rPr>
        <w:t>}}{{BMK: #M2_</w:t>
      </w:r>
      <w:r w:rsidRPr="0041763D">
        <w:rPr>
          <w:vanish/>
          <w:szCs w:val="22"/>
        </w:rPr>
        <w:t>Basic_Refinement</w:t>
      </w:r>
      <w:r w:rsidRPr="0041763D">
        <w:rPr>
          <w:vanish/>
        </w:rPr>
        <w:t>_Concise}}</w:t>
      </w:r>
      <w:bookmarkEnd w:id="7"/>
    </w:p>
    <w:p w:rsidR="00641B3B" w:rsidRPr="00EB0717" w:rsidRDefault="00641B3B" w:rsidP="00641B3B">
      <w:pPr>
        <w:pStyle w:val="BodyText"/>
      </w:pPr>
      <w:r w:rsidRPr="00EB0717">
        <w:lastRenderedPageBreak/>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A43F89">
      <w:pPr>
        <w:pStyle w:val="ListNumberBold"/>
        <w:tabs>
          <w:tab w:val="clear" w:pos="360"/>
          <w:tab w:val="num" w:pos="540"/>
        </w:tabs>
        <w:ind w:left="540"/>
      </w:pPr>
      <w:bookmarkStart w:id="8" w:name="M2_Basic_Refinement_Verbose"/>
      <w:r w:rsidRPr="0041763D">
        <w:rPr>
          <w:vanish/>
        </w:rPr>
        <w:t>{{</w:t>
      </w:r>
      <w:r w:rsidR="00B24E7A" w:rsidRPr="00EB0717">
        <w:t>Verbose - Explicitly Providing Context</w:t>
      </w:r>
      <w:r w:rsidRPr="0041763D">
        <w:rPr>
          <w:vanish/>
        </w:rPr>
        <w:t>}}{{BMK: #M2_</w:t>
      </w:r>
      <w:r w:rsidRPr="0041763D">
        <w:rPr>
          <w:vanish/>
          <w:szCs w:val="22"/>
        </w:rPr>
        <w:t>Basic_Refinement</w:t>
      </w:r>
      <w:r w:rsidRPr="0041763D">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533A12" w:rsidRDefault="005A4F38" w:rsidP="004F5D75">
      <w:pPr>
        <w:pStyle w:val="Heading3-"/>
        <w:rPr>
          <w:lang w:val="pt-BR"/>
        </w:rPr>
      </w:pPr>
      <w:bookmarkStart w:id="9" w:name="Meta_Meta_Prompting"/>
      <w:r w:rsidRPr="0041763D">
        <w:rPr>
          <w:vanish/>
          <w:lang w:val="pt-BR"/>
        </w:rPr>
        <w:t>{{</w:t>
      </w:r>
      <w:r w:rsidR="001F339B" w:rsidRPr="00533A12">
        <w:rPr>
          <w:lang w:val="pt-BR"/>
        </w:rPr>
        <w:t>Meta-</w:t>
      </w:r>
      <w:r w:rsidR="002D5DB3" w:rsidRPr="00533A12">
        <w:rPr>
          <w:lang w:val="pt-BR"/>
        </w:rPr>
        <w:t>Meta-Prompting</w:t>
      </w:r>
      <w:r w:rsidRPr="0041763D">
        <w:rPr>
          <w:vanish/>
          <w:lang w:val="pt-BR"/>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41763D">
          <w:rPr>
            <w:rStyle w:val="Hyperlink"/>
          </w:rPr>
          <w:t>80</w:t>
        </w:r>
      </w:hyperlink>
      <w:r w:rsidR="002F3BDA" w:rsidRPr="00EB0717">
        <w:t>]</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41763D">
          <w:rPr>
            <w:rStyle w:val="Hyperlink"/>
          </w:rPr>
          <w:t>82</w:t>
        </w:r>
      </w:hyperlink>
      <w:r w:rsidR="002F3BDA" w:rsidRPr="00EB0717">
        <w:t>]</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41763D">
          <w:rPr>
            <w:rStyle w:val="Hyperlink"/>
            <w:b/>
            <w:vanish/>
          </w:rPr>
          <w:t>{{</w:t>
        </w:r>
        <w:r w:rsidRPr="0041763D">
          <w:rPr>
            <w:rStyle w:val="Hyperlink"/>
          </w:rPr>
          <w:t>Group 1</w:t>
        </w:r>
        <w:r w:rsidR="003F3266" w:rsidRPr="0041763D">
          <w:rPr>
            <w:rStyle w:val="Hyperlink"/>
            <w:b/>
            <w:vanish/>
          </w:rPr>
          <w:t>}}{{</w:t>
        </w:r>
        <w:r w:rsidR="007175F3" w:rsidRPr="0041763D">
          <w:rPr>
            <w:rStyle w:val="Hyperlink"/>
            <w:b/>
            <w:vanish/>
          </w:rPr>
          <w:t>LN</w:t>
        </w:r>
        <w:r w:rsidR="003F3266" w:rsidRPr="0041763D">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41763D">
          <w:rPr>
            <w:rStyle w:val="Hyperlink"/>
            <w:b/>
            <w:vanish/>
          </w:rPr>
          <w:t>{{</w:t>
        </w:r>
        <w:r w:rsidRPr="0041763D">
          <w:rPr>
            <w:rStyle w:val="Hyperlink"/>
          </w:rPr>
          <w:t>Group 2</w:t>
        </w:r>
        <w:r w:rsidR="003F3266" w:rsidRPr="0041763D">
          <w:rPr>
            <w:rStyle w:val="Hyperlink"/>
            <w:b/>
            <w:vanish/>
          </w:rPr>
          <w:t>}}{{</w:t>
        </w:r>
        <w:r w:rsidR="007175F3" w:rsidRPr="0041763D">
          <w:rPr>
            <w:rStyle w:val="Hyperlink"/>
            <w:b/>
            <w:vanish/>
          </w:rPr>
          <w:t>LN</w:t>
        </w:r>
        <w:r w:rsidR="003F3266" w:rsidRPr="0041763D">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41763D">
          <w:rPr>
            <w:rStyle w:val="Hyperlink"/>
            <w:b/>
            <w:vanish/>
          </w:rPr>
          <w:t>{{</w:t>
        </w:r>
        <w:r w:rsidRPr="0041763D">
          <w:rPr>
            <w:rStyle w:val="Hyperlink"/>
          </w:rPr>
          <w:t>DetailedMetaPrompt.md</w:t>
        </w:r>
        <w:r w:rsidR="005D1360" w:rsidRPr="0041763D">
          <w:rPr>
            <w:rStyle w:val="Hyperlink"/>
            <w:b/>
            <w:vanish/>
          </w:rPr>
          <w:t>}}{{LNK: #DetailedMetaPrompt}}</w:t>
        </w:r>
      </w:hyperlink>
      <w:r w:rsidRPr="00EB0717">
        <w:t xml:space="preserve"> provided in the </w:t>
      </w:r>
      <w:hyperlink w:anchor="SI" w:history="1">
        <w:r w:rsidRPr="0041763D">
          <w:rPr>
            <w:rStyle w:val="Hyperlink"/>
            <w:b/>
            <w:vanish/>
          </w:rPr>
          <w:t>{{</w:t>
        </w:r>
        <w:r w:rsidRPr="0041763D">
          <w:rPr>
            <w:rStyle w:val="Hyperlink"/>
          </w:rPr>
          <w:t>Supporting Information</w:t>
        </w:r>
        <w:r w:rsidRPr="0041763D">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41763D">
          <w:rPr>
            <w:rStyle w:val="Hyperlink"/>
          </w:rPr>
          <w:t>83</w:t>
        </w:r>
      </w:hyperlink>
      <w:r w:rsidR="002F3BDA" w:rsidRPr="00EB0717">
        <w:t>]</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41763D">
          <w:rPr>
            <w:rStyle w:val="Hyperlink"/>
            <w:b/>
            <w:i/>
            <w:vanish/>
          </w:rPr>
          <w:t>{{</w:t>
        </w:r>
        <w:r w:rsidR="00ED68BB" w:rsidRPr="0041763D">
          <w:rPr>
            <w:rStyle w:val="Hyperlink"/>
            <w:i/>
          </w:rPr>
          <w:t>PeerReviewPrompt</w:t>
        </w:r>
        <w:r w:rsidR="00ED68BB" w:rsidRPr="0041763D">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41763D">
        <w:rPr>
          <w:vanish/>
        </w:rPr>
        <w:t>{{</w:t>
      </w:r>
      <w:r w:rsidR="00432020" w:rsidRPr="00EB0717">
        <w:t>Workflow Generation and ICL-Based Techniques</w:t>
      </w:r>
      <w:r w:rsidRPr="0041763D">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05016D">
      <w:pPr>
        <w:pStyle w:val="ListNumberBold"/>
        <w:numPr>
          <w:ilvl w:val="0"/>
          <w:numId w:val="32"/>
        </w:numPr>
        <w:tabs>
          <w:tab w:val="clear" w:pos="360"/>
          <w:tab w:val="num" w:pos="540"/>
        </w:tabs>
        <w:ind w:left="540"/>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41763D">
          <w:rPr>
            <w:rStyle w:val="Hyperlink"/>
            <w:b/>
            <w:vanish/>
          </w:rPr>
          <w:t>{{</w:t>
        </w:r>
        <w:r w:rsidRPr="0041763D">
          <w:rPr>
            <w:rStyle w:val="Hyperlink"/>
          </w:rPr>
          <w:t>Section 2.1.2</w:t>
        </w:r>
        <w:r w:rsidR="00252374" w:rsidRPr="0041763D">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w:t>
      </w:r>
      <w:hyperlink w:anchor="BIB_84" w:history="1">
        <w:r w:rsidR="002F3BDA" w:rsidRPr="0041763D">
          <w:rPr>
            <w:rStyle w:val="Hyperlink"/>
          </w:rPr>
          <w:t>84</w:t>
        </w:r>
      </w:hyperlink>
      <w:r w:rsidR="002F3BDA" w:rsidRPr="00EB0717">
        <w:t>]</w:t>
      </w:r>
      <w:r w:rsidRPr="00EB0717">
        <w:fldChar w:fldCharType="end"/>
      </w:r>
      <w:r w:rsidRPr="00EB0717">
        <w:t>.</w:t>
      </w:r>
    </w:p>
    <w:p w:rsidR="00432020" w:rsidRPr="00EB0717" w:rsidRDefault="00432020" w:rsidP="00A43F89">
      <w:pPr>
        <w:pStyle w:val="ListNumberBold"/>
        <w:keepNext/>
        <w:tabs>
          <w:tab w:val="clear" w:pos="360"/>
          <w:tab w:val="num" w:pos="540"/>
        </w:tabs>
        <w:ind w:left="540"/>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41763D">
          <w:rPr>
            <w:rStyle w:val="Hyperlink"/>
            <w:b/>
            <w:vanish/>
          </w:rPr>
          <w:t>{{</w:t>
        </w:r>
        <w:r w:rsidRPr="0041763D">
          <w:rPr>
            <w:rStyle w:val="Hyperlink"/>
          </w:rPr>
          <w:t>Strategy 2</w:t>
        </w:r>
        <w:r w:rsidR="00252374" w:rsidRPr="0041763D">
          <w:rPr>
            <w:rStyle w:val="Hyperlink"/>
            <w:b/>
            <w:vanish/>
          </w:rPr>
          <w:t>}}{{</w:t>
        </w:r>
        <w:r w:rsidR="00E87A6C" w:rsidRPr="0041763D">
          <w:rPr>
            <w:rStyle w:val="Hyperlink"/>
            <w:b/>
            <w:vanish/>
          </w:rPr>
          <w:t>LN</w:t>
        </w:r>
        <w:r w:rsidR="00252374" w:rsidRPr="0041763D">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41763D">
          <w:rPr>
            <w:rStyle w:val="Hyperlink"/>
            <w:b/>
            <w:vanish/>
          </w:rPr>
          <w:t>{{</w:t>
        </w:r>
        <w:r w:rsidR="00252374" w:rsidRPr="0041763D">
          <w:rPr>
            <w:rStyle w:val="Hyperlink"/>
          </w:rPr>
          <w:t>Section 2.1.2</w:t>
        </w:r>
        <w:r w:rsidR="00252374" w:rsidRPr="0041763D">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41763D">
          <w:rPr>
            <w:rStyle w:val="Hyperlink"/>
            <w:b/>
            <w:vanish/>
          </w:rPr>
          <w:t>{{</w:t>
        </w:r>
        <w:r w:rsidRPr="0041763D">
          <w:rPr>
            <w:rStyle w:val="Hyperlink"/>
          </w:rPr>
          <w:t>Strategy 1</w:t>
        </w:r>
        <w:r w:rsidR="00252374" w:rsidRPr="0041763D">
          <w:rPr>
            <w:rStyle w:val="Hyperlink"/>
            <w:b/>
            <w:vanish/>
          </w:rPr>
          <w:t>}}{{</w:t>
        </w:r>
        <w:r w:rsidR="00E87A6C" w:rsidRPr="0041763D">
          <w:rPr>
            <w:rStyle w:val="Hyperlink"/>
            <w:b/>
            <w:vanish/>
          </w:rPr>
          <w:t>LN</w:t>
        </w:r>
        <w:r w:rsidR="00252374" w:rsidRPr="0041763D">
          <w:rPr>
            <w:rStyle w:val="Hyperlink"/>
            <w:b/>
            <w:vanish/>
          </w:rPr>
          <w:t>K: #M2_Basic_Refinement_Concise}}</w:t>
        </w:r>
      </w:hyperlink>
      <w:r w:rsidR="002E6EB2" w:rsidRPr="00EB0717">
        <w:t xml:space="preserve"> </w:t>
      </w:r>
      <w:r w:rsidRPr="00EB0717">
        <w:t xml:space="preserve">in iterative refinement, it is also possible to </w:t>
      </w:r>
      <w:r w:rsidRPr="00EB0717">
        <w:lastRenderedPageBreak/>
        <w:t>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w:t>
      </w:r>
      <w:hyperlink w:anchor="BIB_85" w:history="1">
        <w:r w:rsidR="002F3BDA" w:rsidRPr="0041763D">
          <w:rPr>
            <w:rStyle w:val="Hyperlink"/>
          </w:rPr>
          <w:t>85</w:t>
        </w:r>
      </w:hyperlink>
      <w:r w:rsidR="002F3BDA" w:rsidRPr="00EB0717">
        <w:t>]</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A43F89">
      <w:pPr>
        <w:pStyle w:val="ListNumberBold"/>
        <w:keepNext/>
        <w:tabs>
          <w:tab w:val="clear" w:pos="360"/>
          <w:tab w:val="num" w:pos="540"/>
        </w:tabs>
        <w:ind w:left="540"/>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41763D">
          <w:rPr>
            <w:rStyle w:val="Hyperlink"/>
            <w:b/>
            <w:i/>
            <w:vanish/>
          </w:rPr>
          <w:t>{{</w:t>
        </w:r>
        <w:r w:rsidRPr="0041763D">
          <w:rPr>
            <w:rStyle w:val="Hyperlink"/>
            <w:i/>
          </w:rPr>
          <w:t>PeerReviewPrompt</w:t>
        </w:r>
        <w:r w:rsidRPr="0041763D">
          <w:rPr>
            <w:rStyle w:val="Hyperlink"/>
            <w:b/>
            <w:i/>
            <w:vanish/>
          </w:rPr>
          <w:t>}}{{LNK: #PeerReviewPrompt}}</w:t>
        </w:r>
      </w:hyperlink>
      <w:r w:rsidRPr="00EB0717">
        <w:t xml:space="preserve"> (specifically its </w:t>
      </w:r>
      <w:hyperlink w:anchor="IV_Specific_Analysis_Instructions" w:history="1">
        <w:r w:rsidRPr="0041763D">
          <w:rPr>
            <w:rStyle w:val="Hyperlink"/>
            <w:b/>
            <w:vanish/>
          </w:rPr>
          <w:t>{{</w:t>
        </w:r>
        <w:r w:rsidRPr="0041763D">
          <w:rPr>
            <w:rStyle w:val="Hyperlink"/>
          </w:rPr>
          <w:t>Section IV</w:t>
        </w:r>
        <w:r w:rsidRPr="0041763D">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41763D">
          <w:rPr>
            <w:rStyle w:val="Hyperlink"/>
          </w:rPr>
          <w:t>82</w:t>
        </w:r>
      </w:hyperlink>
      <w:r w:rsidR="002F3BDA" w:rsidRPr="00EB0717">
        <w:t>]</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41763D">
        <w:rPr>
          <w:vanish/>
        </w:rPr>
        <w:t>{{</w:t>
      </w:r>
      <w:r w:rsidR="00F14F8E" w:rsidRPr="00EB0717">
        <w:t>Meta-Prompting for Complex Prompts</w:t>
      </w:r>
      <w:r w:rsidRPr="0041763D">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41763D">
          <w:rPr>
            <w:rStyle w:val="Hyperlink"/>
            <w:b/>
            <w:i/>
            <w:vanish/>
          </w:rPr>
          <w:t>{{</w:t>
        </w:r>
        <w:r w:rsidRPr="0041763D">
          <w:rPr>
            <w:rStyle w:val="Hyperlink"/>
            <w:i/>
          </w:rPr>
          <w:t>PeerReviewPrompt</w:t>
        </w:r>
        <w:r w:rsidR="009844C1" w:rsidRPr="0041763D">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41763D">
          <w:rPr>
            <w:rStyle w:val="Hyperlink"/>
          </w:rPr>
          <w:t>86</w:t>
        </w:r>
      </w:hyperlink>
      <w:r w:rsidR="002F3BDA" w:rsidRPr="00EB0717">
        <w:t xml:space="preserve">, </w:t>
      </w:r>
      <w:hyperlink w:anchor="BIB_87" w:history="1">
        <w:r w:rsidR="002F3BDA" w:rsidRPr="0041763D">
          <w:rPr>
            <w:rStyle w:val="Hyperlink"/>
          </w:rPr>
          <w:t>87</w:t>
        </w:r>
      </w:hyperlink>
      <w:r w:rsidR="002F3BDA" w:rsidRPr="00EB0717">
        <w:t>]</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lastRenderedPageBreak/>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41763D">
          <w:rPr>
            <w:rStyle w:val="Hyperlink"/>
            <w:b/>
            <w:vanish/>
          </w:rPr>
          <w:t>{{</w:t>
        </w:r>
        <w:r w:rsidRPr="0041763D">
          <w:rPr>
            <w:rStyle w:val="Hyperlink"/>
          </w:rPr>
          <w:t xml:space="preserve">Section </w:t>
        </w:r>
        <w:r w:rsidR="00480DFC" w:rsidRPr="0041763D">
          <w:rPr>
            <w:rStyle w:val="Hyperlink"/>
          </w:rPr>
          <w:t>IV.D.2.3.F</w:t>
        </w:r>
        <w:r w:rsidR="00480DFC" w:rsidRPr="0041763D">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0D72EB">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issued":{"date-parts":[["2025",4,7]]},"citation-key":"_ChemistryPaperReview_2025_"}}],"schema":"https://github.com/citation-style-language/schema/raw/master/csl-citation.json"} </w:instrText>
      </w:r>
      <w:r w:rsidRPr="00EB0717">
        <w:fldChar w:fldCharType="separate"/>
      </w:r>
      <w:r w:rsidR="002F3BDA" w:rsidRPr="00EB0717">
        <w:t>[</w:t>
      </w:r>
      <w:hyperlink w:anchor="BIB_88" w:history="1">
        <w:r w:rsidR="002F3BDA" w:rsidRPr="0041763D">
          <w:rPr>
            <w:rStyle w:val="Hyperlink"/>
          </w:rPr>
          <w:t>88</w:t>
        </w:r>
      </w:hyperlink>
      <w:r w:rsidR="002F3BDA" w:rsidRPr="00EB0717">
        <w:t>]</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41763D">
        <w:rPr>
          <w:vanish/>
        </w:rPr>
        <w:t>{{</w:t>
      </w:r>
      <w:r w:rsidR="00235CAE" w:rsidRPr="00EB0717">
        <w:t>From Concept to Complex Prompt: Exploratory Meta-Prompting</w:t>
      </w:r>
      <w:r w:rsidRPr="0041763D">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05016D">
      <w:pPr>
        <w:pStyle w:val="ListNumberBold"/>
        <w:numPr>
          <w:ilvl w:val="0"/>
          <w:numId w:val="89"/>
        </w:numPr>
        <w:tabs>
          <w:tab w:val="clear" w:pos="360"/>
          <w:tab w:val="num" w:pos="540"/>
        </w:tabs>
        <w:ind w:left="540"/>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w:t>
      </w:r>
      <w:hyperlink w:anchor="BIB_89" w:history="1">
        <w:r w:rsidR="002F3BDA" w:rsidRPr="0041763D">
          <w:rPr>
            <w:rStyle w:val="Hyperlink"/>
          </w:rPr>
          <w:t>89</w:t>
        </w:r>
      </w:hyperlink>
      <w:r w:rsidR="002F3BDA" w:rsidRPr="00EB0717">
        <w:t>]</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41763D">
          <w:rPr>
            <w:rStyle w:val="Hyperlink"/>
            <w:b/>
            <w:vanish/>
          </w:rPr>
          <w:t>{{</w:t>
        </w:r>
        <w:r w:rsidR="00CA1C09" w:rsidRPr="0041763D">
          <w:rPr>
            <w:rStyle w:val="Hyperlink"/>
          </w:rPr>
          <w:t>ap</w:t>
        </w:r>
        <w:r w:rsidR="00CA1C09" w:rsidRPr="0041763D">
          <w:rPr>
            <w:rStyle w:val="Hyperlink"/>
          </w:rPr>
          <w:t>p</w:t>
        </w:r>
        <w:r w:rsidR="00CA1C09" w:rsidRPr="0041763D">
          <w:rPr>
            <w:rStyle w:val="Hyperlink"/>
          </w:rPr>
          <w:t>e</w:t>
        </w:r>
        <w:r w:rsidR="00CA1C09" w:rsidRPr="0041763D">
          <w:rPr>
            <w:rStyle w:val="Hyperlink"/>
          </w:rPr>
          <w:t>n</w:t>
        </w:r>
        <w:r w:rsidR="00CA1C09" w:rsidRPr="0041763D">
          <w:rPr>
            <w:rStyle w:val="Hyperlink"/>
          </w:rPr>
          <w:t>dix</w:t>
        </w:r>
        <w:r w:rsidR="00E17658" w:rsidRPr="0041763D">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 xml:space="preserve">2) When there are no detectable plastic particles inside the egg, but there are such particles in sperm, what are the chances of particles getting inside the egg </w:t>
      </w:r>
      <w:r w:rsidRPr="00EB0717">
        <w:lastRenderedPageBreak/>
        <w:t>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A43F89">
      <w:pPr>
        <w:pStyle w:val="ListNumberBold"/>
        <w:tabs>
          <w:tab w:val="clear" w:pos="360"/>
          <w:tab w:val="num" w:pos="540"/>
        </w:tabs>
        <w:ind w:left="540"/>
      </w:pPr>
      <w:bookmarkStart w:id="13" w:name="AI_Prompt_Engineering"/>
      <w:r w:rsidRPr="0041763D">
        <w:rPr>
          <w:vanish/>
        </w:rPr>
        <w:t>{{</w:t>
      </w:r>
      <w:r w:rsidR="00742730" w:rsidRPr="00EB0717">
        <w:t>AI Prompt Engineering Collaborator</w:t>
      </w:r>
      <w:r w:rsidR="007724B8" w:rsidRPr="00EB0717">
        <w:t>: Focus on Prompt Engineering Methodology</w:t>
      </w:r>
      <w:r w:rsidRPr="0041763D">
        <w:rPr>
          <w:vanish/>
        </w:rPr>
        <w:t>}}{{BMK: #AI_Prompt_Engineering}}</w:t>
      </w:r>
      <w:bookmarkEnd w:id="13"/>
    </w:p>
    <w:p w:rsidR="00B3001D" w:rsidRPr="00EB0717" w:rsidRDefault="00B3001D" w:rsidP="00B3001D">
      <w:pPr>
        <w:pStyle w:val="BodyText"/>
      </w:pPr>
      <w:r w:rsidRPr="00EB0717">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w:t>
      </w:r>
      <w:hyperlink w:anchor="BIB_90" w:history="1">
        <w:r w:rsidR="002F3BDA" w:rsidRPr="0041763D">
          <w:rPr>
            <w:rStyle w:val="Hyperlink"/>
          </w:rPr>
          <w:t>90</w:t>
        </w:r>
      </w:hyperlink>
      <w:r w:rsidR="002F3BDA" w:rsidRPr="00EB0717">
        <w:t>]</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41763D">
          <w:rPr>
            <w:rStyle w:val="Hyperlink"/>
            <w:b/>
            <w:vanish/>
          </w:rPr>
          <w:t>{{</w:t>
        </w:r>
        <w:r w:rsidR="0087285F" w:rsidRPr="0041763D">
          <w:rPr>
            <w:rStyle w:val="Hyperlink"/>
          </w:rPr>
          <w:t>appendix</w:t>
        </w:r>
        <w:r w:rsidR="0087285F" w:rsidRPr="0041763D">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41763D">
          <w:rPr>
            <w:rStyle w:val="Hyperlink"/>
            <w:b/>
            <w:vanish/>
          </w:rPr>
          <w:t>{{</w:t>
        </w:r>
        <w:r w:rsidR="00321A49" w:rsidRPr="0041763D">
          <w:rPr>
            <w:rStyle w:val="Hyperlink"/>
          </w:rPr>
          <w:t>Markdown source file</w:t>
        </w:r>
        <w:r w:rsidR="00C57B4B" w:rsidRPr="0041763D">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 xml:space="preserve">-prompt (or mmPUD) can be used subsequently to constrain or guide the LLM's </w:t>
      </w:r>
      <w:r w:rsidRPr="00EB0717">
        <w:lastRenderedPageBreak/>
        <w:t>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41763D">
        <w:rPr>
          <w:vanish/>
        </w:rPr>
        <w:t>{{</w:t>
      </w:r>
      <w:r w:rsidR="000B1CA8" w:rsidRPr="00EB0717">
        <w:t>Prompt Architecture: Hierarchical Modular Analysis Framework</w:t>
      </w:r>
      <w:r w:rsidRPr="0041763D">
        <w:rPr>
          <w:vanish/>
        </w:rPr>
        <w:t>}}{{BMK: #Prompt_Architecture}}</w:t>
      </w:r>
      <w:bookmarkEnd w:id="14"/>
    </w:p>
    <w:p w:rsidR="00F01342" w:rsidRPr="00EB0717" w:rsidRDefault="00FD70B9" w:rsidP="004F5D75">
      <w:pPr>
        <w:pStyle w:val="Heading3-"/>
      </w:pPr>
      <w:bookmarkStart w:id="15" w:name="Prompt_Scope"/>
      <w:r w:rsidRPr="0041763D">
        <w:rPr>
          <w:vanish/>
        </w:rPr>
        <w:t>{{</w:t>
      </w:r>
      <w:r w:rsidR="000B1CA8" w:rsidRPr="00EB0717">
        <w:t>Scope Definition and Development Test Case</w:t>
      </w:r>
      <w:r w:rsidRPr="0041763D">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41763D">
          <w:rPr>
            <w:rStyle w:val="Hyperlink"/>
            <w:b/>
            <w:vanish/>
          </w:rPr>
          <w:t>{{</w:t>
        </w:r>
        <w:r w:rsidR="00CA6005" w:rsidRPr="0041763D">
          <w:rPr>
            <w:rStyle w:val="Hyperlink"/>
          </w:rPr>
          <w:t>SI</w:t>
        </w:r>
        <w:r w:rsidR="00CA6005" w:rsidRPr="0041763D">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41763D">
        <w:rPr>
          <w:vanish/>
        </w:rPr>
        <w:t>{{</w:t>
      </w:r>
      <w:r w:rsidR="000B1CA8" w:rsidRPr="00EB0717">
        <w:t>Persistent Workflow Prompting (PWP)</w:t>
      </w:r>
      <w:r w:rsidRPr="0041763D">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41763D">
          <w:rPr>
            <w:rStyle w:val="Hyperlink"/>
            <w:b/>
            <w:vanish/>
          </w:rPr>
          <w:t>{{</w:t>
        </w:r>
        <w:r w:rsidRPr="0041763D">
          <w:rPr>
            <w:rStyle w:val="Hyperlink"/>
          </w:rPr>
          <w:t>Section II</w:t>
        </w:r>
        <w:r w:rsidR="00ED2145" w:rsidRPr="0041763D">
          <w:rPr>
            <w:rStyle w:val="Hyperlink"/>
            <w:b/>
            <w:vanish/>
          </w:rPr>
          <w:t>}}{{LNK: #II_Persona_Expert_Critical_Reviewer}}</w:t>
        </w:r>
      </w:hyperlink>
      <w:r w:rsidRPr="00EB0717">
        <w:t xml:space="preserve"> of the prompt), Context (</w:t>
      </w:r>
      <w:hyperlink w:anchor="III_Contex" w:history="1">
        <w:r w:rsidR="00ED2145" w:rsidRPr="0041763D">
          <w:rPr>
            <w:rStyle w:val="Hyperlink"/>
            <w:b/>
            <w:vanish/>
          </w:rPr>
          <w:t>{{</w:t>
        </w:r>
        <w:r w:rsidRPr="0041763D">
          <w:rPr>
            <w:rStyle w:val="Hyperlink"/>
          </w:rPr>
          <w:t>Section III</w:t>
        </w:r>
        <w:r w:rsidR="00ED2145" w:rsidRPr="0041763D">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41763D">
          <w:rPr>
            <w:rStyle w:val="Hyperlink"/>
            <w:b/>
            <w:vanish/>
          </w:rPr>
          <w:t>{{</w:t>
        </w:r>
        <w:r w:rsidRPr="0041763D">
          <w:rPr>
            <w:rStyle w:val="Hyperlink"/>
          </w:rPr>
          <w:t>Section IV. Specific Analysis Instructions</w:t>
        </w:r>
        <w:r w:rsidR="00895E56" w:rsidRPr="0041763D">
          <w:rPr>
            <w:rStyle w:val="Hyperlink"/>
            <w:b/>
            <w:vanish/>
          </w:rPr>
          <w:t>}}{{</w:t>
        </w:r>
        <w:r w:rsidR="005B4E4C" w:rsidRPr="0041763D">
          <w:rPr>
            <w:rStyle w:val="Hyperlink"/>
            <w:b/>
            <w:vanish/>
          </w:rPr>
          <w:t>LN</w:t>
        </w:r>
        <w:r w:rsidR="00895E56" w:rsidRPr="0041763D">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41763D">
          <w:rPr>
            <w:rStyle w:val="Hyperlink"/>
            <w:b/>
            <w:vanish/>
          </w:rPr>
          <w:t>{{</w:t>
        </w:r>
        <w:r w:rsidRPr="0041763D">
          <w:rPr>
            <w:rStyle w:val="Hyperlink"/>
          </w:rPr>
          <w:t>III</w:t>
        </w:r>
        <w:r w:rsidR="00356BD5" w:rsidRPr="0041763D">
          <w:rPr>
            <w:rStyle w:val="Hyperlink"/>
            <w:b/>
            <w:vanish/>
          </w:rPr>
          <w:t>}}{{LNK: #III_Contex}}</w:t>
        </w:r>
      </w:hyperlink>
      <w:r w:rsidRPr="00EB0717">
        <w:t xml:space="preserve"> and </w:t>
      </w:r>
      <w:hyperlink w:anchor="V_Final_Instructions_for_Interaction" w:history="1">
        <w:r w:rsidR="00356BD5" w:rsidRPr="0041763D">
          <w:rPr>
            <w:rStyle w:val="Hyperlink"/>
            <w:b/>
            <w:vanish/>
          </w:rPr>
          <w:t>{{</w:t>
        </w:r>
        <w:r w:rsidRPr="0041763D">
          <w:rPr>
            <w:rStyle w:val="Hyperlink"/>
          </w:rPr>
          <w:t>V</w:t>
        </w:r>
        <w:r w:rsidR="00356BD5" w:rsidRPr="0041763D">
          <w:rPr>
            <w:rStyle w:val="Hyperlink"/>
            <w:b/>
            <w:vanish/>
          </w:rPr>
          <w:t>}}{{</w:t>
        </w:r>
        <w:r w:rsidR="005B4E4C" w:rsidRPr="0041763D">
          <w:rPr>
            <w:rStyle w:val="Hyperlink"/>
            <w:b/>
            <w:vanish/>
          </w:rPr>
          <w:t>LN</w:t>
        </w:r>
        <w:r w:rsidR="00356BD5" w:rsidRPr="0041763D">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41763D" w:rsidP="000B1CA8">
      <w:pPr>
        <w:pStyle w:val="BodyText"/>
      </w:pPr>
      <w:hyperlink w:anchor="IV_Specific_Analysis_Instructions" w:history="1">
        <w:r w:rsidR="00356BD5" w:rsidRPr="0041763D">
          <w:rPr>
            <w:rStyle w:val="Hyperlink"/>
            <w:b/>
            <w:vanish/>
          </w:rPr>
          <w:t>{{</w:t>
        </w:r>
        <w:r w:rsidR="000B1CA8" w:rsidRPr="0041763D">
          <w:rPr>
            <w:rStyle w:val="Hyperlink"/>
          </w:rPr>
          <w:t>Section IV</w:t>
        </w:r>
        <w:r w:rsidR="00E51B80" w:rsidRPr="0041763D">
          <w:rPr>
            <w:rStyle w:val="Hyperlink"/>
          </w:rPr>
          <w:t>.</w:t>
        </w:r>
        <w:r w:rsidR="000B1CA8" w:rsidRPr="0041763D">
          <w:rPr>
            <w:rStyle w:val="Hyperlink"/>
          </w:rPr>
          <w:t xml:space="preserve"> Specific Analysis In</w:t>
        </w:r>
        <w:r w:rsidR="00E51B80" w:rsidRPr="0041763D">
          <w:rPr>
            <w:rStyle w:val="Hyperlink"/>
          </w:rPr>
          <w:t>structions (Baseline Framework)</w:t>
        </w:r>
        <w:r w:rsidR="00356BD5" w:rsidRPr="0041763D">
          <w:rPr>
            <w:rStyle w:val="Hyperlink"/>
            <w:b/>
            <w:vanish/>
          </w:rPr>
          <w:t>}}{{</w:t>
        </w:r>
        <w:r w:rsidR="005B4E4C" w:rsidRPr="0041763D">
          <w:rPr>
            <w:rStyle w:val="Hyperlink"/>
            <w:b/>
            <w:vanish/>
          </w:rPr>
          <w:t>LN</w:t>
        </w:r>
        <w:r w:rsidR="00356BD5" w:rsidRPr="0041763D">
          <w:rPr>
            <w:rStyle w:val="Hyperlink"/>
            <w:b/>
            <w:vanish/>
          </w:rPr>
          <w:t>K: #IV_Specific_Analysis_Instructions}}</w:t>
        </w:r>
      </w:hyperlink>
      <w:r w:rsidR="00E51B80" w:rsidRPr="00EB0717">
        <w:t xml:space="preserve"> of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41763D">
          <w:rPr>
            <w:rStyle w:val="Hyperlink"/>
            <w:b/>
            <w:vanish/>
          </w:rPr>
          <w:t>{{</w:t>
        </w:r>
        <w:r w:rsidRPr="0041763D">
          <w:rPr>
            <w:rStyle w:val="Hyperlink"/>
          </w:rPr>
          <w:t>Section IV.B</w:t>
        </w:r>
        <w:r w:rsidR="00356BD5" w:rsidRPr="0041763D">
          <w:rPr>
            <w:rStyle w:val="Hyperlink"/>
            <w:b/>
            <w:vanish/>
          </w:rPr>
          <w:t>}}{{</w:t>
        </w:r>
        <w:r w:rsidR="005B4E4C" w:rsidRPr="0041763D">
          <w:rPr>
            <w:rStyle w:val="Hyperlink"/>
            <w:b/>
            <w:vanish/>
          </w:rPr>
          <w:t>LN</w:t>
        </w:r>
        <w:r w:rsidR="00356BD5" w:rsidRPr="0041763D">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41763D">
          <w:rPr>
            <w:rStyle w:val="Hyperlink"/>
            <w:b/>
            <w:vanish/>
          </w:rPr>
          <w:t>{{</w:t>
        </w:r>
        <w:r w:rsidRPr="0041763D">
          <w:rPr>
            <w:rStyle w:val="Hyperlink"/>
          </w:rPr>
          <w:t>Section IV.C</w:t>
        </w:r>
        <w:r w:rsidR="00356BD5" w:rsidRPr="0041763D">
          <w:rPr>
            <w:rStyle w:val="Hyperlink"/>
            <w:b/>
            <w:vanish/>
          </w:rPr>
          <w:t>}}{{</w:t>
        </w:r>
        <w:r w:rsidR="005B4E4C" w:rsidRPr="0041763D">
          <w:rPr>
            <w:rStyle w:val="Hyperlink"/>
            <w:b/>
            <w:vanish/>
          </w:rPr>
          <w:t>LN</w:t>
        </w:r>
        <w:r w:rsidR="00356BD5" w:rsidRPr="0041763D">
          <w:rPr>
            <w:rStyle w:val="Hyperlink"/>
            <w:b/>
            <w:vanish/>
          </w:rPr>
          <w:t>K: #IV_C_Analyzing_Figures}}</w:t>
        </w:r>
      </w:hyperlink>
      <w:r w:rsidRPr="00EB0717">
        <w:t xml:space="preserve"> (Analyzing Figures).</w:t>
      </w:r>
    </w:p>
    <w:p w:rsidR="000B1CA8" w:rsidRPr="00EB0717" w:rsidRDefault="000B1CA8" w:rsidP="00E51B80">
      <w:pPr>
        <w:pStyle w:val="ListBullet"/>
      </w:pPr>
      <w:r w:rsidRPr="00EB0717">
        <w:lastRenderedPageBreak/>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41763D">
          <w:rPr>
            <w:rStyle w:val="Hyperlink"/>
            <w:b/>
            <w:vanish/>
          </w:rPr>
          <w:t>{{</w:t>
        </w:r>
        <w:r w:rsidR="00356BD5" w:rsidRPr="0041763D">
          <w:rPr>
            <w:rStyle w:val="Hyperlink"/>
          </w:rPr>
          <w:t>Section IV.B</w:t>
        </w:r>
        <w:r w:rsidR="00356BD5" w:rsidRPr="0041763D">
          <w:rPr>
            <w:rStyle w:val="Hyperlink"/>
            <w:b/>
            <w:vanish/>
          </w:rPr>
          <w:t>}}{{</w:t>
        </w:r>
        <w:r w:rsidR="005B4E4C" w:rsidRPr="0041763D">
          <w:rPr>
            <w:rStyle w:val="Hyperlink"/>
            <w:b/>
            <w:vanish/>
          </w:rPr>
          <w:t>LN</w:t>
        </w:r>
        <w:r w:rsidR="00356BD5" w:rsidRPr="0041763D">
          <w:rPr>
            <w:rStyle w:val="Hyperlink"/>
            <w:b/>
            <w:vanish/>
          </w:rPr>
          <w:t>K: #IV_B_Identifying_Claimed_Results}}</w:t>
        </w:r>
      </w:hyperlink>
      <w:r w:rsidRPr="00EB0717">
        <w:t xml:space="preserve"> to identify relevant figures, then applying the </w:t>
      </w:r>
      <w:hyperlink w:anchor="IV_C_Analyzing_Figures" w:history="1">
        <w:r w:rsidR="00356BD5" w:rsidRPr="0041763D">
          <w:rPr>
            <w:rStyle w:val="Hyperlink"/>
            <w:b/>
            <w:vanish/>
          </w:rPr>
          <w:t>{{</w:t>
        </w:r>
        <w:r w:rsidR="00356BD5" w:rsidRPr="0041763D">
          <w:rPr>
            <w:rStyle w:val="Hyperlink"/>
          </w:rPr>
          <w:t>Section IV.C</w:t>
        </w:r>
        <w:r w:rsidR="00356BD5" w:rsidRPr="0041763D">
          <w:rPr>
            <w:rStyle w:val="Hyperlink"/>
            <w:b/>
            <w:vanish/>
          </w:rPr>
          <w:t>}}{{</w:t>
        </w:r>
        <w:r w:rsidR="005B4E4C" w:rsidRPr="0041763D">
          <w:rPr>
            <w:rStyle w:val="Hyperlink"/>
            <w:b/>
            <w:vanish/>
          </w:rPr>
          <w:t>LN</w:t>
        </w:r>
        <w:r w:rsidR="00356BD5" w:rsidRPr="0041763D">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41763D">
          <w:rPr>
            <w:rStyle w:val="Hyperlink"/>
            <w:b/>
            <w:vanish/>
          </w:rPr>
          <w:t>{{</w:t>
        </w:r>
        <w:r w:rsidRPr="0041763D">
          <w:rPr>
            <w:rStyle w:val="Hyperlink"/>
          </w:rPr>
          <w:t>Section IV.D.2</w:t>
        </w:r>
        <w:r w:rsidR="00E06789" w:rsidRPr="0041763D">
          <w:rPr>
            <w:rStyle w:val="Hyperlink"/>
            <w:b/>
            <w:vanish/>
          </w:rPr>
          <w:t>}}{{LNK: #IV_D2_Core_Experimental_Protocol}}</w:t>
        </w:r>
      </w:hyperlink>
      <w:r w:rsidRPr="00EB0717">
        <w:t xml:space="preserve">) involves prerequisite workflows (like those in </w:t>
      </w:r>
      <w:hyperlink w:anchor="IV_D1_General_Protocol_Overview" w:history="1">
        <w:r w:rsidR="00E06789" w:rsidRPr="0041763D">
          <w:rPr>
            <w:rStyle w:val="Hyperlink"/>
            <w:b/>
            <w:vanish/>
          </w:rPr>
          <w:t>{{</w:t>
        </w:r>
        <w:r w:rsidRPr="0041763D">
          <w:rPr>
            <w:rStyle w:val="Hyperlink"/>
          </w:rPr>
          <w:t>IV.D.1</w:t>
        </w:r>
        <w:r w:rsidR="00E06789" w:rsidRPr="0041763D">
          <w:rPr>
            <w:rStyle w:val="Hyperlink"/>
            <w:b/>
            <w:vanish/>
          </w:rPr>
          <w:t>}}{{LNK: #IV_D1_General_Protocol_Overview}}</w:t>
        </w:r>
      </w:hyperlink>
      <w:r w:rsidRPr="00EB0717">
        <w:t xml:space="preserve">, </w:t>
      </w:r>
      <w:hyperlink w:anchor="IV_B_Identifying_Claimed_Results" w:history="1">
        <w:r w:rsidR="003A20FB" w:rsidRPr="0041763D">
          <w:rPr>
            <w:rStyle w:val="Hyperlink"/>
            <w:b/>
            <w:vanish/>
          </w:rPr>
          <w:t>{{</w:t>
        </w:r>
        <w:r w:rsidRPr="0041763D">
          <w:rPr>
            <w:rStyle w:val="Hyperlink"/>
          </w:rPr>
          <w:t>IV.B</w:t>
        </w:r>
        <w:r w:rsidR="003A20FB" w:rsidRPr="0041763D">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41763D">
          <w:rPr>
            <w:rStyle w:val="Hyperlink"/>
            <w:b/>
            <w:vanish/>
          </w:rPr>
          <w:t>{{</w:t>
        </w:r>
        <w:r w:rsidRPr="0041763D">
          <w:rPr>
            <w:rStyle w:val="Hyperlink"/>
          </w:rPr>
          <w:t>IV.C</w:t>
        </w:r>
        <w:r w:rsidR="003A20FB" w:rsidRPr="0041763D">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41763D">
          <w:rPr>
            <w:rStyle w:val="Hyperlink"/>
            <w:b/>
            <w:vanish/>
          </w:rPr>
          <w:t>{{</w:t>
        </w:r>
        <w:r w:rsidRPr="0041763D">
          <w:rPr>
            <w:rStyle w:val="Hyperlink"/>
          </w:rPr>
          <w:t>Section IV.A.3</w:t>
        </w:r>
        <w:r w:rsidR="003A20FB" w:rsidRPr="0041763D">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41763D">
        <w:rPr>
          <w:vanish/>
        </w:rPr>
        <w:t>{{</w:t>
      </w:r>
      <w:r w:rsidR="00181433" w:rsidRPr="00EB0717">
        <w:t>Behavioral Context and Persona Engineering</w:t>
      </w:r>
      <w:r w:rsidRPr="0041763D">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utilizes Persona engineering within its </w:t>
      </w:r>
      <w:hyperlink w:anchor="II_Persona_Expert_Critical_Reviewer" w:history="1">
        <w:r w:rsidR="00E950A2" w:rsidRPr="0041763D">
          <w:rPr>
            <w:rStyle w:val="Hyperlink"/>
            <w:b/>
            <w:vanish/>
          </w:rPr>
          <w:t>{{</w:t>
        </w:r>
        <w:r w:rsidRPr="0041763D">
          <w:rPr>
            <w:rStyle w:val="Hyperlink"/>
          </w:rPr>
          <w:t>Section II. Persona: Expert Critical Reviewer</w:t>
        </w:r>
        <w:r w:rsidR="00E950A2" w:rsidRPr="0041763D">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13595A" w:rsidRDefault="00181433" w:rsidP="00181433">
      <w:pPr>
        <w:pStyle w:val="ListBullet"/>
      </w:pPr>
      <w:r w:rsidRPr="0013595A">
        <w:rPr>
          <w:b/>
        </w:rPr>
        <w:t>Counteracting Outcome Bias:</w:t>
      </w:r>
      <w:r w:rsidRPr="0013595A">
        <w:t xml:space="preserve"> A common failure mode observed was the LLM using reported results to justify the methodology. The persona instructions strongly and repeatedly emphasize a core principle of scientific review: methodology must be evaluated </w:t>
      </w:r>
      <w:r w:rsidRPr="0013595A">
        <w:rPr>
          <w:i/>
        </w:rPr>
        <w:t>independently</w:t>
      </w:r>
      <w:r w:rsidRPr="0013595A">
        <w:t xml:space="preserve"> based on established scientific principles, irrespective of the claimed outcomes. A flawed method cannot produce reliable results, thus </w:t>
      </w:r>
      <w:r w:rsidR="00E37748" w:rsidRPr="0013595A">
        <w:t xml:space="preserve">claimed </w:t>
      </w:r>
      <w:r w:rsidRPr="0013595A">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41763D">
          <w:rPr>
            <w:rStyle w:val="Hyperlink"/>
            <w:b/>
            <w:vanish/>
          </w:rPr>
          <w:t>{{</w:t>
        </w:r>
        <w:r w:rsidRPr="0041763D">
          <w:rPr>
            <w:rStyle w:val="Hyperlink"/>
          </w:rPr>
          <w:t>Section IV.D.1.2</w:t>
        </w:r>
        <w:r w:rsidRPr="0041763D">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006209A4" w:rsidRPr="0041763D">
          <w:rPr>
            <w:rStyle w:val="Hyperlink"/>
            <w:b/>
            <w:vanish/>
          </w:rPr>
          <w:t>{{</w:t>
        </w:r>
        <w:r w:rsidR="006209A4" w:rsidRPr="0041763D">
          <w:rPr>
            <w:rStyle w:val="Hyperlink"/>
          </w:rPr>
          <w:t>Section 3.4</w:t>
        </w:r>
        <w:r w:rsidR="006209A4" w:rsidRPr="0041763D">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41763D">
        <w:rPr>
          <w:vanish/>
        </w:rPr>
        <w:t>{{</w:t>
      </w:r>
      <w:r w:rsidR="000E1F11" w:rsidRPr="00EB0717">
        <w:t>Custom Classification for Guided Information Extraction</w:t>
      </w:r>
      <w:r w:rsidRPr="0041763D">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lastRenderedPageBreak/>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41763D">
          <w:rPr>
            <w:rStyle w:val="Hyperlink"/>
            <w:b/>
            <w:vanish/>
          </w:rPr>
          <w:t>{{</w:t>
        </w:r>
        <w:r w:rsidRPr="0041763D">
          <w:rPr>
            <w:rStyle w:val="Hyperlink"/>
          </w:rPr>
          <w:t>Section IV.B.1</w:t>
        </w:r>
        <w:r w:rsidR="007B3915" w:rsidRPr="0041763D">
          <w:rPr>
            <w:rStyle w:val="Hyperlink"/>
            <w:b/>
            <w:bCs/>
            <w:vanish/>
          </w:rPr>
          <w:t>}}{{LNK: #IV_B_1_Main_Claimed_Result}}</w:t>
        </w:r>
      </w:hyperlink>
      <w:r w:rsidRPr="00EB0717">
        <w:t xml:space="preserve"> (titled </w:t>
      </w:r>
      <w:hyperlink w:anchor="IV_B_1_Result_Classification" w:history="1">
        <w:r w:rsidR="000D7DDE" w:rsidRPr="0041763D">
          <w:rPr>
            <w:rStyle w:val="Hyperlink"/>
            <w:b/>
            <w:vanish/>
          </w:rPr>
          <w:t>{{</w:t>
        </w:r>
        <w:r w:rsidRPr="0041763D">
          <w:rPr>
            <w:rStyle w:val="Hyperlink"/>
          </w:rPr>
          <w:t>"Classification of the Main Claimed Result based on targeted unmet need"</w:t>
        </w:r>
        <w:r w:rsidR="000D7DDE" w:rsidRPr="0041763D">
          <w:rPr>
            <w:rStyle w:val="Hyperlink"/>
            <w:b/>
            <w:bCs/>
            <w:vanish/>
          </w:rPr>
          <w:t>}}{{</w:t>
        </w:r>
        <w:r w:rsidR="002E7F85" w:rsidRPr="0041763D">
          <w:rPr>
            <w:rStyle w:val="Hyperlink"/>
            <w:b/>
            <w:bCs/>
            <w:vanish/>
          </w:rPr>
          <w:t>LN</w:t>
        </w:r>
        <w:r w:rsidR="000D7DDE" w:rsidRPr="0041763D">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41763D">
          <w:rPr>
            <w:rStyle w:val="Hyperlink"/>
            <w:b/>
            <w:vanish/>
          </w:rPr>
          <w:t>{{</w:t>
        </w:r>
        <w:r w:rsidRPr="0041763D">
          <w:rPr>
            <w:rStyle w:val="Hyperlink"/>
          </w:rPr>
          <w:t>Section 2.</w:t>
        </w:r>
        <w:r w:rsidR="0015292C" w:rsidRPr="0041763D">
          <w:rPr>
            <w:rStyle w:val="Hyperlink"/>
          </w:rPr>
          <w:t>3.</w:t>
        </w:r>
        <w:r w:rsidRPr="0041763D">
          <w:rPr>
            <w:rStyle w:val="Hyperlink"/>
          </w:rPr>
          <w:t>3</w:t>
        </w:r>
        <w:r w:rsidR="006E0A34" w:rsidRPr="0041763D">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41763D">
        <w:rPr>
          <w:vanish/>
        </w:rPr>
        <w:t>{{</w:t>
      </w:r>
      <w:r w:rsidR="00695DDF" w:rsidRPr="00EB0717">
        <w:t>Operational Guidelines and Default Procedures</w:t>
      </w:r>
      <w:r w:rsidRPr="0041763D">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w:t>
      </w:r>
      <w:hyperlink w:anchor="V_Final_Instructions_for_Interaction" w:history="1">
        <w:r w:rsidR="007069ED" w:rsidRPr="0041763D">
          <w:rPr>
            <w:rStyle w:val="Hyperlink"/>
            <w:b/>
            <w:vanish/>
          </w:rPr>
          <w:t>{{</w:t>
        </w:r>
        <w:r w:rsidRPr="0041763D">
          <w:rPr>
            <w:rStyle w:val="Hyperlink"/>
          </w:rPr>
          <w:t>Section V. Final Instructions for Interaction</w:t>
        </w:r>
        <w:r w:rsidR="007069ED" w:rsidRPr="0041763D">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41763D">
          <w:rPr>
            <w:rStyle w:val="Hyperlink"/>
            <w:b/>
            <w:vanish/>
          </w:rPr>
          <w:t>{{</w:t>
        </w:r>
        <w:r w:rsidR="00DC0094" w:rsidRPr="0041763D">
          <w:rPr>
            <w:rStyle w:val="Hyperlink"/>
          </w:rPr>
          <w:t>Section II</w:t>
        </w:r>
        <w:r w:rsidR="00DC0094" w:rsidRPr="0041763D">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41763D">
          <w:rPr>
            <w:rStyle w:val="Hyperlink"/>
            <w:b/>
            <w:vanish/>
          </w:rPr>
          <w:t>{{</w:t>
        </w:r>
        <w:r w:rsidRPr="0041763D">
          <w:rPr>
            <w:rStyle w:val="Hyperlink"/>
          </w:rPr>
          <w:t>Section IV.A</w:t>
        </w:r>
        <w:r w:rsidR="007069ED" w:rsidRPr="0041763D">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41763D">
          <w:rPr>
            <w:rStyle w:val="Hyperlink"/>
            <w:b/>
            <w:vanish/>
          </w:rPr>
          <w:t>{{</w:t>
        </w:r>
        <w:r w:rsidRPr="0041763D">
          <w:rPr>
            <w:rStyle w:val="Hyperlink"/>
          </w:rPr>
          <w:t>Section IV.D</w:t>
        </w:r>
        <w:r w:rsidR="007069ED" w:rsidRPr="0041763D">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41763D">
          <w:rPr>
            <w:rStyle w:val="Hyperlink"/>
            <w:b/>
            <w:vanish/>
          </w:rPr>
          <w:t>{{</w:t>
        </w:r>
        <w:r w:rsidRPr="0041763D">
          <w:rPr>
            <w:rStyle w:val="Hyperlink"/>
          </w:rPr>
          <w:t>Persona</w:t>
        </w:r>
        <w:r w:rsidR="007069ED" w:rsidRPr="0041763D">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41763D">
        <w:rPr>
          <w:vanish/>
        </w:rPr>
        <w:t>{{</w:t>
      </w:r>
      <w:r w:rsidR="00C9559F" w:rsidRPr="00EB0717">
        <w:t>Formalizing the Review Process</w:t>
      </w:r>
      <w:r w:rsidRPr="0041763D">
        <w:rPr>
          <w:vanish/>
        </w:rPr>
        <w:t>}}{{BMK: #M2_Formalizing_Review_Process}}</w:t>
      </w:r>
      <w:bookmarkEnd w:id="20"/>
    </w:p>
    <w:p w:rsidR="00C9559F" w:rsidRPr="00EB0717" w:rsidRDefault="00626762" w:rsidP="00C9559F">
      <w:pPr>
        <w:pStyle w:val="Heading3-"/>
      </w:pPr>
      <w:bookmarkStart w:id="21" w:name="Translating_Expert_Review"/>
      <w:r w:rsidRPr="0041763D">
        <w:rPr>
          <w:vanish/>
        </w:rPr>
        <w:t>{{</w:t>
      </w:r>
      <w:r w:rsidR="00C9559F" w:rsidRPr="00EB0717">
        <w:t>Translating Expert Review into Actionable Prompts</w:t>
      </w:r>
      <w:r w:rsidRPr="0041763D">
        <w:rPr>
          <w:vanish/>
        </w:rPr>
        <w:t>}}{{BMK: #Translating_Expert_Review}}</w:t>
      </w:r>
      <w:bookmarkEnd w:id="21"/>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5575FC">
        <w:instrText xml:space="preserve"> ADDIN ZOTERO_ITEM CSL_CITATION {"citationID":"Ehvl4Eiy","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41763D">
          <w:rPr>
            <w:rStyle w:val="Hyperlink"/>
          </w:rPr>
          <w:t>56</w:t>
        </w:r>
      </w:hyperlink>
      <w:r w:rsidR="005575FC" w:rsidRPr="005575FC">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Default="00C9559F" w:rsidP="00C9559F">
      <w:pPr>
        <w:pStyle w:val="BodyText"/>
      </w:pPr>
      <w:r w:rsidRPr="00EB0717">
        <w:t xml:space="preserve">This limitation stems partly from the nature of generative pre-trained models. By default, LLMs often process input text by integrating it with their existing knowledge base, excelling at tasks like summarization where the input is </w:t>
      </w:r>
      <w:r w:rsidRPr="00EB0717">
        <w:lastRenderedPageBreak/>
        <w:t>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r w:rsidR="00BA6E4B">
        <w:t xml:space="preserve"> </w:t>
      </w:r>
      <w:r w:rsidR="00BA6E4B" w:rsidRPr="00BA6E4B">
        <w:t>and overcome potential input biases (disc</w:t>
      </w:r>
      <w:r w:rsidR="00BA6E4B">
        <w:t xml:space="preserve">ussed further in </w:t>
      </w:r>
      <w:hyperlink w:anchor="D3_Input_Bias" w:history="1">
        <w:r w:rsidR="00B30301" w:rsidRPr="0041763D">
          <w:rPr>
            <w:rStyle w:val="Hyperlink"/>
            <w:b/>
            <w:vanish/>
          </w:rPr>
          <w:t>{{</w:t>
        </w:r>
        <w:r w:rsidR="00B30301" w:rsidRPr="0041763D">
          <w:rPr>
            <w:rStyle w:val="Hyperlink"/>
          </w:rPr>
          <w:t>Section 3.2</w:t>
        </w:r>
        <w:r w:rsidR="00B30301" w:rsidRPr="0041763D">
          <w:rPr>
            <w:rStyle w:val="Hyperlink"/>
            <w:b/>
            <w:vanish/>
          </w:rPr>
          <w:t>}}{{LNK: #D3_Input_Bias}}</w:t>
        </w:r>
      </w:hyperlink>
      <w:r w:rsidR="00BA6E4B">
        <w:t>)</w:t>
      </w:r>
      <w:r w:rsidRPr="00EB0717">
        <w:t>.</w:t>
      </w:r>
    </w:p>
    <w:p w:rsidR="000D72EB" w:rsidRPr="000D72EB" w:rsidRDefault="000D72EB" w:rsidP="00C9559F">
      <w:pPr>
        <w:pStyle w:val="BodyText"/>
      </w:pPr>
      <w:r w:rsidRPr="000D72EB">
        <w:t xml:space="preserve">The development of such advanced prompts for domain-specific expert-level analysis, exemplified by the experimental chemistry focus of this work's proof-of-concept (PoC), inevitably intersects </w:t>
      </w:r>
      <w:r>
        <w:t xml:space="preserve">with </w:t>
      </w:r>
      <w:r w:rsidRPr="000D72EB">
        <w:t xml:space="preserve">specialized knowledge and research practices inherent to any given field. While a deep dive into the specifics of, for instance, chemical knowledge </w:t>
      </w:r>
      <w:r>
        <w:t>formalization for</w:t>
      </w:r>
      <w:r w:rsidRPr="000D72EB">
        <w:t xml:space="preserve"> AI applications in chemistry</w:t>
      </w:r>
      <w:r>
        <w:t xml:space="preserve"> - </w:t>
      </w:r>
      <w:r w:rsidRPr="000D72EB">
        <w:t xml:space="preserve">areas covered by comprehensive reviews </w:t>
      </w:r>
      <w:r>
        <w:fldChar w:fldCharType="begin"/>
      </w:r>
      <w:r>
        <w:instrText xml:space="preserve"> ADDIN ZOTERO_ITEM CSL_CITATION {"citationID":"6m8s35vN","properties":{"formattedCitation":"[92, 93]","plainCitation":"[92, 93]","noteIndex":0},"citationItems":[{"id":12732,"uris":["http://zotero.org/users/6260775/items/VCME45GZ"],"itemData":{"id":12732,"type":"article-journal","abstract":"Artificial intelligence (AI) offers transformative potential for chemical research through its ability to optimize reactions and processes, enhance energy efficiency, and reduce waste. AI-assisted chemical research (AI + chem) has become a global hotspot. To better understand the current research status of “AI + chem”, this study conducted a scientific bibliometric investigation using CiteSpace. The web of science core collection was utilized to retrieve original articles related to “AI + chem” published from 2000 to 2024. The obtained data allowed for the visualization of the knowledge background, current research status, and latest knowledge structure of “AI + chem”. The “AI + chem” has entered a stage of explosive growth, and the number of papers will maintain long-term high-speed growth. This article systematically analyzes the latest progress in “AI + chem” and objectively predicts future trends, including molecular design, reaction prediction, materials design, drug design, and quantum chemistry. The outcomes of this study will provide readers with a comprehensive understanding of the overall landscape of “AI + chem”.","container-title":"Chemical Communications","DOI":"10.1039/D4CC01892C","ISSN":"1364-548X","issue":"55","journalAbbreviation":"Chem. Commun.","language":"en","note":"publisher: The Royal Society of Chemistry","page":"6977-6987","source":"pubs.rsc.org","title":"AI-assisted chemistry research: a comprehensive analysis of evolutionary paths and hotspots through knowledge graphs","URL":"https://pubs.rsc.org/en/content/articlelanding/2024/cc/d4cc01892c","volume":"60","author":[{"family":"Yang","given":"Lin"},{"family":"Guo","given":"Qingle"},{"family":"Zhang","given":"Lijing"}],"accessed":{"date-parts":[["2025",5,17]]},"issued":{"date-parts":[["2024",7,4]]},"citation-key":"yang_AIassistedChemistryResearch_2024_10.1039/D4CC01892C"},"label":"page"},{"id":12729,"uris":["http://zotero.org/users/6260775/items/MWDKHDNW"],"itemData":{"id":12729,"type":"article-journal","abstract":"ConspectusPassing knowledge from human to human is a natural process that has continued since the beginning of humankind. Over the past few decades, we have witnessed that knowledge is no longer passed only between humans but also from humans to machines. The latter form of knowledge transfer represents a cornerstone in artificial intelligence (AI) and lays the foundation for knowledge engineering (KE). In order to pass knowledge to machines, humans need to structure, formalize, and make knowledge machine-readable. Subsequently, humans also need to develop software that emulates their decision-making process. In order to engineer chemical knowledge, chemists are often required to challenge their understanding of chemistry and thinking processes, which may help improve the structure of chemical knowledge.Knowledge engineering in chemistry dates from the development of expert systems that emulated the thinking process of analytical and organic chemists. Since then, many different expert systems employing rather limited knowledge bases have been developed, solving problems in retrosynthesis, analytical chemistry, chemical risk assessment, etc. However, toward the end of the 20th century, the AI winters slowed down the development of expert systems for chemistry. At the same time, the increasing complexity of chemical research, alongside the limitations of the available computing tools, made it difficult for many chemistry expert systems to keep pace.In the past two decades, the semantic web, the popularization of object-oriented programming, and the increase in computational power have revitalized knowledge engineering. Knowledge formalization through ontologies has become commonplace, triggering the subsequent development of knowledge graphs and cognitive software agents. These tools enable the possibility of interoperability, enabling the representation of more complex systems, inference capabilities, and the synthesis of new knowledge.This Account introduces the history, the core principles of KE, and its applications within the broad realm of chemical research and engineering. In this regard, we first discuss how chemical knowledge is formalized and how a chemist’s cognition can be emulated with the help of reasoning algorithms. Following this, we discuss various applications of knowledge graph and agent technology used to solve problems in chemistry related to molecular engineering, chemical mechanisms, multiscale modeling, automation of calculations and experiments, and chemist–machine interactions. These developments are discussed in the context of a universal and dynamic knowledge ecosystem, referred to as The World Avatar (TWA).","container-title":"Accounts of Chemical Research","DOI":"10.1021/acs.accounts.2c00617","ISSN":"0001-4842","issue":"2","journalAbbreviation":"Acc. Chem. Res.","note":"publisher: American Chemical Society","page":"128-139","source":"ACS Publications","title":"Knowledge Engineering in Chemistry: From Expert Systems to Agents of Creation","URL":"https://doi.org/10.1021/acs.accounts.2c00617","volume":"56","author":[{"family":"Kondinski","given":"Aleksandar"},{"family":"Bai","given":"Jiaru"},{"family":"Mosbach","given":"Sebastian"},{"family":"Akroyd","given":"Jethro"},{"family":"Kraft","given":"Markus"}],"accessed":{"date-parts":[["2025",5,17]]},"issued":{"date-parts":[["2023",1,17]]},"citation-key":"kondinski_KnowledgeEngineeringChemistry_2023_10.1021/acs.accounts.2c00617"},"label":"page"}],"schema":"https://github.com/citation-style-language/schema/raw/master/csl-citation.json"} </w:instrText>
      </w:r>
      <w:r>
        <w:fldChar w:fldCharType="separate"/>
      </w:r>
      <w:r w:rsidRPr="000D72EB">
        <w:t>[</w:t>
      </w:r>
      <w:hyperlink w:anchor="BIB_92" w:history="1">
        <w:r w:rsidRPr="0041763D">
          <w:rPr>
            <w:rStyle w:val="Hyperlink"/>
          </w:rPr>
          <w:t>92</w:t>
        </w:r>
      </w:hyperlink>
      <w:r w:rsidRPr="000D72EB">
        <w:t xml:space="preserve">, </w:t>
      </w:r>
      <w:hyperlink w:anchor="BIB_93" w:history="1">
        <w:r w:rsidRPr="0041763D">
          <w:rPr>
            <w:rStyle w:val="Hyperlink"/>
          </w:rPr>
          <w:t>93</w:t>
        </w:r>
      </w:hyperlink>
      <w:r w:rsidRPr="000D72EB">
        <w:t>]</w:t>
      </w:r>
      <w:r>
        <w:fldChar w:fldCharType="end"/>
      </w:r>
      <w:r>
        <w:t xml:space="preserve"> - </w:t>
      </w:r>
      <w:r w:rsidRPr="000D72EB">
        <w:t>is beyond the immediate scope of this methodology-oriented paper, such literature offers valuable context for domain-specific adaptations. Instead, our present work generally focuses on the more abstract framework development of PWP, which is an essential first step.</w:t>
      </w:r>
    </w:p>
    <w:p w:rsidR="0019003B" w:rsidRPr="00EB0717" w:rsidRDefault="00C9559F" w:rsidP="00C9559F">
      <w:pPr>
        <w:pStyle w:val="BodyText"/>
      </w:pPr>
      <w:r w:rsidRPr="00EB0717">
        <w:t xml:space="preserve">Therefore, creating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000D72EB">
        <w:t xml:space="preserve">, focused on the </w:t>
      </w:r>
      <w:r w:rsidR="000D72EB" w:rsidRPr="00EB0717">
        <w:t xml:space="preserve">experimental chemistry </w:t>
      </w:r>
      <w:r w:rsidR="000D72EB">
        <w:t xml:space="preserve">domain, </w:t>
      </w:r>
      <w:r w:rsidRPr="00EB0717">
        <w:t>necessitated a deliberate process of formalizing the intellectual workflow of critical review,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2" w:name="M2_Deconstructing_Core_Analysis"/>
      <w:r w:rsidRPr="0041763D">
        <w:rPr>
          <w:vanish/>
        </w:rPr>
        <w:t>{{</w:t>
      </w:r>
      <w:r w:rsidR="0094742C" w:rsidRPr="00EB0717">
        <w:t>Deconstructing the Core Analysis Workflow</w:t>
      </w:r>
      <w:r w:rsidRPr="0041763D">
        <w:rPr>
          <w:vanish/>
        </w:rPr>
        <w:t>}}{{BMK: #</w:t>
      </w:r>
      <w:r w:rsidR="009D119D" w:rsidRPr="0041763D">
        <w:rPr>
          <w:vanish/>
        </w:rPr>
        <w:t>M2_</w:t>
      </w:r>
      <w:r w:rsidR="00180D66" w:rsidRPr="0041763D">
        <w:rPr>
          <w:vanish/>
        </w:rPr>
        <w:t>Deconstructing_Core_Analysis</w:t>
      </w:r>
      <w:r w:rsidRPr="0041763D">
        <w:rPr>
          <w:vanish/>
        </w:rPr>
        <w:t>}}</w:t>
      </w:r>
      <w:bookmarkEnd w:id="22"/>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41763D">
          <w:rPr>
            <w:rStyle w:val="Hyperlink"/>
            <w:b/>
            <w:vanish/>
          </w:rPr>
          <w:t>{{</w:t>
        </w:r>
        <w:r w:rsidRPr="0041763D">
          <w:rPr>
            <w:rStyle w:val="Hyperlink"/>
          </w:rPr>
          <w:t>Section IV.B</w:t>
        </w:r>
        <w:r w:rsidRPr="0041763D">
          <w:rPr>
            <w:rStyle w:val="Hyperlink"/>
            <w:b/>
            <w:vanish/>
          </w:rPr>
          <w:t>}}{{LNK: #IV_B_Identifying_Claimed_Results}}</w:t>
        </w:r>
      </w:hyperlink>
      <w:r w:rsidRPr="00EB0717">
        <w:t xml:space="preserve"> (Identifying Claimed Results and Contributions) of the </w:t>
      </w:r>
      <w:hyperlink w:anchor="PeerReviewPrompt" w:history="1">
        <w:r w:rsidRPr="0041763D">
          <w:rPr>
            <w:rStyle w:val="Hyperlink"/>
            <w:b/>
            <w:i/>
            <w:vanish/>
          </w:rPr>
          <w:t>{{</w:t>
        </w:r>
        <w:r w:rsidRPr="0041763D">
          <w:rPr>
            <w:rStyle w:val="Hyperlink"/>
            <w:i/>
          </w:rPr>
          <w:t>PeerReviewPrompt</w:t>
        </w:r>
        <w:r w:rsidRPr="0041763D">
          <w:rPr>
            <w:rStyle w:val="Hyperlink"/>
            <w:b/>
            <w:i/>
            <w:vanish/>
          </w:rPr>
          <w:t>}}{{LNK: #PeerReviewPrompt}}</w:t>
        </w:r>
      </w:hyperlink>
      <w:r w:rsidRPr="00EB0717">
        <w:t xml:space="preserve">, including the </w:t>
      </w:r>
      <w:hyperlink w:anchor="IV_B_1_Result_Classification" w:history="1">
        <w:r w:rsidRPr="0041763D">
          <w:rPr>
            <w:rStyle w:val="Hyperlink"/>
            <w:b/>
            <w:vanish/>
          </w:rPr>
          <w:t>{{</w:t>
        </w:r>
        <w:r w:rsidRPr="0041763D">
          <w:rPr>
            <w:rStyle w:val="Hyperlink"/>
          </w:rPr>
          <w:t>custom classification scheme</w:t>
        </w:r>
        <w:r w:rsidRPr="0041763D">
          <w:rPr>
            <w:rStyle w:val="Hyperlink"/>
            <w:b/>
            <w:bCs/>
            <w:vanish/>
          </w:rPr>
          <w:t>}}{{LNK: #IV_B_1_Result_Classification}}</w:t>
        </w:r>
      </w:hyperlink>
      <w:r w:rsidRPr="00EB0717">
        <w:t xml:space="preserve"> (discussed in </w:t>
      </w:r>
      <w:hyperlink w:anchor="M2_Custom_Classification" w:history="1">
        <w:r w:rsidRPr="0041763D">
          <w:rPr>
            <w:rStyle w:val="Hyperlink"/>
            <w:b/>
            <w:vanish/>
          </w:rPr>
          <w:t>{{</w:t>
        </w:r>
        <w:r w:rsidRPr="0041763D">
          <w:rPr>
            <w:rStyle w:val="Hyperlink"/>
          </w:rPr>
          <w:t>Section 2.2.4</w:t>
        </w:r>
        <w:r w:rsidRPr="0041763D">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41763D">
          <w:rPr>
            <w:rStyle w:val="Hyperlink"/>
            <w:b/>
            <w:i/>
            <w:vanish/>
          </w:rPr>
          <w:t>{{</w:t>
        </w:r>
        <w:r w:rsidRPr="0041763D">
          <w:rPr>
            <w:rStyle w:val="Hyperlink"/>
            <w:i/>
          </w:rPr>
          <w:t>PeerReviewPrompt</w:t>
        </w:r>
        <w:r w:rsidRPr="0041763D">
          <w:rPr>
            <w:rStyle w:val="Hyperlink"/>
            <w:b/>
            <w:i/>
            <w:vanish/>
          </w:rPr>
          <w:t>}}{{LNK: #PeerReviewPrompt}}</w:t>
        </w:r>
      </w:hyperlink>
      <w:r w:rsidRPr="00EB0717">
        <w:t xml:space="preserve"> (particularly in </w:t>
      </w:r>
      <w:hyperlink w:anchor="IV_A_Foundational_Principles" w:history="1">
        <w:r w:rsidRPr="0041763D">
          <w:rPr>
            <w:rStyle w:val="Hyperlink"/>
            <w:b/>
            <w:vanish/>
          </w:rPr>
          <w:t>{{</w:t>
        </w:r>
        <w:r w:rsidRPr="0041763D">
          <w:rPr>
            <w:rStyle w:val="Hyperlink"/>
          </w:rPr>
          <w:t>Section IV.A</w:t>
        </w:r>
        <w:r w:rsidRPr="0041763D">
          <w:rPr>
            <w:rStyle w:val="Hyperlink"/>
            <w:b/>
            <w:vanish/>
          </w:rPr>
          <w:t>}}{{LNK: #IV_A_Foundational_Principles}}</w:t>
        </w:r>
      </w:hyperlink>
      <w:r w:rsidRPr="00EB0717">
        <w:t xml:space="preserve"> and the </w:t>
      </w:r>
      <w:hyperlink w:anchor="II_Persona_Expert_Critical_Reviewer" w:history="1">
        <w:r w:rsidRPr="0041763D">
          <w:rPr>
            <w:rStyle w:val="Hyperlink"/>
            <w:b/>
            <w:vanish/>
          </w:rPr>
          <w:t>{{</w:t>
        </w:r>
        <w:r w:rsidRPr="0041763D">
          <w:rPr>
            <w:rStyle w:val="Hyperlink"/>
          </w:rPr>
          <w:t>Persona</w:t>
        </w:r>
        <w:r w:rsidRPr="0041763D">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41763D">
          <w:rPr>
            <w:rStyle w:val="Hyperlink"/>
            <w:b/>
            <w:vanish/>
          </w:rPr>
          <w:t>{{</w:t>
        </w:r>
        <w:r w:rsidRPr="0041763D">
          <w:rPr>
            <w:rStyle w:val="Hyperlink"/>
          </w:rPr>
          <w:t>Section IV.D</w:t>
        </w:r>
        <w:r w:rsidRPr="0041763D">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41763D">
          <w:rPr>
            <w:rStyle w:val="Hyperlink"/>
            <w:b/>
            <w:vanish/>
          </w:rPr>
          <w:t>{{</w:t>
        </w:r>
        <w:r w:rsidRPr="0041763D">
          <w:rPr>
            <w:rStyle w:val="Hyperlink"/>
          </w:rPr>
          <w:t>Section IV.D.1</w:t>
        </w:r>
        <w:r w:rsidRPr="0041763D">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41763D">
          <w:rPr>
            <w:rStyle w:val="Hyperlink"/>
            <w:b/>
            <w:vanish/>
          </w:rPr>
          <w:t>{{</w:t>
        </w:r>
        <w:r w:rsidRPr="0041763D">
          <w:rPr>
            <w:rStyle w:val="Hyperlink"/>
          </w:rPr>
          <w:t>Section IV.D.2.3.F</w:t>
        </w:r>
        <w:r w:rsidRPr="0041763D">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w:t>
      </w:r>
      <w:r w:rsidRPr="00EB0717">
        <w:lastRenderedPageBreak/>
        <w:t xml:space="preserve">methodology section, </w:t>
      </w:r>
      <w:hyperlink w:anchor="IV_D2_Core_Experimental_Protocol" w:history="1">
        <w:r w:rsidRPr="0041763D">
          <w:rPr>
            <w:rStyle w:val="Hyperlink"/>
            <w:b/>
            <w:vanish/>
          </w:rPr>
          <w:t>{{</w:t>
        </w:r>
        <w:r w:rsidRPr="0041763D">
          <w:rPr>
            <w:rStyle w:val="Hyperlink"/>
          </w:rPr>
          <w:t>IV.D.2</w:t>
        </w:r>
        <w:r w:rsidRPr="0041763D">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41763D">
          <w:rPr>
            <w:rStyle w:val="Hyperlink"/>
            <w:b/>
            <w:vanish/>
          </w:rPr>
          <w:t>{{</w:t>
        </w:r>
        <w:r w:rsidRPr="0041763D">
          <w:rPr>
            <w:rStyle w:val="Hyperlink"/>
          </w:rPr>
          <w:t>Section IV.D.2</w:t>
        </w:r>
        <w:r w:rsidRPr="0041763D">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41763D">
          <w:rPr>
            <w:rStyle w:val="Hyperlink"/>
            <w:b/>
            <w:vanish/>
          </w:rPr>
          <w:t>{{</w:t>
        </w:r>
        <w:r w:rsidRPr="0041763D">
          <w:rPr>
            <w:rStyle w:val="Hyperlink"/>
          </w:rPr>
          <w:t>Section IV.D.2</w:t>
        </w:r>
        <w:r w:rsidRPr="0041763D">
          <w:rPr>
            <w:rStyle w:val="Hyperlink"/>
            <w:b/>
            <w:vanish/>
          </w:rPr>
          <w:t>}}{{LNK: #IV_D2_Core_Experimental_Protocol}}</w:t>
        </w:r>
      </w:hyperlink>
      <w:r w:rsidRPr="00EB0717">
        <w:t xml:space="preserve"> begins (after referencing </w:t>
      </w:r>
      <w:hyperlink w:anchor="IV_D1_General_Protocol_Overview" w:history="1">
        <w:r w:rsidRPr="0041763D">
          <w:rPr>
            <w:rStyle w:val="Hyperlink"/>
            <w:b/>
            <w:vanish/>
          </w:rPr>
          <w:t>{{</w:t>
        </w:r>
        <w:r w:rsidRPr="0041763D">
          <w:rPr>
            <w:rStyle w:val="Hyperlink"/>
          </w:rPr>
          <w:t>Section IV.D.1</w:t>
        </w:r>
        <w:r w:rsidRPr="0041763D">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41763D">
          <w:rPr>
            <w:rStyle w:val="Hyperlink"/>
            <w:b/>
            <w:vanish/>
          </w:rPr>
          <w:t>{{</w:t>
        </w:r>
        <w:r w:rsidRPr="0041763D">
          <w:rPr>
            <w:rStyle w:val="Hyperlink"/>
          </w:rPr>
          <w:t>Section IV.D.2.1</w:t>
        </w:r>
        <w:r w:rsidRPr="0041763D">
          <w:rPr>
            <w:rStyle w:val="Hyperlink"/>
            <w:b/>
            <w:vanish/>
          </w:rPr>
          <w:t>}}{{LNK: #IV_D2_1_Stated_Main_Result}}</w:t>
        </w:r>
      </w:hyperlink>
      <w:r w:rsidRPr="00EB0717">
        <w:t xml:space="preserve"> and referenced </w:t>
      </w:r>
      <w:hyperlink w:anchor="IV_B_1_Main_Claimed_Result" w:history="1">
        <w:r w:rsidRPr="0041763D">
          <w:rPr>
            <w:rStyle w:val="Hyperlink"/>
            <w:b/>
            <w:vanish/>
          </w:rPr>
          <w:t>{{</w:t>
        </w:r>
        <w:r w:rsidRPr="0041763D">
          <w:rPr>
            <w:rStyle w:val="Hyperlink"/>
          </w:rPr>
          <w:t>Section IV.B.1</w:t>
        </w:r>
        <w:r w:rsidRPr="0041763D">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w:t>
      </w:r>
      <w:r w:rsidRPr="00B65C56">
        <w:rPr>
          <w:i/>
        </w:rPr>
        <w:t>test paper</w:t>
      </w:r>
      <w:r w:rsidRPr="00EB0717">
        <w:t xml:space="preserve">) via </w:t>
      </w:r>
      <w:hyperlink w:anchor="IV_D2_2_Listing_of_Core_Stages" w:history="1">
        <w:r w:rsidRPr="0041763D">
          <w:rPr>
            <w:rStyle w:val="Hyperlink"/>
            <w:b/>
            <w:vanish/>
          </w:rPr>
          <w:t>{{</w:t>
        </w:r>
        <w:r w:rsidRPr="0041763D">
          <w:rPr>
            <w:rStyle w:val="Hyperlink"/>
          </w:rPr>
          <w:t>Section V.D.2.2</w:t>
        </w:r>
        <w:r w:rsidRPr="0041763D">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41763D">
          <w:rPr>
            <w:rStyle w:val="Hyperlink"/>
            <w:b/>
            <w:vanish/>
          </w:rPr>
          <w:t>{{</w:t>
        </w:r>
        <w:r w:rsidR="004936A6" w:rsidRPr="0041763D">
          <w:rPr>
            <w:rStyle w:val="Hyperlink"/>
          </w:rPr>
          <w:t>Section IV.D.2.3</w:t>
        </w:r>
        <w:r w:rsidR="004936A6" w:rsidRPr="0041763D">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41763D" w:rsidP="0078132C">
      <w:pPr>
        <w:pStyle w:val="BodyText"/>
      </w:pPr>
      <w:hyperlink w:anchor="IV_D2_3_A_Stage_Description_Procedure" w:history="1">
        <w:r w:rsidR="008C2F5B" w:rsidRPr="0041763D">
          <w:rPr>
            <w:rStyle w:val="Hyperlink"/>
            <w:b/>
            <w:vanish/>
          </w:rPr>
          <w:t>{{</w:t>
        </w:r>
        <w:r w:rsidR="002A5A55" w:rsidRPr="0041763D">
          <w:rPr>
            <w:rStyle w:val="Hyperlink"/>
          </w:rPr>
          <w:t>Section IV.D.2.3.A</w:t>
        </w:r>
        <w:r w:rsidR="008C2F5B" w:rsidRPr="0041763D">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41763D" w:rsidP="0078132C">
      <w:pPr>
        <w:pStyle w:val="BodyText"/>
      </w:pPr>
      <w:hyperlink w:anchor="IV_D2_3_B_Reported_Metrics" w:history="1">
        <w:r w:rsidR="00A02EFF" w:rsidRPr="0041763D">
          <w:rPr>
            <w:rStyle w:val="Hyperlink"/>
            <w:b/>
            <w:vanish/>
          </w:rPr>
          <w:t>{{</w:t>
        </w:r>
        <w:r w:rsidR="00A02EFF" w:rsidRPr="0041763D">
          <w:rPr>
            <w:rStyle w:val="Hyperlink"/>
          </w:rPr>
          <w:t>Section IV.D.2.3.B</w:t>
        </w:r>
        <w:r w:rsidR="00A02EFF" w:rsidRPr="0041763D">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41763D">
          <w:rPr>
            <w:rStyle w:val="Hyperlink"/>
            <w:b/>
            <w:vanish/>
          </w:rPr>
          <w:t>{{</w:t>
        </w:r>
        <w:r w:rsidR="00A02EFF" w:rsidRPr="0041763D">
          <w:rPr>
            <w:rStyle w:val="Hyperlink"/>
          </w:rPr>
          <w:t>Section IV.D.2.3.F</w:t>
        </w:r>
        <w:r w:rsidR="00A02EFF" w:rsidRPr="0041763D">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E5346C" w:rsidP="0078132C">
      <w:pPr>
        <w:pStyle w:val="BodyText"/>
      </w:pPr>
      <w:r>
        <w:t xml:space="preserve">In experimental chemistry, </w:t>
      </w:r>
      <w:r w:rsidRPr="00EB0717">
        <w:t xml:space="preserve">equipment </w:t>
      </w:r>
      <w:r w:rsidR="0038325B" w:rsidRPr="00EB0717">
        <w:t xml:space="preserve">often plays a key role, addressed by the workflow in </w:t>
      </w:r>
      <w:hyperlink w:anchor="IV_D2_3_D_Equipment_Process" w:history="1">
        <w:r w:rsidR="008C2F5B" w:rsidRPr="0041763D">
          <w:rPr>
            <w:rStyle w:val="Hyperlink"/>
            <w:b/>
            <w:vanish/>
          </w:rPr>
          <w:t>{{</w:t>
        </w:r>
        <w:r w:rsidR="0038325B" w:rsidRPr="0041763D">
          <w:rPr>
            <w:rStyle w:val="Hyperlink"/>
          </w:rPr>
          <w:t>Section IV.D.2.3.D</w:t>
        </w:r>
        <w:r w:rsidR="008C2F5B" w:rsidRPr="0041763D">
          <w:rPr>
            <w:rStyle w:val="Hyperlink"/>
            <w:b/>
            <w:vanish/>
          </w:rPr>
          <w:t>}}{{LNK: #IV_D2_3_D_Equipment_Process}}</w:t>
        </w:r>
      </w:hyperlink>
      <w:r w:rsidR="0038325B"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0038325B" w:rsidRPr="0041763D">
          <w:rPr>
            <w:rStyle w:val="Hyperlink"/>
            <w:b/>
            <w:i/>
            <w:vanish/>
          </w:rPr>
          <w:t>{{</w:t>
        </w:r>
        <w:r w:rsidR="0038325B" w:rsidRPr="0041763D">
          <w:rPr>
            <w:rStyle w:val="Hyperlink"/>
            <w:i/>
          </w:rPr>
          <w:t>PeerReviewPrompt</w:t>
        </w:r>
        <w:r w:rsidR="0038325B" w:rsidRPr="0041763D">
          <w:rPr>
            <w:rStyle w:val="Hyperlink"/>
            <w:b/>
            <w:i/>
            <w:vanish/>
          </w:rPr>
          <w:t>}}{{LNK: #PeerReviewPrompt}}</w:t>
        </w:r>
      </w:hyperlink>
      <w:r w:rsidR="0038325B" w:rsidRPr="00EB0717">
        <w:t xml:space="preserve"> includes a formalized missing information handling protocol distributed across sections </w:t>
      </w:r>
      <w:hyperlink w:anchor="IV_D2_3_B_Reported_Metrics" w:history="1">
        <w:r w:rsidR="0038325B" w:rsidRPr="0041763D">
          <w:rPr>
            <w:rStyle w:val="Hyperlink"/>
            <w:b/>
            <w:vanish/>
          </w:rPr>
          <w:t>{{</w:t>
        </w:r>
        <w:r w:rsidR="0038325B" w:rsidRPr="0041763D">
          <w:rPr>
            <w:rStyle w:val="Hyperlink"/>
          </w:rPr>
          <w:t>IV.D.2.3.B</w:t>
        </w:r>
        <w:r w:rsidR="0038325B" w:rsidRPr="0041763D">
          <w:rPr>
            <w:rStyle w:val="Hyperlink"/>
            <w:b/>
            <w:vanish/>
          </w:rPr>
          <w:t>}}{{LNK: #IV_D2_3_B_Reported_Metrics}}</w:t>
        </w:r>
      </w:hyperlink>
      <w:r w:rsidR="0038325B" w:rsidRPr="00EB0717">
        <w:t xml:space="preserve">, </w:t>
      </w:r>
      <w:hyperlink w:anchor="IV_D2_3_C_Associated_Figure_Analysis" w:history="1">
        <w:r w:rsidR="0037624D" w:rsidRPr="0041763D">
          <w:rPr>
            <w:rStyle w:val="Hyperlink"/>
            <w:b/>
            <w:vanish/>
          </w:rPr>
          <w:t>{{</w:t>
        </w:r>
        <w:r w:rsidR="0037624D" w:rsidRPr="0041763D">
          <w:rPr>
            <w:rStyle w:val="Hyperlink"/>
          </w:rPr>
          <w:t>IV.D.2.3.C</w:t>
        </w:r>
        <w:r w:rsidR="0037624D" w:rsidRPr="0041763D">
          <w:rPr>
            <w:rStyle w:val="Hyperlink"/>
            <w:b/>
            <w:vanish/>
          </w:rPr>
          <w:t>}}{{LNK: #IV_D2_3_C_Associated_Figure_Analysis}}</w:t>
        </w:r>
      </w:hyperlink>
      <w:r w:rsidR="0038325B" w:rsidRPr="00EB0717">
        <w:t xml:space="preserve">, and </w:t>
      </w:r>
      <w:hyperlink w:anchor="IV_D2_3_D_Equipment_Process" w:history="1">
        <w:r w:rsidR="008C2F5B" w:rsidRPr="0041763D">
          <w:rPr>
            <w:rStyle w:val="Hyperlink"/>
            <w:b/>
            <w:vanish/>
          </w:rPr>
          <w:t>{{</w:t>
        </w:r>
        <w:r w:rsidR="0038325B" w:rsidRPr="0041763D">
          <w:rPr>
            <w:rStyle w:val="Hyperlink"/>
          </w:rPr>
          <w:t>IV.D.2.3.D</w:t>
        </w:r>
        <w:r w:rsidR="008C2F5B" w:rsidRPr="0041763D">
          <w:rPr>
            <w:rStyle w:val="Hyperlink"/>
            <w:b/>
            <w:vanish/>
          </w:rPr>
          <w:t>}}{{LNK: #IV_D2_3_D_Equipment_Process}}</w:t>
        </w:r>
      </w:hyperlink>
      <w:r w:rsidR="0038325B" w:rsidRPr="00EB0717">
        <w:t>.</w:t>
      </w:r>
    </w:p>
    <w:p w:rsidR="00EE7D2C" w:rsidRPr="00EB0717" w:rsidRDefault="0041763D" w:rsidP="0078132C">
      <w:pPr>
        <w:pStyle w:val="BodyText"/>
      </w:pPr>
      <w:hyperlink w:anchor="IV_D2_3_C_Associated_Figure_Analysis" w:history="1">
        <w:r w:rsidR="008C2F5B" w:rsidRPr="0041763D">
          <w:rPr>
            <w:rStyle w:val="Hyperlink"/>
            <w:b/>
            <w:vanish/>
          </w:rPr>
          <w:t>{{</w:t>
        </w:r>
        <w:r w:rsidR="00EE7D2C" w:rsidRPr="0041763D">
          <w:rPr>
            <w:rStyle w:val="Hyperlink"/>
          </w:rPr>
          <w:t>Section IV.D.2.3.C</w:t>
        </w:r>
        <w:r w:rsidR="008C2F5B" w:rsidRPr="0041763D">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41763D">
          <w:rPr>
            <w:rStyle w:val="Hyperlink"/>
            <w:b/>
            <w:vanish/>
          </w:rPr>
          <w:t>{{</w:t>
        </w:r>
        <w:r w:rsidR="00EE7D2C" w:rsidRPr="0041763D">
          <w:rPr>
            <w:rStyle w:val="Hyperlink"/>
          </w:rPr>
          <w:t>Section IV.C</w:t>
        </w:r>
        <w:r w:rsidR="000A7C1B" w:rsidRPr="0041763D">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41763D">
          <w:rPr>
            <w:rStyle w:val="Hyperlink"/>
            <w:b/>
            <w:vanish/>
          </w:rPr>
          <w:t>{{</w:t>
        </w:r>
        <w:r w:rsidRPr="0041763D">
          <w:rPr>
            <w:rStyle w:val="Hyperlink"/>
          </w:rPr>
          <w:t>IV.D.2.3.E</w:t>
        </w:r>
        <w:r w:rsidR="005C2F96" w:rsidRPr="0041763D">
          <w:rPr>
            <w:rStyle w:val="Hyperlink"/>
            <w:b/>
            <w:vanish/>
          </w:rPr>
          <w:t>}}{{LNK: #IV_D2_3_E_A_Priori_Feasibility_Assess}}</w:t>
        </w:r>
      </w:hyperlink>
      <w:r w:rsidRPr="00EB0717">
        <w:t xml:space="preserve"> calls for a qualitative feasibility assessment, </w:t>
      </w:r>
      <w:hyperlink w:anchor="IV_D2_3_F_Idealized_Model_Performance" w:history="1">
        <w:r w:rsidRPr="0041763D">
          <w:rPr>
            <w:rStyle w:val="Hyperlink"/>
            <w:b/>
            <w:vanish/>
          </w:rPr>
          <w:t>{{</w:t>
        </w:r>
        <w:r w:rsidRPr="0041763D">
          <w:rPr>
            <w:rStyle w:val="Hyperlink"/>
          </w:rPr>
          <w:t>Section IV.D.2.3.F</w:t>
        </w:r>
        <w:r w:rsidRPr="0041763D">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05016D">
      <w:pPr>
        <w:pStyle w:val="ListNumber"/>
        <w:numPr>
          <w:ilvl w:val="0"/>
          <w:numId w:val="84"/>
        </w:numPr>
        <w:tabs>
          <w:tab w:val="clear" w:pos="360"/>
          <w:tab w:val="num" w:pos="540"/>
        </w:tabs>
        <w:ind w:left="540"/>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A43F89">
      <w:pPr>
        <w:pStyle w:val="ListNumber"/>
        <w:tabs>
          <w:tab w:val="clear" w:pos="360"/>
          <w:tab w:val="num" w:pos="540"/>
        </w:tabs>
        <w:ind w:left="540"/>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A43F89">
      <w:pPr>
        <w:pStyle w:val="ListNumber"/>
        <w:tabs>
          <w:tab w:val="clear" w:pos="360"/>
          <w:tab w:val="num" w:pos="540"/>
        </w:tabs>
        <w:ind w:left="540"/>
      </w:pPr>
      <w:bookmarkStart w:id="23" w:name="M2_Missing_Information"/>
      <w:r w:rsidRPr="0041763D">
        <w:rPr>
          <w:b/>
          <w:vanish/>
        </w:rPr>
        <w:t>{{</w:t>
      </w:r>
      <w:r w:rsidR="001B3D05" w:rsidRPr="00EB0717">
        <w:rPr>
          <w:b/>
        </w:rPr>
        <w:t>Address Missing Information (Parameters)</w:t>
      </w:r>
      <w:r w:rsidRPr="0041763D">
        <w:rPr>
          <w:b/>
          <w:vanish/>
        </w:rPr>
        <w:t>}}{{BMK: #M2_Missing_Information}}</w:t>
      </w:r>
      <w:bookmarkEnd w:id="23"/>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lastRenderedPageBreak/>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41763D">
          <w:rPr>
            <w:rStyle w:val="Hyperlink"/>
            <w:b/>
            <w:vanish/>
          </w:rPr>
          <w:t>{{</w:t>
        </w:r>
        <w:r w:rsidR="006C3B2D" w:rsidRPr="0041763D">
          <w:rPr>
            <w:rStyle w:val="Hyperlink"/>
          </w:rPr>
          <w:t>IV.D.2.3.C</w:t>
        </w:r>
        <w:r w:rsidR="008C2F5B" w:rsidRPr="0041763D">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A43F89">
      <w:pPr>
        <w:pStyle w:val="ListNumber"/>
        <w:tabs>
          <w:tab w:val="clear" w:pos="360"/>
          <w:tab w:val="num" w:pos="540"/>
        </w:tabs>
        <w:ind w:left="540"/>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A43F89">
      <w:pPr>
        <w:pStyle w:val="ListNumber"/>
        <w:tabs>
          <w:tab w:val="clear" w:pos="360"/>
          <w:tab w:val="num" w:pos="540"/>
        </w:tabs>
        <w:ind w:left="540"/>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4" w:name="M2_Formalizing_Heuristics"/>
      <w:r w:rsidRPr="0041763D">
        <w:rPr>
          <w:vanish/>
        </w:rPr>
        <w:t>{{</w:t>
      </w:r>
      <w:r w:rsidR="00D16476" w:rsidRPr="00EB0717">
        <w:t>Formalizing Heuristics</w:t>
      </w:r>
      <w:r w:rsidRPr="0041763D">
        <w:rPr>
          <w:vanish/>
        </w:rPr>
        <w:t>}}{{BMK: #M2_Formalizing_Heuristics}}</w:t>
      </w:r>
      <w:bookmarkEnd w:id="24"/>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41763D">
          <w:rPr>
            <w:rStyle w:val="Hyperlink"/>
            <w:b/>
            <w:vanish/>
          </w:rPr>
          <w:t>{{</w:t>
        </w:r>
        <w:r w:rsidRPr="0041763D">
          <w:rPr>
            <w:rStyle w:val="Hyperlink"/>
          </w:rPr>
          <w:t>Section IV.D.2.5</w:t>
        </w:r>
        <w:r w:rsidR="00A16C11" w:rsidRPr="0041763D">
          <w:rPr>
            <w:rStyle w:val="Hyperlink"/>
            <w:b/>
            <w:vanish/>
          </w:rPr>
          <w:t>}}{{LNK: #IV_D2_5_A_Priori_Plausibility_Check}}</w:t>
        </w:r>
      </w:hyperlink>
      <w:r w:rsidRPr="00EB0717">
        <w:t xml:space="preserve"> of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A43F89">
      <w:pPr>
        <w:pStyle w:val="ListNumber"/>
        <w:numPr>
          <w:ilvl w:val="0"/>
          <w:numId w:val="25"/>
        </w:numPr>
        <w:tabs>
          <w:tab w:val="clear" w:pos="360"/>
          <w:tab w:val="num" w:pos="540"/>
        </w:tabs>
        <w:ind w:left="540"/>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A43F89">
      <w:pPr>
        <w:pStyle w:val="ListNumber"/>
        <w:tabs>
          <w:tab w:val="clear" w:pos="360"/>
          <w:tab w:val="num" w:pos="540"/>
        </w:tabs>
        <w:ind w:left="540"/>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A43F89">
      <w:pPr>
        <w:pStyle w:val="ListNumber"/>
        <w:tabs>
          <w:tab w:val="clear" w:pos="360"/>
          <w:tab w:val="num" w:pos="540"/>
        </w:tabs>
        <w:ind w:left="540"/>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A43F89">
      <w:pPr>
        <w:pStyle w:val="ListNumber"/>
        <w:tabs>
          <w:tab w:val="clear" w:pos="360"/>
          <w:tab w:val="num" w:pos="540"/>
        </w:tabs>
        <w:ind w:left="540"/>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A43F89">
      <w:pPr>
        <w:pStyle w:val="ListNumber"/>
        <w:tabs>
          <w:tab w:val="clear" w:pos="360"/>
          <w:tab w:val="num" w:pos="540"/>
        </w:tabs>
        <w:ind w:left="540"/>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41763D">
          <w:rPr>
            <w:rStyle w:val="Hyperlink"/>
            <w:b/>
            <w:vanish/>
          </w:rPr>
          <w:t>{{</w:t>
        </w:r>
        <w:r w:rsidR="00FF2468" w:rsidRPr="0041763D">
          <w:rPr>
            <w:rStyle w:val="Hyperlink"/>
          </w:rPr>
          <w:t>Section IV.D.2.5</w:t>
        </w:r>
        <w:r w:rsidR="00FF2468" w:rsidRPr="0041763D">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5" w:name="M2_Reflecting"/>
      <w:r w:rsidRPr="0041763D">
        <w:rPr>
          <w:vanish/>
        </w:rPr>
        <w:t>{{</w:t>
      </w:r>
      <w:r w:rsidR="007C4795" w:rsidRPr="00EB0717">
        <w:t>Reflecting on the Knowledge Codification Process</w:t>
      </w:r>
      <w:r w:rsidR="00CF7745" w:rsidRPr="00EB0717">
        <w:t xml:space="preserve"> (Meta-Meta-Reasoning)</w:t>
      </w:r>
      <w:r w:rsidRPr="0041763D">
        <w:rPr>
          <w:vanish/>
        </w:rPr>
        <w:t>}}{{BMK: #M2_Reflecting}}</w:t>
      </w:r>
      <w:bookmarkEnd w:id="25"/>
    </w:p>
    <w:p w:rsidR="007C4795" w:rsidRPr="00EB0717" w:rsidRDefault="007C4795" w:rsidP="007C4795">
      <w:pPr>
        <w:pStyle w:val="BodyText"/>
      </w:pPr>
      <w:r w:rsidRPr="00EB0717">
        <w:t xml:space="preserve">The process of developing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41763D">
          <w:rPr>
            <w:rStyle w:val="Hyperlink"/>
            <w:b/>
            <w:vanish/>
          </w:rPr>
          <w:t>{{</w:t>
        </w:r>
        <w:r w:rsidRPr="0041763D">
          <w:rPr>
            <w:rStyle w:val="Hyperlink"/>
          </w:rPr>
          <w:t xml:space="preserve">Section </w:t>
        </w:r>
        <w:r w:rsidR="00246C98" w:rsidRPr="0041763D">
          <w:rPr>
            <w:rStyle w:val="Hyperlink"/>
          </w:rPr>
          <w:t>2.3.2</w:t>
        </w:r>
        <w:r w:rsidR="00707266" w:rsidRPr="0041763D">
          <w:rPr>
            <w:rStyle w:val="Hyperlink"/>
            <w:b/>
            <w:vanish/>
          </w:rPr>
          <w:t xml:space="preserve">}}{{LNK: </w:t>
        </w:r>
        <w:r w:rsidR="009D119D" w:rsidRPr="0041763D">
          <w:rPr>
            <w:rStyle w:val="Hyperlink"/>
            <w:b/>
            <w:vanish/>
          </w:rPr>
          <w:t>#</w:t>
        </w:r>
        <w:r w:rsidR="00180D66" w:rsidRPr="0041763D">
          <w:rPr>
            <w:rStyle w:val="Hyperlink"/>
            <w:b/>
            <w:vanish/>
          </w:rPr>
          <w:t>M2_Deconstructing_Core_Analysis</w:t>
        </w:r>
        <w:r w:rsidR="00707266" w:rsidRPr="0041763D">
          <w:rPr>
            <w:rStyle w:val="Hyperlink"/>
            <w:b/>
            <w:vanish/>
          </w:rPr>
          <w:t>}}</w:t>
        </w:r>
      </w:hyperlink>
      <w:r w:rsidRPr="00EB0717">
        <w:t>) or</w:t>
      </w:r>
      <w:r w:rsidR="0071102D" w:rsidRPr="00EB0717">
        <w:t xml:space="preserve"> the plausibility heuristics (</w:t>
      </w:r>
      <w:hyperlink w:anchor="M2_Formalizing_Heuristics" w:history="1">
        <w:r w:rsidR="00AE0BC9" w:rsidRPr="0041763D">
          <w:rPr>
            <w:rStyle w:val="Hyperlink"/>
            <w:b/>
            <w:vanish/>
          </w:rPr>
          <w:t>{{</w:t>
        </w:r>
        <w:r w:rsidRPr="0041763D">
          <w:rPr>
            <w:rStyle w:val="Hyperlink"/>
          </w:rPr>
          <w:t xml:space="preserve">Section </w:t>
        </w:r>
        <w:r w:rsidR="00246C98" w:rsidRPr="0041763D">
          <w:rPr>
            <w:rStyle w:val="Hyperlink"/>
          </w:rPr>
          <w:t>2.3.3</w:t>
        </w:r>
        <w:r w:rsidR="00AE0BC9" w:rsidRPr="0041763D">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lastRenderedPageBreak/>
        <w:t>Several principles or strategies emerged from this meta-meta-reasoning process:</w:t>
      </w:r>
    </w:p>
    <w:p w:rsidR="00A066B5" w:rsidRPr="00EB0717" w:rsidRDefault="00A066B5" w:rsidP="0005016D">
      <w:pPr>
        <w:pStyle w:val="ListNumber"/>
        <w:numPr>
          <w:ilvl w:val="0"/>
          <w:numId w:val="27"/>
        </w:numPr>
        <w:tabs>
          <w:tab w:val="clear" w:pos="360"/>
          <w:tab w:val="num" w:pos="540"/>
        </w:tabs>
        <w:ind w:left="540"/>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43F89">
      <w:pPr>
        <w:pStyle w:val="ListNumber"/>
        <w:tabs>
          <w:tab w:val="clear" w:pos="360"/>
          <w:tab w:val="num" w:pos="540"/>
        </w:tabs>
        <w:ind w:left="540"/>
      </w:pPr>
      <w:r w:rsidRPr="00EB0717">
        <w:rPr>
          <w:b/>
        </w:rPr>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43F89">
      <w:pPr>
        <w:pStyle w:val="ListNumber"/>
        <w:tabs>
          <w:tab w:val="clear" w:pos="360"/>
          <w:tab w:val="num" w:pos="540"/>
        </w:tabs>
        <w:ind w:left="540"/>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41763D">
          <w:rPr>
            <w:rStyle w:val="Hyperlink"/>
            <w:b/>
            <w:vanish/>
          </w:rPr>
          <w:t>{{</w:t>
        </w:r>
        <w:r w:rsidR="00AE0BC9" w:rsidRPr="0041763D">
          <w:rPr>
            <w:rStyle w:val="Hyperlink"/>
          </w:rPr>
          <w:t xml:space="preserve">Section </w:t>
        </w:r>
        <w:r w:rsidR="00246C98" w:rsidRPr="0041763D">
          <w:rPr>
            <w:rStyle w:val="Hyperlink"/>
          </w:rPr>
          <w:t>2.3.3</w:t>
        </w:r>
        <w:r w:rsidR="00AE0BC9" w:rsidRPr="0041763D">
          <w:rPr>
            <w:rStyle w:val="Hyperlink"/>
            <w:b/>
            <w:vanish/>
          </w:rPr>
          <w:t>}}{{LNK: #M2_Formalizing_Heuristics}}</w:t>
        </w:r>
      </w:hyperlink>
      <w:r w:rsidRPr="00EB0717">
        <w:t>) was key to translating it into objective, rule-based checks for the LLM.</w:t>
      </w:r>
    </w:p>
    <w:p w:rsidR="00A066B5" w:rsidRPr="00EB0717" w:rsidRDefault="00A066B5" w:rsidP="00A43F89">
      <w:pPr>
        <w:pStyle w:val="ListNumber"/>
        <w:tabs>
          <w:tab w:val="clear" w:pos="360"/>
          <w:tab w:val="num" w:pos="540"/>
        </w:tabs>
        <w:ind w:left="540"/>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43F89">
      <w:pPr>
        <w:pStyle w:val="ListNumber"/>
        <w:tabs>
          <w:tab w:val="clear" w:pos="360"/>
          <w:tab w:val="num" w:pos="540"/>
        </w:tabs>
        <w:ind w:left="540"/>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41763D">
          <w:rPr>
            <w:rStyle w:val="Hyperlink"/>
            <w:b/>
            <w:vanish/>
          </w:rPr>
          <w:t>{{</w:t>
        </w:r>
        <w:r w:rsidRPr="0041763D">
          <w:rPr>
            <w:rStyle w:val="Hyperlink"/>
          </w:rPr>
          <w:t xml:space="preserve">Section </w:t>
        </w:r>
        <w:r w:rsidR="00246C98" w:rsidRPr="0041763D">
          <w:rPr>
            <w:rStyle w:val="Hyperlink"/>
          </w:rPr>
          <w:t>2.3.2</w:t>
        </w:r>
        <w:r w:rsidRPr="0041763D">
          <w:rPr>
            <w:rStyle w:val="Hyperlink"/>
          </w:rPr>
          <w:t xml:space="preserve"> - step 5)</w:t>
        </w:r>
        <w:r w:rsidR="00E85359" w:rsidRPr="0041763D">
          <w:rPr>
            <w:rStyle w:val="Hyperlink"/>
            <w:b/>
          </w:rPr>
          <w:t xml:space="preserve"> </w:t>
        </w:r>
        <w:r w:rsidR="00E85359" w:rsidRPr="0041763D">
          <w:rPr>
            <w:rStyle w:val="Hyperlink"/>
            <w:b/>
            <w:vanish/>
          </w:rPr>
          <w:t>}}{{LNK: #M2_Missing_Information}}</w:t>
        </w:r>
      </w:hyperlink>
      <w:r w:rsidRPr="00EB0717">
        <w:t>.</w:t>
      </w:r>
    </w:p>
    <w:p w:rsidR="00A066B5" w:rsidRPr="00EB0717" w:rsidRDefault="00A066B5" w:rsidP="00A43F89">
      <w:pPr>
        <w:pStyle w:val="ListNumber"/>
        <w:tabs>
          <w:tab w:val="clear" w:pos="360"/>
          <w:tab w:val="num" w:pos="540"/>
        </w:tabs>
        <w:ind w:left="540"/>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41763D">
          <w:rPr>
            <w:rStyle w:val="Hyperlink"/>
            <w:b/>
            <w:vanish/>
          </w:rPr>
          <w:t>{{</w:t>
        </w:r>
        <w:r w:rsidRPr="0041763D">
          <w:rPr>
            <w:rStyle w:val="Hyperlink"/>
          </w:rPr>
          <w:t>Section 2.1.5</w:t>
        </w:r>
        <w:r w:rsidR="002B5F2C" w:rsidRPr="0041763D">
          <w:rPr>
            <w:rStyle w:val="Hyperlink"/>
            <w:b/>
            <w:vanish/>
          </w:rPr>
          <w:t>}}{{LNK: #M2_Complex_Prompts}}</w:t>
        </w:r>
      </w:hyperlink>
      <w:r w:rsidRPr="00EB0717">
        <w:t>.</w:t>
      </w:r>
    </w:p>
    <w:p w:rsidR="00A066B5" w:rsidRPr="00EB0717" w:rsidRDefault="00A066B5" w:rsidP="00A43F89">
      <w:pPr>
        <w:pStyle w:val="ListNumber"/>
        <w:tabs>
          <w:tab w:val="clear" w:pos="360"/>
          <w:tab w:val="num" w:pos="540"/>
        </w:tabs>
        <w:ind w:left="540"/>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41763D">
          <w:rPr>
            <w:rStyle w:val="Hyperlink"/>
            <w:b/>
            <w:vanish/>
          </w:rPr>
          <w:t>{{</w:t>
        </w:r>
        <w:r w:rsidRPr="0041763D">
          <w:rPr>
            <w:rStyle w:val="Hyperlink"/>
          </w:rPr>
          <w:t>Section 2.1</w:t>
        </w:r>
        <w:r w:rsidR="002B5F2C" w:rsidRPr="0041763D">
          <w:rPr>
            <w:rStyle w:val="Hyperlink"/>
            <w:b/>
            <w:vanish/>
          </w:rPr>
          <w:t>}}{{LNK: #M2_Meta_Prompting}}</w:t>
        </w:r>
      </w:hyperlink>
      <w:r w:rsidRPr="00EB0717">
        <w:t>) to refine both the linguistic expression and the semantic logic of the prompt instructions based on trial runs and LLM feedback.</w:t>
      </w:r>
    </w:p>
    <w:p w:rsidR="0071102D" w:rsidRPr="00350552" w:rsidRDefault="00A066B5" w:rsidP="00A43F89">
      <w:pPr>
        <w:pStyle w:val="ListNumber"/>
        <w:tabs>
          <w:tab w:val="clear" w:pos="360"/>
          <w:tab w:val="num" w:pos="540"/>
        </w:tabs>
        <w:ind w:left="540"/>
      </w:pPr>
      <w:r w:rsidRPr="00350552">
        <w:rPr>
          <w:b/>
        </w:rPr>
        <w:t>Prioritize Sensitivity for Issue Flagging:</w:t>
      </w:r>
      <w:r w:rsidRPr="00350552">
        <w:t xml:space="preserve"> Recognizing the AI's role as an </w:t>
      </w:r>
      <w:r w:rsidRPr="00350552">
        <w:rPr>
          <w:i/>
        </w:rPr>
        <w:t>assistant</w:t>
      </w:r>
      <w:r w:rsidRPr="00350552">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41763D">
          <w:rPr>
            <w:rStyle w:val="Hyperlink"/>
            <w:b/>
            <w:vanish/>
          </w:rPr>
          <w:t>{{</w:t>
        </w:r>
        <w:r w:rsidRPr="0041763D">
          <w:rPr>
            <w:rStyle w:val="Hyperlink"/>
          </w:rPr>
          <w:t>Section 2.2.3</w:t>
        </w:r>
        <w:r w:rsidR="00E5347A" w:rsidRPr="0041763D">
          <w:rPr>
            <w:rStyle w:val="Hyperlink"/>
            <w:b/>
            <w:vanish/>
          </w:rPr>
          <w:t>}}{{LNK: #Behavioral_Context}}</w:t>
        </w:r>
      </w:hyperlink>
      <w:r w:rsidRPr="00350552">
        <w:t xml:space="preserve">) and workflows were intentionally designed to encourage an </w:t>
      </w:r>
      <w:r w:rsidRPr="00350552">
        <w:rPr>
          <w:i/>
        </w:rPr>
        <w:t>excessively critical</w:t>
      </w:r>
      <w:r w:rsidRPr="00350552">
        <w:t xml:space="preserve"> or </w:t>
      </w:r>
      <w:r w:rsidRPr="00350552">
        <w:rPr>
          <w:i/>
        </w:rPr>
        <w:t>negatively biased</w:t>
      </w:r>
      <w:r w:rsidRPr="00350552">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41763D">
          <w:rPr>
            <w:rStyle w:val="Hyperlink"/>
            <w:b/>
            <w:vanish/>
          </w:rPr>
          <w:t>{{</w:t>
        </w:r>
        <w:r w:rsidR="00246C98" w:rsidRPr="0041763D">
          <w:rPr>
            <w:rStyle w:val="Hyperlink"/>
          </w:rPr>
          <w:t>2.3.2</w:t>
        </w:r>
        <w:r w:rsidR="00C45725" w:rsidRPr="0041763D">
          <w:rPr>
            <w:rStyle w:val="Hyperlink"/>
            <w:b/>
            <w:vanish/>
          </w:rPr>
          <w:t xml:space="preserve">}}{{LNK: </w:t>
        </w:r>
        <w:r w:rsidR="009D119D" w:rsidRPr="0041763D">
          <w:rPr>
            <w:rStyle w:val="Hyperlink"/>
            <w:b/>
            <w:vanish/>
          </w:rPr>
          <w:t>#</w:t>
        </w:r>
        <w:r w:rsidR="009C4613" w:rsidRPr="0041763D">
          <w:rPr>
            <w:rStyle w:val="Hyperlink"/>
            <w:b/>
            <w:vanish/>
          </w:rPr>
          <w:t>M2_Deconstructing_Core_Analysis</w:t>
        </w:r>
        <w:r w:rsidR="00C45725" w:rsidRPr="0041763D">
          <w:rPr>
            <w:rStyle w:val="Hyperlink"/>
            <w:b/>
            <w:vanish/>
          </w:rPr>
          <w:t>}}</w:t>
        </w:r>
      </w:hyperlink>
      <w:r w:rsidR="009D119D" w:rsidRPr="00EB0717">
        <w:t>),</w:t>
      </w:r>
      <w:r w:rsidRPr="00EB0717">
        <w:t xml:space="preserve"> formalized heuristics (</w:t>
      </w:r>
      <w:hyperlink w:anchor="M2_Formalizing_Heuristics" w:history="1">
        <w:r w:rsidR="00C45725" w:rsidRPr="0041763D">
          <w:rPr>
            <w:rStyle w:val="Hyperlink"/>
            <w:b/>
            <w:vanish/>
          </w:rPr>
          <w:t>{{</w:t>
        </w:r>
        <w:r w:rsidR="00246C98" w:rsidRPr="0041763D">
          <w:rPr>
            <w:rStyle w:val="Hyperlink"/>
          </w:rPr>
          <w:t>2.3.3</w:t>
        </w:r>
        <w:r w:rsidR="00C45725" w:rsidRPr="0041763D">
          <w:rPr>
            <w:rStyle w:val="Hyperlink"/>
            <w:b/>
            <w:vanish/>
          </w:rPr>
          <w:t>}}{{LNK: #M2_Formalizing_Heuristics}}</w:t>
        </w:r>
      </w:hyperlink>
      <w:r w:rsidRPr="00EB0717">
        <w:t>), and the overarching design principles (</w:t>
      </w:r>
      <w:hyperlink w:anchor="M2_Reflecting" w:history="1">
        <w:r w:rsidR="00547B28" w:rsidRPr="0041763D">
          <w:rPr>
            <w:rStyle w:val="Hyperlink"/>
            <w:b/>
            <w:vanish/>
          </w:rPr>
          <w:t>{{</w:t>
        </w:r>
        <w:r w:rsidR="00246C98" w:rsidRPr="0041763D">
          <w:rPr>
            <w:rStyle w:val="Hyperlink"/>
          </w:rPr>
          <w:t>2.3.4</w:t>
        </w:r>
        <w:r w:rsidR="00547B28" w:rsidRPr="0041763D">
          <w:rPr>
            <w:rStyle w:val="Hyperlink"/>
            <w:b/>
            <w:vanish/>
          </w:rPr>
          <w:t>}}{{LNK: #M2_Reflecting}}</w:t>
        </w:r>
      </w:hyperlink>
      <w:r w:rsidRPr="00EB0717">
        <w:t xml:space="preserve">) - directly informed the architecture and content of 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41763D">
          <w:rPr>
            <w:rStyle w:val="Hyperlink"/>
            <w:b/>
            <w:vanish/>
          </w:rPr>
          <w:t>{{</w:t>
        </w:r>
        <w:r w:rsidRPr="0041763D">
          <w:rPr>
            <w:rStyle w:val="Hyperlink"/>
          </w:rPr>
          <w:t>Section IV</w:t>
        </w:r>
        <w:r w:rsidR="00EA1F88" w:rsidRPr="0041763D">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41763D">
          <w:rPr>
            <w:rStyle w:val="Hyperlink"/>
            <w:b/>
            <w:vanish/>
          </w:rPr>
          <w:t>{{</w:t>
        </w:r>
        <w:r w:rsidRPr="0041763D">
          <w:rPr>
            <w:rStyle w:val="Hyperlink"/>
          </w:rPr>
          <w:t>Section 2.2.2</w:t>
        </w:r>
        <w:r w:rsidR="00405DD4" w:rsidRPr="0041763D">
          <w:rPr>
            <w:rStyle w:val="Hyperlink"/>
            <w:b/>
            <w:vanish/>
          </w:rPr>
          <w:t>}}{{LNK: #PWP}}</w:t>
        </w:r>
      </w:hyperlink>
      <w:r w:rsidRPr="00EB0717">
        <w:t xml:space="preserve">) provided the mechanism to organize and store these complex, formalized procedures persistently within the LLM's context. </w:t>
      </w:r>
      <w:r w:rsidRPr="00EB0717">
        <w:lastRenderedPageBreak/>
        <w:t>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41763D">
          <w:rPr>
            <w:rStyle w:val="Hyperlink"/>
            <w:b/>
            <w:vanish/>
          </w:rPr>
          <w:t>{{</w:t>
        </w:r>
        <w:r w:rsidRPr="0041763D">
          <w:rPr>
            <w:rStyle w:val="Hyperlink"/>
          </w:rPr>
          <w:t>Section IV.B</w:t>
        </w:r>
        <w:r w:rsidR="00EA1F88" w:rsidRPr="0041763D">
          <w:rPr>
            <w:rStyle w:val="Hyperlink"/>
            <w:b/>
            <w:vanish/>
          </w:rPr>
          <w:t>}}{{LNK: #IV_B_Identifying_Claimed_Results}}</w:t>
        </w:r>
      </w:hyperlink>
      <w:r w:rsidRPr="00EB0717">
        <w:t>), evaluating figures (</w:t>
      </w:r>
      <w:hyperlink w:anchor="IV_C_Analyzing_Figures" w:history="1">
        <w:r w:rsidR="00EA1F88" w:rsidRPr="0041763D">
          <w:rPr>
            <w:rStyle w:val="Hyperlink"/>
            <w:b/>
            <w:vanish/>
          </w:rPr>
          <w:t>{{</w:t>
        </w:r>
        <w:r w:rsidRPr="0041763D">
          <w:rPr>
            <w:rStyle w:val="Hyperlink"/>
          </w:rPr>
          <w:t>Section IV.C</w:t>
        </w:r>
        <w:r w:rsidR="00EA1F88" w:rsidRPr="0041763D">
          <w:rPr>
            <w:rStyle w:val="Hyperlink"/>
            <w:b/>
            <w:vanish/>
          </w:rPr>
          <w:t>}}{{LNK: #IV_C_Analyzing_Figures}}</w:t>
        </w:r>
      </w:hyperlink>
      <w:r w:rsidRPr="00EB0717">
        <w:t>), or assessing methodological plausibility and feasibility (</w:t>
      </w:r>
      <w:hyperlink w:anchor="IV_D_Analyzing_the_Experimental_Protocol" w:history="1">
        <w:r w:rsidR="00EA1F88" w:rsidRPr="0041763D">
          <w:rPr>
            <w:rStyle w:val="Hyperlink"/>
            <w:b/>
            <w:vanish/>
          </w:rPr>
          <w:t>{{</w:t>
        </w:r>
        <w:r w:rsidRPr="0041763D">
          <w:rPr>
            <w:rStyle w:val="Hyperlink"/>
          </w:rPr>
          <w:t>Section IV.D</w:t>
        </w:r>
        <w:r w:rsidR="00EA1F88" w:rsidRPr="0041763D">
          <w:rPr>
            <w:rStyle w:val="Hyperlink"/>
            <w:b/>
            <w:vanish/>
          </w:rPr>
          <w:t>}}{{LNK: #IV_D_Analyzing_the_Experimental_Protocol}}</w:t>
        </w:r>
      </w:hyperlink>
      <w:r w:rsidRPr="00EB0717">
        <w:t>). The persona engineering (</w:t>
      </w:r>
      <w:hyperlink w:anchor="Behavioral_Context" w:history="1">
        <w:r w:rsidR="00E5347A" w:rsidRPr="0041763D">
          <w:rPr>
            <w:rStyle w:val="Hyperlink"/>
            <w:b/>
            <w:vanish/>
          </w:rPr>
          <w:t>{{</w:t>
        </w:r>
        <w:r w:rsidR="00E5347A" w:rsidRPr="0041763D">
          <w:rPr>
            <w:rStyle w:val="Hyperlink"/>
          </w:rPr>
          <w:t>Section 2.2.3</w:t>
        </w:r>
        <w:r w:rsidR="00E5347A" w:rsidRPr="0041763D">
          <w:rPr>
            <w:rStyle w:val="Hyperlink"/>
            <w:b/>
            <w:vanish/>
          </w:rPr>
          <w:t>}}{{LNK: #Behavioral_Context}}</w:t>
        </w:r>
      </w:hyperlink>
      <w:r w:rsidRPr="00EB0717">
        <w:t>) and operational guidelines (</w:t>
      </w:r>
      <w:hyperlink w:anchor="M2_Operational_Guidelines" w:history="1">
        <w:r w:rsidR="00405DD4" w:rsidRPr="0041763D">
          <w:rPr>
            <w:rStyle w:val="Hyperlink"/>
            <w:b/>
            <w:vanish/>
          </w:rPr>
          <w:t>{{</w:t>
        </w:r>
        <w:r w:rsidRPr="0041763D">
          <w:rPr>
            <w:rStyle w:val="Hyperlink"/>
          </w:rPr>
          <w:t>Section 2.2.5</w:t>
        </w:r>
        <w:r w:rsidR="00405DD4" w:rsidRPr="0041763D">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2064DE" w:rsidP="00D5045F">
      <w:pPr>
        <w:pStyle w:val="Heading1-"/>
      </w:pPr>
      <w:r>
        <w:t xml:space="preserve">Results and </w:t>
      </w:r>
      <w:r w:rsidR="003A447E" w:rsidRPr="00EB0717">
        <w:t>Discussion</w:t>
      </w:r>
    </w:p>
    <w:p w:rsidR="003265EB" w:rsidRDefault="00FC02D3" w:rsidP="00114DD4">
      <w:pPr>
        <w:pStyle w:val="BodyText"/>
      </w:pPr>
      <w:r w:rsidRPr="00EB0717">
        <w:t xml:space="preserve">The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was primarily developed using Google Gemini Advanced 2.5 Pro, with earlier exploration involving ChatGPT Plus</w:t>
      </w:r>
      <w:r w:rsidR="003265EB">
        <w:t xml:space="preserve"> o1. Demonstration analyses </w:t>
      </w:r>
      <w:r w:rsidR="003265EB" w:rsidRPr="00EB0717">
        <w:t xml:space="preserve">of the </w:t>
      </w:r>
      <w:r w:rsidR="003265EB" w:rsidRPr="00EB0717">
        <w:rPr>
          <w:i/>
        </w:rPr>
        <w:t>test paper</w:t>
      </w:r>
      <w:r w:rsidR="003265EB" w:rsidRPr="00EB0717">
        <w:t xml:space="preserve"> </w:t>
      </w:r>
      <w:r w:rsidR="003265EB" w:rsidRPr="00EB0717">
        <w:fldChar w:fldCharType="begin"/>
      </w:r>
      <w:r w:rsidR="003265EB"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3265EB" w:rsidRPr="00EB0717">
        <w:fldChar w:fldCharType="separate"/>
      </w:r>
      <w:r w:rsidR="003265EB" w:rsidRPr="00EB0717">
        <w:t>[</w:t>
      </w:r>
      <w:hyperlink w:anchor="BIB_91" w:history="1">
        <w:r w:rsidR="003265EB" w:rsidRPr="0041763D">
          <w:rPr>
            <w:rStyle w:val="Hyperlink"/>
          </w:rPr>
          <w:t>91</w:t>
        </w:r>
      </w:hyperlink>
      <w:r w:rsidR="003265EB" w:rsidRPr="00EB0717">
        <w:t>]</w:t>
      </w:r>
      <w:r w:rsidR="003265EB" w:rsidRPr="00EB0717">
        <w:fldChar w:fldCharType="end"/>
      </w:r>
      <w:r w:rsidR="003265EB" w:rsidRPr="00EB0717">
        <w:t xml:space="preserve"> (including its SI) </w:t>
      </w:r>
      <w:r w:rsidR="003265EB">
        <w:t xml:space="preserve">for </w:t>
      </w:r>
      <w:r w:rsidR="003265EB" w:rsidRPr="00EB0717">
        <w:t>several frontier reasoning models</w:t>
      </w:r>
      <w:r w:rsidR="003265EB">
        <w:t xml:space="preserve"> driven by this prompt are included in appendixes and linked in </w:t>
      </w:r>
      <w:hyperlink w:anchor="SI" w:history="1">
        <w:r w:rsidR="003265EB" w:rsidRPr="0041763D">
          <w:rPr>
            <w:rStyle w:val="Hyperlink"/>
            <w:b/>
            <w:vanish/>
          </w:rPr>
          <w:t>{{</w:t>
        </w:r>
        <w:r w:rsidR="003265EB" w:rsidRPr="0041763D">
          <w:rPr>
            <w:rStyle w:val="Hyperlink"/>
          </w:rPr>
          <w:t>Supporting Information</w:t>
        </w:r>
        <w:r w:rsidR="003265EB" w:rsidRPr="0041763D">
          <w:rPr>
            <w:rStyle w:val="Hyperlink"/>
            <w:b/>
            <w:vanish/>
          </w:rPr>
          <w:t>}}{{LNK: #SI}}</w:t>
        </w:r>
      </w:hyperlink>
      <w:r w:rsidR="003265EB">
        <w:t xml:space="preserve"> (</w:t>
      </w:r>
      <w:hyperlink w:anchor="Gemini_Analysis" w:history="1">
        <w:r w:rsidR="003265EB" w:rsidRPr="0041763D">
          <w:rPr>
            <w:rStyle w:val="Hyperlink"/>
            <w:b/>
            <w:vanish/>
          </w:rPr>
          <w:t>{{</w:t>
        </w:r>
        <w:r w:rsidR="003265EB" w:rsidRPr="0041763D">
          <w:rPr>
            <w:rStyle w:val="Hyperlink"/>
          </w:rPr>
          <w:t>Gemini Advanced 2.5 Pro</w:t>
        </w:r>
        <w:r w:rsidR="003265EB" w:rsidRPr="0041763D">
          <w:rPr>
            <w:rStyle w:val="Hyperlink"/>
            <w:b/>
            <w:vanish/>
          </w:rPr>
          <w:t>}}{{LNK: #Gemini_Analysis}}</w:t>
        </w:r>
      </w:hyperlink>
      <w:r w:rsidR="003265EB" w:rsidRPr="00EB0717">
        <w:t xml:space="preserve">, </w:t>
      </w:r>
      <w:hyperlink w:anchor="ChatGPT_o3_Analysis" w:history="1">
        <w:r w:rsidR="003265EB" w:rsidRPr="0041763D">
          <w:rPr>
            <w:rStyle w:val="Hyperlink"/>
            <w:b/>
            <w:vanish/>
          </w:rPr>
          <w:t>{{</w:t>
        </w:r>
        <w:r w:rsidR="003265EB" w:rsidRPr="0041763D">
          <w:rPr>
            <w:rStyle w:val="Hyperlink"/>
          </w:rPr>
          <w:t>ChatGPT Plus o3</w:t>
        </w:r>
        <w:r w:rsidR="003265EB" w:rsidRPr="0041763D">
          <w:rPr>
            <w:rStyle w:val="Hyperlink"/>
            <w:b/>
            <w:vanish/>
          </w:rPr>
          <w:t>}}{{LNK: #ChatGPT_o3_Analysis}}</w:t>
        </w:r>
      </w:hyperlink>
      <w:r w:rsidR="003265EB" w:rsidRPr="00EB0717">
        <w:t>, ChatGPT Plus o1</w:t>
      </w:r>
      <w:r w:rsidR="003265EB">
        <w:t xml:space="preserve"> </w:t>
      </w:r>
      <w:r w:rsidR="003265EB" w:rsidRPr="00EB0717">
        <w:fldChar w:fldCharType="begin"/>
      </w:r>
      <w:r w:rsidR="000D72EB">
        <w:instrText xml:space="preserve"> ADDIN ZOTERO_ITEM CSL_CITATION {"citationID":"92Ulc2nr","properties":{"formattedCitation":"[94]","plainCitation":"[94]","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003265EB" w:rsidRPr="00EB0717">
        <w:fldChar w:fldCharType="separate"/>
      </w:r>
      <w:r w:rsidR="000D72EB" w:rsidRPr="000D72EB">
        <w:t>[</w:t>
      </w:r>
      <w:hyperlink w:anchor="BIB_94" w:history="1">
        <w:r w:rsidR="000D72EB" w:rsidRPr="0041763D">
          <w:rPr>
            <w:rStyle w:val="Hyperlink"/>
          </w:rPr>
          <w:t>94</w:t>
        </w:r>
      </w:hyperlink>
      <w:r w:rsidR="000D72EB" w:rsidRPr="000D72EB">
        <w:t>]</w:t>
      </w:r>
      <w:r w:rsidR="003265EB" w:rsidRPr="00EB0717">
        <w:fldChar w:fldCharType="end"/>
      </w:r>
      <w:r w:rsidR="003265EB" w:rsidRPr="00EB0717">
        <w:t>, and SuperGrok Grok 3 Think</w:t>
      </w:r>
      <w:r w:rsidR="003265EB">
        <w:t xml:space="preserve"> </w:t>
      </w:r>
      <w:r w:rsidR="003265EB" w:rsidRPr="00EB0717">
        <w:fldChar w:fldCharType="begin"/>
      </w:r>
      <w:r w:rsidR="000D72EB">
        <w:instrText xml:space="preserve"> ADDIN ZOTERO_ITEM CSL_CITATION {"citationID":"g3h4TtF7","properties":{"formattedCitation":"[95]","plainCitation":"[95]","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issued":{"date-parts":[["2025",4,7]]},"citation-key":"_CriticalAnalysisFramework_2025_"}}],"schema":"https://github.com/citation-style-language/schema/raw/master/csl-citation.json"} </w:instrText>
      </w:r>
      <w:r w:rsidR="003265EB" w:rsidRPr="00EB0717">
        <w:fldChar w:fldCharType="separate"/>
      </w:r>
      <w:r w:rsidR="000D72EB" w:rsidRPr="000D72EB">
        <w:t>[</w:t>
      </w:r>
      <w:hyperlink w:anchor="BIB_95" w:history="1">
        <w:r w:rsidR="000D72EB" w:rsidRPr="0041763D">
          <w:rPr>
            <w:rStyle w:val="Hyperlink"/>
          </w:rPr>
          <w:t>95</w:t>
        </w:r>
      </w:hyperlink>
      <w:r w:rsidR="000D72EB" w:rsidRPr="000D72EB">
        <w:t>]</w:t>
      </w:r>
      <w:r w:rsidR="003265EB" w:rsidRPr="00EB0717">
        <w:fldChar w:fldCharType="end"/>
      </w:r>
      <w:r w:rsidR="003265EB">
        <w:t>).</w:t>
      </w:r>
    </w:p>
    <w:p w:rsidR="00184CDD" w:rsidRDefault="00184CDD" w:rsidP="00184CDD">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Pr="0041763D">
          <w:rPr>
            <w:rStyle w:val="Hyperlink"/>
            <w:b/>
            <w:i/>
            <w:vanish/>
          </w:rPr>
          <w:t>{{</w:t>
        </w:r>
        <w:r w:rsidRPr="0041763D">
          <w:rPr>
            <w:rStyle w:val="Hyperlink"/>
            <w:i/>
          </w:rPr>
          <w:t>Peer</w:t>
        </w:r>
        <w:r w:rsidRPr="0041763D">
          <w:rPr>
            <w:rStyle w:val="Hyperlink"/>
            <w:i/>
          </w:rPr>
          <w:t>R</w:t>
        </w:r>
        <w:r w:rsidRPr="0041763D">
          <w:rPr>
            <w:rStyle w:val="Hyperlink"/>
            <w:i/>
          </w:rPr>
          <w:t>eviewPrompt</w:t>
        </w:r>
        <w:r w:rsidRPr="0041763D">
          <w:rPr>
            <w:rStyle w:val="Hyperlink"/>
            <w:b/>
            <w:i/>
            <w:vanish/>
          </w:rPr>
          <w:t>}}{{LNK: #PeerReviewPrompt}}</w:t>
        </w:r>
      </w:hyperlink>
      <w:r w:rsidRPr="00EB0717">
        <w:t xml:space="preserve">, relatively reliably identified major methodological flaws within the </w:t>
      </w:r>
      <w:r w:rsidRPr="00EB0717">
        <w:rPr>
          <w:i/>
        </w:rPr>
        <w:t>test paper</w:t>
      </w:r>
      <w:r w:rsidRPr="00EB0717">
        <w:t xml:space="preserve"> </w:t>
      </w:r>
      <w:r w:rsidRPr="00EB0717">
        <w:fldChar w:fldCharType="begin"/>
      </w:r>
      <w:r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41763D">
          <w:rPr>
            <w:rStyle w:val="Hyperlink"/>
          </w:rPr>
          <w:t>91</w:t>
        </w:r>
      </w:hyperlink>
      <w:r w:rsidRPr="00EB0717">
        <w:t>]</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161EF0" w:rsidRPr="00A65CFA" w:rsidRDefault="00161EF0" w:rsidP="00161EF0">
      <w:pPr>
        <w:pStyle w:val="Heading2-0"/>
        <w:rPr>
          <w:szCs w:val="24"/>
        </w:rPr>
      </w:pPr>
      <w:bookmarkStart w:id="26" w:name="D3_Demonstration_Analyses"/>
      <w:r w:rsidRPr="0041763D">
        <w:rPr>
          <w:vanish/>
        </w:rPr>
        <w:t>{{</w:t>
      </w:r>
      <w:r>
        <w:t>Highlights from Demonstration Analyses</w:t>
      </w:r>
      <w:r w:rsidRPr="0041763D">
        <w:rPr>
          <w:vanish/>
        </w:rPr>
        <w:t>}}{{BMK: #</w:t>
      </w:r>
      <w:r w:rsidR="00A01DBC" w:rsidRPr="0041763D">
        <w:rPr>
          <w:vanish/>
        </w:rPr>
        <w:t>D3_Demonstration_Analyses</w:t>
      </w:r>
      <w:r w:rsidRPr="0041763D">
        <w:rPr>
          <w:vanish/>
        </w:rPr>
        <w:t>}}</w:t>
      </w:r>
      <w:bookmarkEnd w:id="26"/>
    </w:p>
    <w:p w:rsidR="00161EF0" w:rsidRPr="00EB0717" w:rsidRDefault="00161EF0" w:rsidP="00161EF0">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41763D">
          <w:rPr>
            <w:rStyle w:val="Hyperlink"/>
          </w:rPr>
          <w:t>91</w:t>
        </w:r>
      </w:hyperlink>
      <w:r w:rsidRPr="00EB0717">
        <w:t>]</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w:t>
      </w:r>
      <w:r>
        <w:t xml:space="preserve"> </w:t>
      </w:r>
      <w:r>
        <w:fldChar w:fldCharType="begin"/>
      </w:r>
      <w:r w:rsidR="000D72EB">
        <w:instrText xml:space="preserve"> ADDIN ZOTERO_ITEM CSL_CITATION {"citationID":"DVbo7xor","properties":{"formattedCitation":"[22, 96]","plainCitation":"[22, 9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label":"page"},{"id":12622,"uris":["http://zotero.org/users/6260775/items/57JRLHIH"],"itemData":{"id":12622,"type":"webpage","abstract":"Our smartest and most capable models to date with full tool access","container-title":"OpenAI","language":"en-US","title":"Introducing OpenAI o3 and o4-mini","URL":"https://openai.com/index/introducing-o3-and-o4-mini/","accessed":{"date-parts":[["2025",5,3]]},"citation-key":"_IntroducingOpenAIO3__"},"label":"page"}],"schema":"https://github.com/citation-style-language/schema/raw/master/csl-citation.json"} </w:instrText>
      </w:r>
      <w:r>
        <w:fldChar w:fldCharType="separate"/>
      </w:r>
      <w:r w:rsidR="000D72EB" w:rsidRPr="000D72EB">
        <w:t>[</w:t>
      </w:r>
      <w:hyperlink w:anchor="BIB_22" w:history="1">
        <w:r w:rsidR="000D72EB" w:rsidRPr="0041763D">
          <w:rPr>
            <w:rStyle w:val="Hyperlink"/>
          </w:rPr>
          <w:t>22</w:t>
        </w:r>
      </w:hyperlink>
      <w:r w:rsidR="000D72EB" w:rsidRPr="000D72EB">
        <w:t xml:space="preserve">, </w:t>
      </w:r>
      <w:hyperlink w:anchor="BIB_96" w:history="1">
        <w:r w:rsidR="000D72EB" w:rsidRPr="0041763D">
          <w:rPr>
            <w:rStyle w:val="Hyperlink"/>
          </w:rPr>
          <w:t>96</w:t>
        </w:r>
      </w:hyperlink>
      <w:r w:rsidR="000D72EB" w:rsidRPr="000D72EB">
        <w:t>]</w:t>
      </w:r>
      <w:r>
        <w:fldChar w:fldCharType="end"/>
      </w:r>
      <w:r w:rsidRPr="00EB0717">
        <w:t>,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161EF0" w:rsidRPr="00EB0717" w:rsidRDefault="00161EF0" w:rsidP="00161EF0">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41763D">
          <w:rPr>
            <w:rStyle w:val="Hyperlink"/>
          </w:rPr>
          <w:t>91</w:t>
        </w:r>
      </w:hyperlink>
      <w:r w:rsidRPr="00EB0717">
        <w:t>]</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 xml:space="preserve">C at 1 atm according to </w:t>
      </w:r>
      <w:r w:rsidRPr="00EB0717">
        <w:fldChar w:fldCharType="begin"/>
      </w:r>
      <w:r w:rsidR="000D72EB">
        <w:instrText xml:space="preserve"> ADDIN ZOTERO_ITEM CSL_CITATION {"citationID":"t1WZkmmA","properties":{"formattedCitation":"[97]","plainCitation":"[97]","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Pr="00EB0717">
        <w:fldChar w:fldCharType="separate"/>
      </w:r>
      <w:r w:rsidR="000D72EB" w:rsidRPr="000D72EB">
        <w:t>[</w:t>
      </w:r>
      <w:hyperlink w:anchor="BIB_97" w:history="1">
        <w:r w:rsidR="000D72EB" w:rsidRPr="0041763D">
          <w:rPr>
            <w:rStyle w:val="Hyperlink"/>
          </w:rPr>
          <w:t>97</w:t>
        </w:r>
      </w:hyperlink>
      <w:r w:rsidR="000D72EB" w:rsidRPr="000D72EB">
        <w:t>]</w:t>
      </w:r>
      <w:r w:rsidRPr="00EB0717">
        <w:fldChar w:fldCharType="end"/>
      </w:r>
      <w:r w:rsidRPr="00EB0717">
        <w:t>, Table 9.1). This observation, combined with the authors' failure to monitor or report ambient pressure despite claiming a significant (10-15 times higher than the b.p. span of separated components) altitude-based b.p. depression for tap water, raises further critical questions regarding the meaning of the reported data and the entire study. This particular issue was initially missed by human review but surfaced by several PWP-guided LLM analysis runs.</w:t>
      </w:r>
    </w:p>
    <w:p w:rsidR="00161EF0" w:rsidRPr="00EB0717" w:rsidRDefault="00161EF0" w:rsidP="00161EF0">
      <w:pPr>
        <w:pStyle w:val="BodyText"/>
      </w:pPr>
      <w:r w:rsidRPr="00EB0717">
        <w:lastRenderedPageBreak/>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D4130E" w:rsidRDefault="00D4130E" w:rsidP="00D4130E">
      <w:pPr>
        <w:pStyle w:val="Heading2-0"/>
      </w:pPr>
      <w:bookmarkStart w:id="27" w:name="D3_Input_Bias"/>
      <w:r w:rsidRPr="0041763D">
        <w:rPr>
          <w:vanish/>
        </w:rPr>
        <w:t>{{</w:t>
      </w:r>
      <w:r w:rsidR="0087770A">
        <w:t>Input Bias: Rationalization and Suppression</w:t>
      </w:r>
      <w:r w:rsidRPr="0041763D">
        <w:rPr>
          <w:vanish/>
        </w:rPr>
        <w:t>}}{{BMK: #</w:t>
      </w:r>
      <w:r w:rsidR="005A0069" w:rsidRPr="0041763D">
        <w:rPr>
          <w:vanish/>
        </w:rPr>
        <w:t>D3_Input_Bias</w:t>
      </w:r>
      <w:r w:rsidRPr="0041763D">
        <w:rPr>
          <w:vanish/>
        </w:rPr>
        <w:t>}}</w:t>
      </w:r>
      <w:bookmarkEnd w:id="27"/>
    </w:p>
    <w:p w:rsidR="002E3BF7" w:rsidRDefault="000A65FC" w:rsidP="008D64B6">
      <w:pPr>
        <w:pStyle w:val="BodyText"/>
      </w:pPr>
      <w:r w:rsidRPr="001B6BA0">
        <w:t xml:space="preserve">A significant challenge in leveraging LLMs for critical tasks like manuscript evaluation is mitigating inherent reasoning biases. Early tests with simpler versions of the </w:t>
      </w:r>
      <w:hyperlink w:anchor="PeerReviewPrompt" w:history="1">
        <w:r w:rsidR="00AA307D" w:rsidRPr="0041763D">
          <w:rPr>
            <w:rStyle w:val="Hyperlink"/>
            <w:b/>
            <w:i/>
            <w:vanish/>
          </w:rPr>
          <w:t>{{</w:t>
        </w:r>
        <w:r w:rsidR="00AA307D" w:rsidRPr="0041763D">
          <w:rPr>
            <w:rStyle w:val="Hyperlink"/>
            <w:i/>
          </w:rPr>
          <w:t>PeerReviewPrompt</w:t>
        </w:r>
        <w:r w:rsidR="00AA307D" w:rsidRPr="0041763D">
          <w:rPr>
            <w:rStyle w:val="Hyperlink"/>
            <w:b/>
            <w:i/>
            <w:vanish/>
          </w:rPr>
          <w:t>}}{{LNK: #PeerReviewPrompt}}</w:t>
        </w:r>
      </w:hyperlink>
      <w:r w:rsidRPr="001B6BA0">
        <w:t xml:space="preserve"> revealed a tendency for LLMs to exhibit what can be termed </w:t>
      </w:r>
      <w:r w:rsidRPr="000A65FC">
        <w:rPr>
          <w:rStyle w:val="Strong"/>
          <w:b w:val="0"/>
          <w:i/>
        </w:rPr>
        <w:t>positive input bias</w:t>
      </w:r>
      <w:r w:rsidRPr="001B6BA0">
        <w:t>. For instance, a model might identify potential flaws in an improvised experimental setup but still conclude the experiment was successful based solely on the manuscript's claim of achieving high enrichment</w:t>
      </w:r>
      <w:r>
        <w:t xml:space="preserve"> (</w:t>
      </w:r>
      <w:r w:rsidR="00C16271">
        <w:t xml:space="preserve">see example of </w:t>
      </w:r>
      <w:hyperlink w:anchor="Baseline_Analysis" w:history="1">
        <w:r w:rsidR="00C16271" w:rsidRPr="0041763D">
          <w:rPr>
            <w:rStyle w:val="Hyperlink"/>
            <w:b/>
            <w:vanish/>
          </w:rPr>
          <w:t>{{</w:t>
        </w:r>
        <w:r w:rsidR="00C16271" w:rsidRPr="0041763D">
          <w:rPr>
            <w:rStyle w:val="Hyperlink"/>
          </w:rPr>
          <w:t>naive analysis</w:t>
        </w:r>
        <w:r w:rsidR="00C16271" w:rsidRPr="0041763D">
          <w:rPr>
            <w:rStyle w:val="Hyperlink"/>
            <w:b/>
            <w:vanish/>
          </w:rPr>
          <w:t>}}{{LNK: #Baseline_Analysis}}</w:t>
        </w:r>
      </w:hyperlink>
      <w:r>
        <w:t>)</w:t>
      </w:r>
      <w:r w:rsidRPr="001B6BA0">
        <w:t xml:space="preserve">. </w:t>
      </w:r>
      <w:r w:rsidR="006A7FE0">
        <w:t xml:space="preserve">Input bias is a known phenomenon, reported previously </w:t>
      </w:r>
      <w:r w:rsidR="006A7FE0" w:rsidRPr="00936BDB">
        <w:t xml:space="preserve">both in context of human </w:t>
      </w:r>
      <w:r w:rsidR="005575FC">
        <w:fldChar w:fldCharType="begin"/>
      </w:r>
      <w:r w:rsidR="000D72EB">
        <w:instrText xml:space="preserve"> ADDIN ZOTERO_ITEM CSL_CITATION {"citationID":"v0LeSX28","properties":{"formattedCitation":"[98]","plainCitation":"[98]","noteIndex":0},"citationItems":[{"id":12628,"uris":["http://zotero.org/users/6260775/items/VNRLZ58Z"],"itemData":{"id":12628,"type":"article-journal","abstract":"In this paper we identify an input bias, the systematic misuse of input information in judgments of outcome quality. In many settings irrelevant input measures, such as the amount of time an employee spends in the office, influence outcome assessments, such as performance reviews. Across four studies we find that input values subtly, but significantly distort judgments of outcome quality. Irrelevant input information predictably influences outcome assessments even when people recognize that input measures should not matter and believe that input information did not matter. We examine the mechanics of the input bias, and suggest that because input measures are often easy to manipulate or misrepresent, the input bias is likely to have broad implications for managerial judgment and decision making.","container-title":"Organizational Behavior and Human Decision Processes","DOI":"10.1016/S0749-5978(03)00025-6","ISSN":"0749-5978","issue":"2","journalAbbreviation":"Organizational Behavior and Human Decision Processes","page":"243-253","source":"ScienceDirect","title":"The input bias: The misuse of input information in judgments of outcomes","URL":"https://www.sciencedirect.com/science/article/pii/S0749597803000256","volume":"91","author":[{"family":"Chinander","given":"Karen R"},{"family":"Schweitzer","given":"Maurice E"}],"accessed":{"date-parts":[["2025",5,5]]},"issued":{"date-parts":[["2003",7,1]]},"citation-key":"chinander_InputBiasMisuse_2003_10.1016/S0749-59780300025-6"}}],"schema":"https://github.com/citation-style-language/schema/raw/master/csl-citation.json"} </w:instrText>
      </w:r>
      <w:r w:rsidR="005575FC">
        <w:fldChar w:fldCharType="separate"/>
      </w:r>
      <w:r w:rsidR="000D72EB" w:rsidRPr="000D72EB">
        <w:t>[</w:t>
      </w:r>
      <w:hyperlink w:anchor="BIB_98" w:history="1">
        <w:r w:rsidR="000D72EB" w:rsidRPr="0041763D">
          <w:rPr>
            <w:rStyle w:val="Hyperlink"/>
          </w:rPr>
          <w:t>98</w:t>
        </w:r>
      </w:hyperlink>
      <w:r w:rsidR="000D72EB" w:rsidRPr="000D72EB">
        <w:t>]</w:t>
      </w:r>
      <w:r w:rsidR="005575FC">
        <w:fldChar w:fldCharType="end"/>
      </w:r>
      <w:r w:rsidR="006A7FE0" w:rsidRPr="005575FC">
        <w:t xml:space="preserve"> and LLM </w:t>
      </w:r>
      <w:r w:rsidR="005575FC">
        <w:fldChar w:fldCharType="begin"/>
      </w:r>
      <w:r w:rsidR="000D72EB">
        <w:instrText xml:space="preserve"> ADDIN ZOTERO_ITEM CSL_CITATION {"citationID":"GYD5Gsti","properties":{"formattedCitation":"[99]","plainCitation":"[99]","noteIndex":0},"citationItems":[{"id":12635,"uris":["http://zotero.org/users/6260775/items/GF6RQ6WY"],"itemData":{"id":12635,"type":"article","abstract":"This study introduces a hypothesis-testing framework to assess whether large language models (LLMs) possess genuine reasoning abilities or primarily depend on token bias. We go beyond evaluating LLMs on accuracy; rather, we aim to investigate their token bias in solving logical reasoning tasks. Specifically, we develop carefully controlled synthetic datasets, featuring conjunction fallacy and syllogistic problems. Our framework outlines a list of hypotheses where token biases are readily identifiable, with all null hypotheses assuming genuine reasoning capabilities of LLMs. The findings in this study suggest, with statistical guarantee, that most LLMs still struggle with logical reasoning. While they may perform well on classic problems, their success largely depends on recognizing superficial patterns with strong token bias, thereby raising concerns about their actual reasoning and generalization abilities. Codes and data are open-sourced at https://github.com/bowen-upenn/llm_token_bias.","DOI":"10.48550/arXiv.2406.11050","note":"arXiv:2406.11050 [cs]","number":"arXiv:2406.11050","publisher":"arXiv","source":"arXiv.org","title":"A Peek into Token Bias: Large Language Models Are Not Yet Genuine Reasoners","URL":"https://arxiv.org/abs/2406.11050","author":[{"family":"Jiang","given":"Bowen"},{"family":"Xie","given":"Yangxinyu"},{"family":"Hao","given":"Zhuoqun"},{"family":"Wang","given":"Xiaomeng"},{"family":"Mallick","given":"Tanwi"},{"family":"Su","given":"Weijie J."},{"family":"Taylor","given":"Camillo J."},{"family":"Roth","given":"Dan"}],"accessed":{"date-parts":[["2025",5,5]]},"issued":{"date-parts":[["2024",10,4]]},"citation-key":"jiang_PeekTokenBias_2024_10.48550/arXiv.2406.11050"}}],"schema":"https://github.com/citation-style-language/schema/raw/master/csl-citation.json"} </w:instrText>
      </w:r>
      <w:r w:rsidR="005575FC">
        <w:fldChar w:fldCharType="separate"/>
      </w:r>
      <w:r w:rsidR="000D72EB" w:rsidRPr="000D72EB">
        <w:t>[</w:t>
      </w:r>
      <w:hyperlink w:anchor="BIB_99" w:history="1">
        <w:r w:rsidR="000D72EB" w:rsidRPr="0041763D">
          <w:rPr>
            <w:rStyle w:val="Hyperlink"/>
          </w:rPr>
          <w:t>99</w:t>
        </w:r>
      </w:hyperlink>
      <w:r w:rsidR="000D72EB" w:rsidRPr="000D72EB">
        <w:t>]</w:t>
      </w:r>
      <w:r w:rsidR="005575FC">
        <w:fldChar w:fldCharType="end"/>
      </w:r>
      <w:r w:rsidR="006A7FE0" w:rsidRPr="00936BDB">
        <w:t xml:space="preserve"> reasoning.</w:t>
      </w:r>
      <w:r w:rsidR="006A7FE0">
        <w:t xml:space="preserve"> </w:t>
      </w:r>
      <w:r w:rsidRPr="001B6BA0">
        <w:t xml:space="preserve">This </w:t>
      </w:r>
      <w:r w:rsidR="006A7FE0">
        <w:t xml:space="preserve">observed </w:t>
      </w:r>
      <w:r w:rsidRPr="001B6BA0">
        <w:t xml:space="preserve">behavior, where positive outcomes overshadow methodological scrutiny, </w:t>
      </w:r>
      <w:r>
        <w:t>can be also interpreted as</w:t>
      </w:r>
      <w:r w:rsidRPr="001B6BA0">
        <w:t xml:space="preserve"> </w:t>
      </w:r>
      <w:r w:rsidRPr="000A65FC">
        <w:rPr>
          <w:i/>
        </w:rPr>
        <w:t>outcome bias</w:t>
      </w:r>
      <w:r w:rsidRPr="001B6BA0">
        <w:t xml:space="preserve"> (as discussed in the context of persona engineering, </w:t>
      </w:r>
      <w:hyperlink w:anchor="Behavioral_Context" w:history="1">
        <w:r w:rsidRPr="0041763D">
          <w:rPr>
            <w:rStyle w:val="Hyperlink"/>
            <w:vanish/>
          </w:rPr>
          <w:t>{{</w:t>
        </w:r>
        <w:r w:rsidRPr="0041763D">
          <w:rPr>
            <w:rStyle w:val="Hyperlink"/>
          </w:rPr>
          <w:t>Section 2.2.3</w:t>
        </w:r>
        <w:r w:rsidRPr="0041763D">
          <w:rPr>
            <w:rStyle w:val="Hyperlink"/>
            <w:vanish/>
          </w:rPr>
          <w:t>}}{{LNK: #Behavioral_Context}}</w:t>
        </w:r>
      </w:hyperlink>
      <w:r w:rsidRPr="001B6BA0">
        <w:t xml:space="preserve">). This tendency can be </w:t>
      </w:r>
      <w:r>
        <w:t>rationalized</w:t>
      </w:r>
      <w:r w:rsidRPr="001B6BA0">
        <w:t xml:space="preserve"> through the lens of modern LLMs' powerful In-Context Learning (ICL) capabilities.</w:t>
      </w:r>
    </w:p>
    <w:p w:rsidR="002E3BF7" w:rsidRDefault="000A65FC" w:rsidP="008D64B6">
      <w:pPr>
        <w:pStyle w:val="BodyText"/>
      </w:pPr>
      <w:r w:rsidRPr="001B6BA0">
        <w:t>ICL allows models to adapt and learn from the immediate context provided during interaction. This is evident in few-shot prompting, where models learn task patterns from examples, and more generally in conversation, where responses become progressively shaped by the preceding dialogue. The introduction of persistent memory further enhances this</w:t>
      </w:r>
      <w:r w:rsidR="00A36332">
        <w:t xml:space="preserve"> capability</w:t>
      </w:r>
      <w:r w:rsidRPr="001B6BA0">
        <w:t xml:space="preserve">, enabling LLMs to incorporate knowledge from prior sessions, which helps compensate for training limitations like knowledge cutoffs. However, this very ability to learn </w:t>
      </w:r>
      <w:r w:rsidRPr="00B274FE">
        <w:rPr>
          <w:rStyle w:val="Emphasis"/>
          <w:i w:val="0"/>
        </w:rPr>
        <w:t>from</w:t>
      </w:r>
      <w:r w:rsidRPr="001B6BA0">
        <w:t xml:space="preserve"> the input presents a fundamental tension: to learn effectively, the model must, to some extent, accept the provided material. This makes simultaneous critical evaluation</w:t>
      </w:r>
      <w:r>
        <w:t xml:space="preserve"> - </w:t>
      </w:r>
      <w:r w:rsidRPr="001B6BA0">
        <w:t>questioning the input's validity while also using it as learning material</w:t>
      </w:r>
      <w:r>
        <w:t xml:space="preserve"> - </w:t>
      </w:r>
      <w:r w:rsidRPr="001B6BA0">
        <w:t>an inherently difficult task requiring sophisticated abstract reasoning.</w:t>
      </w:r>
    </w:p>
    <w:p w:rsidR="000A65FC" w:rsidRDefault="00FA69F2" w:rsidP="008D64B6">
      <w:pPr>
        <w:pStyle w:val="BodyText"/>
      </w:pPr>
      <w:r w:rsidRPr="001B6BA0">
        <w:t>This challenge parallels aspects of learning in children, who often lack fully developed critical thinking skills and tend to accept learning materials as ground truth, taking them at face value without rigorous questioning (a point also relevant to translating expert review,</w:t>
      </w:r>
      <w:r>
        <w:t xml:space="preserve"> </w:t>
      </w:r>
      <w:hyperlink w:anchor="Translating_Expert_Review" w:history="1">
        <w:r w:rsidRPr="0041763D">
          <w:rPr>
            <w:rStyle w:val="Hyperlink"/>
            <w:b/>
            <w:vanish/>
          </w:rPr>
          <w:t>{{</w:t>
        </w:r>
        <w:r w:rsidRPr="0041763D">
          <w:rPr>
            <w:rStyle w:val="Hyperlink"/>
          </w:rPr>
          <w:t>Section 2.3.1</w:t>
        </w:r>
        <w:r w:rsidRPr="0041763D">
          <w:rPr>
            <w:rStyle w:val="Hyperlink"/>
            <w:b/>
            <w:vanish/>
          </w:rPr>
          <w:t>}}{{LNK: #Translating_Expert_Review}}</w:t>
        </w:r>
      </w:hyperlink>
      <w:r w:rsidRPr="001B6BA0">
        <w:t>). Our experience suggests the default operational mode of current frontier LLMs in chat interfaces often mirrors this, prioritizing contextual learning over inherent skepticism. Consequently, eliciting a genuinely critical treatment of input material typically necessitates deliberate, prompt-driven context conditioning.</w:t>
      </w:r>
    </w:p>
    <w:p w:rsidR="00FA69F2" w:rsidRDefault="00FA69F2" w:rsidP="008D64B6">
      <w:pPr>
        <w:pStyle w:val="BodyText"/>
      </w:pPr>
      <w:r w:rsidRPr="001B6BA0">
        <w:t xml:space="preserve">Therefore, actively </w:t>
      </w:r>
      <w:r w:rsidRPr="00FA69F2">
        <w:rPr>
          <w:rStyle w:val="Strong"/>
          <w:b w:val="0"/>
        </w:rPr>
        <w:t>countering this default positive input bias</w:t>
      </w:r>
      <w:r w:rsidRPr="001B6BA0">
        <w:t xml:space="preserve"> was an essential goal in designing the </w:t>
      </w:r>
      <w:hyperlink w:anchor="PeerReviewPrompt" w:history="1">
        <w:r w:rsidRPr="0041763D">
          <w:rPr>
            <w:rStyle w:val="Hyperlink"/>
            <w:b/>
            <w:i/>
            <w:vanish/>
          </w:rPr>
          <w:t>{{</w:t>
        </w:r>
        <w:r w:rsidRPr="0041763D">
          <w:rPr>
            <w:rStyle w:val="Hyperlink"/>
            <w:i/>
          </w:rPr>
          <w:t>PeerReviewPrompt</w:t>
        </w:r>
        <w:r w:rsidRPr="0041763D">
          <w:rPr>
            <w:rStyle w:val="Hyperlink"/>
            <w:b/>
            <w:i/>
            <w:vanish/>
          </w:rPr>
          <w:t>}}{{LNK: #PeerReviewPrompt}}</w:t>
        </w:r>
      </w:hyperlink>
      <w:r w:rsidRPr="001B6BA0">
        <w:t>. The strategies employed, including specific persona engineering elements (</w:t>
      </w:r>
      <w:hyperlink w:anchor="Behavioral_Context" w:history="1">
        <w:r w:rsidRPr="0041763D">
          <w:rPr>
            <w:rStyle w:val="Hyperlink"/>
            <w:b/>
            <w:vanish/>
          </w:rPr>
          <w:t>{{</w:t>
        </w:r>
        <w:r w:rsidRPr="0041763D">
          <w:rPr>
            <w:rStyle w:val="Hyperlink"/>
          </w:rPr>
          <w:t>Section 2.2.3</w:t>
        </w:r>
        <w:r w:rsidRPr="0041763D">
          <w:rPr>
            <w:rStyle w:val="Hyperlink"/>
            <w:b/>
            <w:vanish/>
          </w:rPr>
          <w:t>}}{{LNK: #Behavioral_Context}}</w:t>
        </w:r>
      </w:hyperlink>
      <w:r w:rsidRPr="001B6BA0">
        <w:t>) and prompts designed to induce a more critical, negatively biased stance (</w:t>
      </w:r>
      <w:hyperlink w:anchor="M2_Reflecting" w:history="1">
        <w:r w:rsidRPr="0041763D">
          <w:rPr>
            <w:rStyle w:val="Hyperlink"/>
            <w:b/>
            <w:vanish/>
          </w:rPr>
          <w:t>{{</w:t>
        </w:r>
        <w:r w:rsidRPr="0041763D">
          <w:rPr>
            <w:rStyle w:val="Hyperlink"/>
          </w:rPr>
          <w:t>2.3.4</w:t>
        </w:r>
        <w:r w:rsidRPr="0041763D">
          <w:rPr>
            <w:rStyle w:val="Hyperlink"/>
            <w:b/>
            <w:vanish/>
          </w:rPr>
          <w:t>}}{{LNK: #M2_Reflecting}}</w:t>
        </w:r>
      </w:hyperlink>
      <w:r w:rsidRPr="001B6BA0">
        <w:t xml:space="preserve">), aimed directly at shifting the LLM from passive acceptance towards active scrutiny. The demonstration analyses confirm that the negative bias conditioning implemented in the current </w:t>
      </w:r>
      <w:hyperlink w:anchor="PeerReviewPrompt" w:history="1">
        <w:r w:rsidR="0088631F" w:rsidRPr="0041763D">
          <w:rPr>
            <w:rStyle w:val="Hyperlink"/>
            <w:b/>
            <w:i/>
            <w:vanish/>
          </w:rPr>
          <w:t>{{</w:t>
        </w:r>
        <w:r w:rsidR="0088631F" w:rsidRPr="0041763D">
          <w:rPr>
            <w:rStyle w:val="Hyperlink"/>
            <w:i/>
          </w:rPr>
          <w:t>PeerReviewPrompt</w:t>
        </w:r>
        <w:r w:rsidR="0088631F" w:rsidRPr="0041763D">
          <w:rPr>
            <w:rStyle w:val="Hyperlink"/>
            <w:b/>
            <w:i/>
            <w:vanish/>
          </w:rPr>
          <w:t>}}{{LNK: #PeerReviewPrompt}}</w:t>
        </w:r>
      </w:hyperlink>
      <w:r w:rsidRPr="001B6BA0">
        <w:t xml:space="preserve"> successfully and reliably suppressed the observed positive input bias when applied to the </w:t>
      </w:r>
      <w:r w:rsidRPr="001B6BA0">
        <w:rPr>
          <w:rStyle w:val="Emphasis"/>
        </w:rPr>
        <w:t>test paper</w:t>
      </w:r>
      <w:r w:rsidRPr="001B6BA0">
        <w:t xml:space="preserve"> </w:t>
      </w:r>
      <w:r w:rsidRPr="00EB0717">
        <w:fldChar w:fldCharType="begin"/>
      </w:r>
      <w:r w:rsidR="005575FC">
        <w:instrText xml:space="preserve"> ADDIN ZOTERO_ITEM CSL_CITATION {"citationID":"0aS1P5u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41763D">
          <w:rPr>
            <w:rStyle w:val="Hyperlink"/>
          </w:rPr>
          <w:t>91</w:t>
        </w:r>
      </w:hyperlink>
      <w:r w:rsidRPr="00EB0717">
        <w:t>]</w:t>
      </w:r>
      <w:r w:rsidRPr="00EB0717">
        <w:fldChar w:fldCharType="end"/>
      </w:r>
      <w:r>
        <w:t xml:space="preserve"> </w:t>
      </w:r>
      <w:r w:rsidRPr="001B6BA0">
        <w:t>using the target models, enabling a more rigorous evaluation.</w:t>
      </w:r>
    </w:p>
    <w:p w:rsidR="005E49FA" w:rsidRDefault="005A0069" w:rsidP="005E49FA">
      <w:pPr>
        <w:pStyle w:val="Heading2-0"/>
      </w:pPr>
      <w:bookmarkStart w:id="28" w:name="D3_Reasoning_Insights"/>
      <w:r w:rsidRPr="0041763D">
        <w:rPr>
          <w:vanish/>
        </w:rPr>
        <w:t>{{</w:t>
      </w:r>
      <w:r w:rsidR="00BF65E8">
        <w:t>Insights into PWP-Guided LLM Reasoning</w:t>
      </w:r>
      <w:r w:rsidRPr="0041763D">
        <w:rPr>
          <w:vanish/>
        </w:rPr>
        <w:t>}}{{BMK: #D3_Reasoning_Insights}}</w:t>
      </w:r>
      <w:bookmarkEnd w:id="28"/>
    </w:p>
    <w:p w:rsidR="00BF65E8" w:rsidRPr="00BF65E8" w:rsidRDefault="00BF65E8" w:rsidP="00BF65E8">
      <w:pPr>
        <w:pStyle w:val="BodyText"/>
      </w:pPr>
      <w:r w:rsidRPr="00BF65E8">
        <w:t xml:space="preserve">The demonstrations highlighted the ability of LLMs, when guided by </w:t>
      </w:r>
      <w:r>
        <w:t>PWP prompt</w:t>
      </w:r>
      <w:r w:rsidRPr="00BF65E8">
        <w:t>, to identify potentially significant methodological flaws, sometimes even those initially overlooked during manual human review (</w:t>
      </w:r>
      <w:hyperlink w:anchor="D3_Demonstration_Analyses" w:history="1">
        <w:r w:rsidR="000F3572" w:rsidRPr="0041763D">
          <w:rPr>
            <w:rStyle w:val="Hyperlink"/>
            <w:b/>
            <w:vanish/>
          </w:rPr>
          <w:t>{{</w:t>
        </w:r>
        <w:r w:rsidRPr="0041763D">
          <w:rPr>
            <w:rStyle w:val="Hyperlink"/>
          </w:rPr>
          <w:t>Section 3.1</w:t>
        </w:r>
        <w:r w:rsidR="000F3572" w:rsidRPr="0041763D">
          <w:rPr>
            <w:rStyle w:val="Hyperlink"/>
            <w:b/>
            <w:vanish/>
          </w:rPr>
          <w:t>}}{{LNK: #D3_Demonstration_Analyses}}</w:t>
        </w:r>
      </w:hyperlink>
      <w:r w:rsidRPr="00BF65E8">
        <w:t xml:space="preserve">). Exploring </w:t>
      </w:r>
      <w:r w:rsidRPr="00B274FE">
        <w:rPr>
          <w:rStyle w:val="Emphasis"/>
          <w:i w:val="0"/>
        </w:rPr>
        <w:t>how</w:t>
      </w:r>
      <w:r w:rsidRPr="00BF65E8">
        <w:t xml:space="preserve"> LLMs might generate such critical insights, despite lacking true scientific understanding or experimental experience, offers valuable perspectives on the interplay between their inherent capabilities and structured prompting methodologies like PWP.</w:t>
      </w:r>
    </w:p>
    <w:p w:rsidR="00BF65E8" w:rsidRPr="00BF65E8" w:rsidRDefault="00BF65E8" w:rsidP="00BF65E8">
      <w:pPr>
        <w:pStyle w:val="BodyText"/>
      </w:pPr>
      <w:r w:rsidRPr="00BF65E8">
        <w:t xml:space="preserve">Consider the example of multiple models identifying the use of a glass-wool-packed condenser as an improvised and likely inadequate fractionating column (reported in </w:t>
      </w:r>
      <w:hyperlink w:anchor="D3_Demonstration_Analyses" w:history="1">
        <w:r w:rsidR="000F3572" w:rsidRPr="0041763D">
          <w:rPr>
            <w:rStyle w:val="Hyperlink"/>
            <w:b/>
            <w:vanish/>
          </w:rPr>
          <w:t>{{</w:t>
        </w:r>
        <w:r w:rsidR="000F3572" w:rsidRPr="0041763D">
          <w:rPr>
            <w:rStyle w:val="Hyperlink"/>
          </w:rPr>
          <w:t>Section 3.1</w:t>
        </w:r>
        <w:r w:rsidR="000F3572" w:rsidRPr="0041763D">
          <w:rPr>
            <w:rStyle w:val="Hyperlink"/>
            <w:b/>
            <w:vanish/>
          </w:rPr>
          <w:t>}}{{LNK: #D3_Demonstration_Analyses}}</w:t>
        </w:r>
      </w:hyperlink>
      <w:r w:rsidRPr="00BF65E8">
        <w:t xml:space="preserve">). One plausible mechanism behind flagging such issues relates to the LLM's fundamental nature as a predictive model trained on vast datasets. LLMs excel at learning statistical regularities and predicting text based on these </w:t>
      </w:r>
      <w:r w:rsidRPr="00BF65E8">
        <w:lastRenderedPageBreak/>
        <w:t>patterns. Common and well-established scientific techniques, such as fractional distillation, are likely described extensively and relatively consistently within the LLM's training corpus, reflecting established scientific practices.</w:t>
      </w:r>
    </w:p>
    <w:p w:rsidR="00BF65E8" w:rsidRPr="00BF65E8" w:rsidRDefault="00BF65E8" w:rsidP="00BF65E8">
      <w:pPr>
        <w:pStyle w:val="BodyText"/>
      </w:pPr>
      <w:r w:rsidRPr="00BF65E8">
        <w:t xml:space="preserve">The PWP framework directs the LLM to extract specific methodological details from the input manuscript (e.g., "glass-wool packing" used for a "fractionation column"). The crucial step appears to be an implicit comparison: the LLM evaluates the likelihood of these </w:t>
      </w:r>
      <w:r w:rsidRPr="00B274FE">
        <w:rPr>
          <w:rStyle w:val="Emphasis"/>
          <w:i w:val="0"/>
        </w:rPr>
        <w:t>extracted details</w:t>
      </w:r>
      <w:r w:rsidRPr="00B274FE">
        <w:rPr>
          <w:i/>
        </w:rPr>
        <w:t xml:space="preserve"> </w:t>
      </w:r>
      <w:r w:rsidRPr="00BF65E8">
        <w:t>from the paper against the patterns typically associated with the core concept (here, "fractionation column") derived from its general training data, which represents a form of encoded "world knowledge". If a specific detail from the paper (like "glass wool packing" in this context) corresponds to a low-probability pattern or significantly deviates from the common descriptions associated with standard fractionation columns found in the training data, the LLM may identify this as an anomaly, a potential inconsistency, or a contradiction to established practices.</w:t>
      </w:r>
    </w:p>
    <w:p w:rsidR="00BF65E8" w:rsidRPr="00BF65E8" w:rsidRDefault="00BF65E8" w:rsidP="00BF65E8">
      <w:pPr>
        <w:pStyle w:val="BodyText"/>
      </w:pPr>
      <w:r w:rsidRPr="00BF65E8">
        <w:t>This process arguably mirrors aspects of human scientific inquiry when encountering unfamiliar technical specifics. A scientist lacking deep expertise in fractional distillation might consult authoritative sources like textbooks or leading review articles to understand standard column designs. Alternatively, they might search scientific databases (like Google Scholar) to assess the prevalence and context of specific technical combinations, such as "glass wool packing" used for "fractionation columns". In scientific fields, frequently recurring methods and descriptions in reputable sources often reflect the prevailing scientific consensus on validity and best practice, analogous perhaps to the dominant patterns learned by the LLM.</w:t>
      </w:r>
    </w:p>
    <w:p w:rsidR="00BF65E8" w:rsidRPr="00BF65E8" w:rsidRDefault="00BF65E8" w:rsidP="00BF65E8">
      <w:pPr>
        <w:pStyle w:val="BodyText"/>
      </w:pPr>
      <w:r w:rsidRPr="00BF65E8">
        <w:t xml:space="preserve">The PWP methodology likely facilitates this type of pattern-comparison and anomaly detection. It does not teach the LLM chemistry, but rather structures the analytical process. By requiring the LLM to explicitly list experimental stages (e.g., Section </w:t>
      </w:r>
      <w:hyperlink w:anchor="IV_D2_2_Listing_of_Core_Stages" w:history="1">
        <w:r w:rsidR="00EF6A08" w:rsidRPr="0041763D">
          <w:rPr>
            <w:rStyle w:val="Hyperlink"/>
            <w:b/>
            <w:vanish/>
          </w:rPr>
          <w:t>{{</w:t>
        </w:r>
        <w:r w:rsidRPr="0041763D">
          <w:rPr>
            <w:rStyle w:val="Hyperlink"/>
          </w:rPr>
          <w:t>IV.D.2.2</w:t>
        </w:r>
        <w:r w:rsidR="00EF6A08" w:rsidRPr="0041763D">
          <w:rPr>
            <w:rStyle w:val="Hyperlink"/>
            <w:b/>
            <w:vanish/>
          </w:rPr>
          <w:t>}}{{LNK: #IV_D2_2_Listing_of_Core_Stages}}</w:t>
        </w:r>
      </w:hyperlink>
      <w:r w:rsidRPr="00BF65E8">
        <w:t>), describe components in detail</w:t>
      </w:r>
      <w:r w:rsidR="00EF6A08">
        <w:t xml:space="preserve"> (</w:t>
      </w:r>
      <w:r w:rsidR="00EF6A08" w:rsidRPr="00BF65E8">
        <w:t xml:space="preserve">Sections </w:t>
      </w:r>
      <w:hyperlink w:anchor="IV_D2_3_D_Equipment_Process" w:history="1">
        <w:r w:rsidR="00EF6A08" w:rsidRPr="0041763D">
          <w:rPr>
            <w:rStyle w:val="Hyperlink"/>
            <w:b/>
            <w:vanish/>
          </w:rPr>
          <w:t>{{</w:t>
        </w:r>
        <w:r w:rsidR="00EF6A08" w:rsidRPr="0041763D">
          <w:rPr>
            <w:rStyle w:val="Hyperlink"/>
          </w:rPr>
          <w:t>IV.D.2.3.D</w:t>
        </w:r>
        <w:r w:rsidR="00EF6A08" w:rsidRPr="0041763D">
          <w:rPr>
            <w:rStyle w:val="Hyperlink"/>
            <w:b/>
            <w:vanish/>
          </w:rPr>
          <w:t>}}{{LNK: #IV_D2_3_D_Equipment_Process}}</w:t>
        </w:r>
      </w:hyperlink>
      <w:r w:rsidR="00EF6A08">
        <w:t>)</w:t>
      </w:r>
      <w:r w:rsidRPr="00BF65E8">
        <w:t xml:space="preserve">, evaluate feasibility (e.g., Sections </w:t>
      </w:r>
      <w:hyperlink w:anchor="IV_D2_3_E_A_Priori_Feasibility_Assess" w:history="1">
        <w:r w:rsidR="000C78C1" w:rsidRPr="0041763D">
          <w:rPr>
            <w:rStyle w:val="Hyperlink"/>
            <w:b/>
            <w:vanish/>
          </w:rPr>
          <w:t>{{</w:t>
        </w:r>
        <w:r w:rsidRPr="0041763D">
          <w:rPr>
            <w:rStyle w:val="Hyperlink"/>
          </w:rPr>
          <w:t>IV.D.2.3.E</w:t>
        </w:r>
        <w:r w:rsidR="000C78C1" w:rsidRPr="0041763D">
          <w:rPr>
            <w:rStyle w:val="Hyperlink"/>
            <w:b/>
            <w:vanish/>
          </w:rPr>
          <w:t>}}{{LNK: #IV_D2_3_E_A_Priori_Feasibility_Assess}}</w:t>
        </w:r>
      </w:hyperlink>
      <w:r w:rsidRPr="00BF65E8">
        <w:t xml:space="preserve">, </w:t>
      </w:r>
      <w:hyperlink w:anchor="IV_D2_3_F_Idealized_Model_Performance" w:history="1">
        <w:r w:rsidR="000C78C1" w:rsidRPr="0041763D">
          <w:rPr>
            <w:rStyle w:val="Hyperlink"/>
            <w:b/>
            <w:vanish/>
          </w:rPr>
          <w:t>{{</w:t>
        </w:r>
        <w:r w:rsidRPr="0041763D">
          <w:rPr>
            <w:rStyle w:val="Hyperlink"/>
          </w:rPr>
          <w:t>IV.D.2.3.F</w:t>
        </w:r>
        <w:r w:rsidR="000C78C1" w:rsidRPr="0041763D">
          <w:rPr>
            <w:rStyle w:val="Hyperlink"/>
            <w:b/>
            <w:vanish/>
          </w:rPr>
          <w:t>}}{{LNK: #IV_D2_3_F_Idealized_Model_Performance}}</w:t>
        </w:r>
      </w:hyperlink>
      <w:r w:rsidRPr="00BF65E8">
        <w:t xml:space="preserve">), and assess plausibility (e.g., Section </w:t>
      </w:r>
      <w:hyperlink w:anchor="IV_D2_5_A_Priori_Plausibility_Check" w:history="1">
        <w:r w:rsidR="000C78C1" w:rsidRPr="0041763D">
          <w:rPr>
            <w:rStyle w:val="Hyperlink"/>
            <w:b/>
            <w:vanish/>
          </w:rPr>
          <w:t>{{</w:t>
        </w:r>
        <w:r w:rsidRPr="0041763D">
          <w:rPr>
            <w:rStyle w:val="Hyperlink"/>
          </w:rPr>
          <w:t>IV.D.2.5</w:t>
        </w:r>
        <w:r w:rsidR="000C78C1" w:rsidRPr="0041763D">
          <w:rPr>
            <w:rStyle w:val="Hyperlink"/>
            <w:b/>
            <w:vanish/>
          </w:rPr>
          <w:t>}}{{LNK: #IV_D2_5_A_Priori_Plausibility_Check}}</w:t>
        </w:r>
      </w:hyperlink>
      <w:r w:rsidRPr="00BF65E8">
        <w:t>), PWP focuses the LLM's pattern-matching capabilities on specific technical points for the</w:t>
      </w:r>
      <w:r>
        <w:t xml:space="preserve"> purpose of critical evaluation</w:t>
      </w:r>
      <w:r w:rsidRPr="00BF65E8">
        <w:t xml:space="preserve">. This structured approach, combined with the conditioning to mitigate input bias (discussed in </w:t>
      </w:r>
      <w:hyperlink w:anchor="D3_Input_Bias" w:history="1">
        <w:r w:rsidR="000F3572" w:rsidRPr="0041763D">
          <w:rPr>
            <w:rStyle w:val="Hyperlink"/>
            <w:b/>
            <w:vanish/>
          </w:rPr>
          <w:t>{{</w:t>
        </w:r>
        <w:r w:rsidRPr="0041763D">
          <w:rPr>
            <w:rStyle w:val="Hyperlink"/>
          </w:rPr>
          <w:t>Section 3.2</w:t>
        </w:r>
        <w:r w:rsidR="000F3572" w:rsidRPr="0041763D">
          <w:rPr>
            <w:rStyle w:val="Hyperlink"/>
            <w:b/>
            <w:vanish/>
          </w:rPr>
          <w:t>}}{{LNK: #</w:t>
        </w:r>
        <w:r w:rsidR="005A0069" w:rsidRPr="0041763D">
          <w:rPr>
            <w:rStyle w:val="Hyperlink"/>
            <w:b/>
            <w:vanish/>
          </w:rPr>
          <w:t>D3_Input_Bias</w:t>
        </w:r>
        <w:r w:rsidR="000F3572" w:rsidRPr="0041763D">
          <w:rPr>
            <w:rStyle w:val="Hyperlink"/>
            <w:b/>
            <w:vanish/>
          </w:rPr>
          <w:t>}}</w:t>
        </w:r>
      </w:hyperlink>
      <w:r w:rsidRPr="00BF65E8">
        <w:t>), likely increases the probability of detecting and reporting low-likelihood details or inconsistencies compared to less constrained prompting methods.</w:t>
      </w:r>
    </w:p>
    <w:p w:rsidR="00BF65E8" w:rsidRPr="00BF65E8" w:rsidRDefault="00BF65E8" w:rsidP="00BF65E8">
      <w:pPr>
        <w:pStyle w:val="BodyText"/>
      </w:pPr>
      <w:r w:rsidRPr="00BF65E8">
        <w:t>Therefore, at least some of the critical insights generated by PWP-guided LLMs might arise not from deep reasoning in the human sense, but from a sophisticated comparison of manuscript-specific details against learned representations of scientific norms and consensus. Understanding this potential mechanism underscores the importance of detailed, structured workflows in prompting methodologies like PWP, as they serve to strategically harness and focus the LLM's powerful pattern-matching abilities for complex critical evaluation tasks.</w:t>
      </w:r>
    </w:p>
    <w:p w:rsidR="00312437" w:rsidRPr="00EB0717" w:rsidRDefault="00943ACF" w:rsidP="00312437">
      <w:pPr>
        <w:pStyle w:val="Heading2-0"/>
      </w:pPr>
      <w:bookmarkStart w:id="29" w:name="D3_Study_Limitations"/>
      <w:r w:rsidRPr="0041763D">
        <w:rPr>
          <w:vanish/>
        </w:rPr>
        <w:t>{{</w:t>
      </w:r>
      <w:r w:rsidR="00705675" w:rsidRPr="00EB0717">
        <w:t>Study Limitations</w:t>
      </w:r>
      <w:r w:rsidRPr="0041763D">
        <w:rPr>
          <w:vanish/>
        </w:rPr>
        <w:t>}}{{BMK: #D3_Study_Limitations}}</w:t>
      </w:r>
      <w:bookmarkEnd w:id="29"/>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05016D">
      <w:pPr>
        <w:pStyle w:val="ListNumber"/>
        <w:numPr>
          <w:ilvl w:val="0"/>
          <w:numId w:val="88"/>
        </w:numPr>
        <w:tabs>
          <w:tab w:val="clear" w:pos="360"/>
          <w:tab w:val="num" w:pos="540"/>
        </w:tabs>
        <w:ind w:left="540"/>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A43F89">
      <w:pPr>
        <w:pStyle w:val="ListNumber"/>
        <w:tabs>
          <w:tab w:val="clear" w:pos="360"/>
          <w:tab w:val="num" w:pos="540"/>
        </w:tabs>
        <w:ind w:left="540"/>
      </w:pPr>
      <w:r w:rsidRPr="00EB0717">
        <w:rPr>
          <w:b/>
        </w:rPr>
        <w:t>Limited Prompt Scope:</w:t>
      </w:r>
      <w:r w:rsidRPr="00EB0717">
        <w:t xml:space="preserve"> </w:t>
      </w:r>
      <w:r w:rsidR="00A01DDC">
        <w:t>T</w:t>
      </w:r>
      <w:r w:rsidRPr="00EB0717">
        <w:t xml:space="preserve">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A43F89">
      <w:pPr>
        <w:pStyle w:val="ListNumber"/>
        <w:tabs>
          <w:tab w:val="clear" w:pos="360"/>
          <w:tab w:val="num" w:pos="540"/>
        </w:tabs>
        <w:ind w:left="540"/>
      </w:pPr>
      <w:r w:rsidRPr="00EB0717">
        <w:rPr>
          <w:b/>
        </w:rPr>
        <w:t>Qualitative, Non-Benchmarked Evaluation:</w:t>
      </w:r>
      <w:r w:rsidRPr="00EB0717">
        <w:t xml:space="preserve"> The assessment of the prompt</w:t>
      </w:r>
      <w:r w:rsidR="00A01DDC">
        <w:t>'s performance presented herein</w:t>
      </w:r>
      <w:r w:rsidRPr="00EB0717">
        <w:t xml:space="preserve">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A43F89">
      <w:pPr>
        <w:pStyle w:val="ListNumber"/>
        <w:tabs>
          <w:tab w:val="clear" w:pos="360"/>
          <w:tab w:val="num" w:pos="540"/>
        </w:tabs>
        <w:ind w:left="540"/>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w:t>
      </w:r>
      <w:r w:rsidRPr="00EB0717">
        <w:lastRenderedPageBreak/>
        <w:t xml:space="preserve">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A43F89">
      <w:pPr>
        <w:pStyle w:val="ListNumber"/>
        <w:tabs>
          <w:tab w:val="clear" w:pos="360"/>
          <w:tab w:val="num" w:pos="540"/>
        </w:tabs>
        <w:ind w:left="540"/>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4241A1" w:rsidRDefault="00943ACF" w:rsidP="00FB039A">
      <w:pPr>
        <w:pStyle w:val="Heading2-0"/>
        <w:rPr>
          <w:lang w:val="fr-FR"/>
        </w:rPr>
      </w:pPr>
      <w:bookmarkStart w:id="30" w:name="D3_Future_Directions"/>
      <w:r w:rsidRPr="0041763D">
        <w:rPr>
          <w:vanish/>
          <w:lang w:val="fr-FR"/>
        </w:rPr>
        <w:t>{{</w:t>
      </w:r>
      <w:r w:rsidR="00FB039A" w:rsidRPr="004241A1">
        <w:rPr>
          <w:lang w:val="fr-FR"/>
        </w:rPr>
        <w:t>Future Directions</w:t>
      </w:r>
      <w:r w:rsidRPr="0041763D">
        <w:rPr>
          <w:vanish/>
          <w:lang w:val="fr-FR"/>
        </w:rPr>
        <w:t>}}{{BMK: #D3_Future_Directions}}</w:t>
      </w:r>
      <w:bookmarkEnd w:id="30"/>
    </w:p>
    <w:p w:rsidR="00FB039A" w:rsidRPr="00EB0717" w:rsidRDefault="00FB039A" w:rsidP="00114DD4">
      <w:pPr>
        <w:pStyle w:val="BodyText"/>
      </w:pPr>
      <w:r w:rsidRPr="00EB0717">
        <w:t xml:space="preserve">The current </w:t>
      </w:r>
      <w:hyperlink w:anchor="PeerReviewPrompt" w:history="1">
        <w:r w:rsidR="00A63871" w:rsidRPr="0041763D">
          <w:rPr>
            <w:rStyle w:val="Hyperlink"/>
            <w:b/>
            <w:i/>
            <w:vanish/>
          </w:rPr>
          <w:t>{{</w:t>
        </w:r>
        <w:r w:rsidR="00A63871" w:rsidRPr="0041763D">
          <w:rPr>
            <w:rStyle w:val="Hyperlink"/>
            <w:i/>
          </w:rPr>
          <w:t>PeerReviewPrompt</w:t>
        </w:r>
        <w:r w:rsidR="00A63871" w:rsidRPr="0041763D">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05016D">
      <w:pPr>
        <w:pStyle w:val="ListNumber"/>
        <w:numPr>
          <w:ilvl w:val="0"/>
          <w:numId w:val="28"/>
        </w:numPr>
        <w:tabs>
          <w:tab w:val="clear" w:pos="360"/>
          <w:tab w:val="num" w:pos="540"/>
        </w:tabs>
        <w:ind w:left="540"/>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05016D">
      <w:pPr>
        <w:pStyle w:val="ListNumber"/>
        <w:numPr>
          <w:ilvl w:val="0"/>
          <w:numId w:val="28"/>
        </w:numPr>
        <w:tabs>
          <w:tab w:val="clear" w:pos="360"/>
          <w:tab w:val="num" w:pos="540"/>
        </w:tabs>
        <w:ind w:left="540"/>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this </w:t>
      </w:r>
      <w:r w:rsidR="008923C8">
        <w:t xml:space="preserve">analysis target </w:t>
      </w:r>
      <w:r w:rsidRPr="00EB0717">
        <w:t>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 xml:space="preserve">, </w:t>
      </w:r>
      <w:r w:rsidR="008923C8" w:rsidRPr="00EB0717">
        <w:t xml:space="preserve">this </w:t>
      </w:r>
      <w:r w:rsidR="008923C8">
        <w:t>analysis target</w:t>
      </w:r>
      <w:r w:rsidRPr="00EB0717">
        <w:t xml:space="preserve">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41763D">
          <w:rPr>
            <w:rStyle w:val="Hyperlink"/>
          </w:rPr>
          <w:t>91</w:t>
        </w:r>
      </w:hyperlink>
      <w:r w:rsidR="002F3BDA" w:rsidRPr="00EB0717">
        <w:t>]</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05016D">
      <w:pPr>
        <w:pStyle w:val="ListNumber"/>
        <w:numPr>
          <w:ilvl w:val="0"/>
          <w:numId w:val="28"/>
        </w:numPr>
        <w:tabs>
          <w:tab w:val="clear" w:pos="360"/>
          <w:tab w:val="num" w:pos="540"/>
        </w:tabs>
        <w:ind w:left="540"/>
      </w:pPr>
      <w:r w:rsidRPr="00EB0717">
        <w:rPr>
          <w:b/>
        </w:rPr>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41763D">
          <w:rPr>
            <w:rStyle w:val="Hyperlink"/>
            <w:b/>
            <w:vanish/>
          </w:rPr>
          <w:t>{{</w:t>
        </w:r>
        <w:r w:rsidRPr="0041763D">
          <w:rPr>
            <w:rStyle w:val="Hyperlink"/>
          </w:rPr>
          <w:t>Section IV</w:t>
        </w:r>
        <w:r w:rsidR="007901D6" w:rsidRPr="0041763D">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41763D">
          <w:rPr>
            <w:rStyle w:val="Hyperlink"/>
            <w:b/>
            <w:vanish/>
          </w:rPr>
          <w:t>{{</w:t>
        </w:r>
        <w:r w:rsidR="00F55B3F" w:rsidRPr="0041763D">
          <w:rPr>
            <w:rStyle w:val="Hyperlink"/>
          </w:rPr>
          <w:t>Section IV.D.2.3</w:t>
        </w:r>
        <w:r w:rsidR="00F55B3F" w:rsidRPr="0041763D">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41763D">
          <w:rPr>
            <w:rStyle w:val="Hyperlink"/>
            <w:b/>
            <w:vanish/>
          </w:rPr>
          <w:t>{{</w:t>
        </w:r>
        <w:r w:rsidRPr="0041763D">
          <w:rPr>
            <w:rStyle w:val="Hyperlink"/>
          </w:rPr>
          <w:t>Section IV.D.2.3.F</w:t>
        </w:r>
        <w:r w:rsidRPr="0041763D">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41763D">
          <w:rPr>
            <w:rStyle w:val="Hyperlink"/>
            <w:b/>
            <w:vanish/>
          </w:rPr>
          <w:t>{{</w:t>
        </w:r>
        <w:r w:rsidRPr="0041763D">
          <w:rPr>
            <w:rStyle w:val="Hyperlink"/>
          </w:rPr>
          <w:t>Section IV.D.2.3.E</w:t>
        </w:r>
        <w:r w:rsidRPr="0041763D">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lastRenderedPageBreak/>
        <w:t>Adding New Checks:</w:t>
      </w:r>
      <w:r w:rsidRPr="00EB0717">
        <w:t xml:space="preserve"> The framework could be enhanced by adding checks for expected author-provided analyses. For example, a check could be added (perhaps also within </w:t>
      </w:r>
      <w:hyperlink w:anchor="Red_Flags" w:history="1">
        <w:r w:rsidRPr="0041763D">
          <w:rPr>
            <w:rStyle w:val="Hyperlink"/>
            <w:b/>
            <w:vanish/>
          </w:rPr>
          <w:t>{{</w:t>
        </w:r>
        <w:r w:rsidR="00750715" w:rsidRPr="0041763D">
          <w:rPr>
            <w:rStyle w:val="Hyperlink"/>
          </w:rPr>
          <w:t>Section I</w:t>
        </w:r>
        <w:r w:rsidRPr="0041763D">
          <w:rPr>
            <w:rStyle w:val="Hyperlink"/>
          </w:rPr>
          <w:t>V.D.1.3</w:t>
        </w:r>
        <w:r w:rsidRPr="0041763D">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41763D">
          <w:rPr>
            <w:rStyle w:val="Hyperlink"/>
            <w:b/>
            <w:vanish/>
          </w:rPr>
          <w:t>{{</w:t>
        </w:r>
        <w:r w:rsidR="00750715" w:rsidRPr="0041763D">
          <w:rPr>
            <w:rStyle w:val="Hyperlink"/>
          </w:rPr>
          <w:t>Section I</w:t>
        </w:r>
        <w:r w:rsidRPr="0041763D">
          <w:rPr>
            <w:rStyle w:val="Hyperlink"/>
          </w:rPr>
          <w:t>V.D.2.5</w:t>
        </w:r>
        <w:r w:rsidRPr="0041763D">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41763D">
          <w:rPr>
            <w:rStyle w:val="Hyperlink"/>
            <w:b/>
            <w:vanish/>
          </w:rPr>
          <w:t>{{</w:t>
        </w:r>
        <w:r w:rsidR="00750715" w:rsidRPr="0041763D">
          <w:rPr>
            <w:rStyle w:val="Hyperlink"/>
          </w:rPr>
          <w:t xml:space="preserve">Section </w:t>
        </w:r>
        <w:r w:rsidRPr="0041763D">
          <w:rPr>
            <w:rStyle w:val="Hyperlink"/>
          </w:rPr>
          <w:t>IV.D.1.3</w:t>
        </w:r>
        <w:r w:rsidRPr="0041763D">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41763D">
          <w:rPr>
            <w:rStyle w:val="Hyperlink"/>
            <w:b/>
            <w:vanish/>
          </w:rPr>
          <w:t>{{</w:t>
        </w:r>
        <w:r w:rsidRPr="0041763D">
          <w:rPr>
            <w:rStyle w:val="Hyperlink"/>
          </w:rPr>
          <w:t>Section 2.2.4</w:t>
        </w:r>
        <w:r w:rsidRPr="0041763D">
          <w:rPr>
            <w:rStyle w:val="Hyperlink"/>
            <w:b/>
            <w:vanish/>
          </w:rPr>
          <w:t>}}{{LNK: #M2_Custom_Classification}}</w:t>
        </w:r>
      </w:hyperlink>
      <w:r w:rsidRPr="00EB0717">
        <w:t xml:space="preserve">), the </w:t>
      </w:r>
      <w:hyperlink w:anchor="IV_B_1_Result_Classification" w:history="1">
        <w:r w:rsidRPr="0041763D">
          <w:rPr>
            <w:rStyle w:val="Hyperlink"/>
            <w:b/>
            <w:vanish/>
          </w:rPr>
          <w:t>{{</w:t>
        </w:r>
        <w:r w:rsidRPr="0041763D">
          <w:rPr>
            <w:rStyle w:val="Hyperlink"/>
          </w:rPr>
          <w:t>custom classification scheme</w:t>
        </w:r>
        <w:r w:rsidRPr="0041763D">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41763D">
          <w:rPr>
            <w:rStyle w:val="Hyperlink"/>
            <w:b/>
            <w:vanish/>
          </w:rPr>
          <w:t>{{</w:t>
        </w:r>
        <w:r w:rsidR="00750715" w:rsidRPr="0041763D">
          <w:rPr>
            <w:rStyle w:val="Hyperlink"/>
          </w:rPr>
          <w:t xml:space="preserve">Section </w:t>
        </w:r>
        <w:r w:rsidRPr="0041763D">
          <w:rPr>
            <w:rStyle w:val="Hyperlink"/>
          </w:rPr>
          <w:t>IV.A.3</w:t>
        </w:r>
        <w:r w:rsidRPr="0041763D">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05016D">
      <w:pPr>
        <w:pStyle w:val="ListNumber"/>
        <w:numPr>
          <w:ilvl w:val="0"/>
          <w:numId w:val="28"/>
        </w:numPr>
        <w:tabs>
          <w:tab w:val="clear" w:pos="360"/>
          <w:tab w:val="num" w:pos="540"/>
        </w:tabs>
        <w:ind w:left="540"/>
      </w:pPr>
      <w:r w:rsidRPr="00EB0717">
        <w:rPr>
          <w:b/>
        </w:rPr>
        <w:t>Systematic Exploration of Multimodal Capabilities:</w:t>
      </w:r>
      <w:r w:rsidRPr="00EB0717">
        <w:t xml:space="preserve"> The preliminary success observed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05016D">
      <w:pPr>
        <w:pStyle w:val="ListNumber"/>
        <w:numPr>
          <w:ilvl w:val="0"/>
          <w:numId w:val="28"/>
        </w:numPr>
        <w:tabs>
          <w:tab w:val="clear" w:pos="360"/>
          <w:tab w:val="num" w:pos="540"/>
        </w:tabs>
        <w:ind w:left="540"/>
      </w:pPr>
      <w:r w:rsidRPr="00EB0717">
        <w:rPr>
          <w:b/>
        </w:rPr>
        <w:t>Systematic Performance Evaluation:</w:t>
      </w:r>
      <w:r w:rsidRPr="00EB0717">
        <w:t xml:space="preserve"> </w:t>
      </w:r>
      <w:r w:rsidR="00792D65">
        <w:t>A</w:t>
      </w:r>
      <w:r w:rsidRPr="00EB0717">
        <w:t xml:space="preserve"> rigorous, </w:t>
      </w:r>
      <w:r w:rsidR="008813FC">
        <w:t>systematic evaluation is needed</w:t>
      </w:r>
      <w:r w:rsidRPr="00EB0717">
        <w:t xml:space="preserve"> </w:t>
      </w:r>
      <w:r w:rsidR="008813FC">
        <w:t>that</w:t>
      </w:r>
      <w:r w:rsidRPr="00EB0717">
        <w:t xml:space="preserve">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05016D">
      <w:pPr>
        <w:pStyle w:val="ListNumber"/>
        <w:numPr>
          <w:ilvl w:val="0"/>
          <w:numId w:val="28"/>
        </w:numPr>
        <w:tabs>
          <w:tab w:val="clear" w:pos="360"/>
          <w:tab w:val="num" w:pos="540"/>
        </w:tabs>
        <w:ind w:left="540"/>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05016D">
      <w:pPr>
        <w:pStyle w:val="ListNumber"/>
        <w:numPr>
          <w:ilvl w:val="0"/>
          <w:numId w:val="28"/>
        </w:numPr>
        <w:tabs>
          <w:tab w:val="clear" w:pos="360"/>
          <w:tab w:val="num" w:pos="540"/>
        </w:tabs>
        <w:ind w:left="540"/>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41763D">
          <w:rPr>
            <w:rStyle w:val="Hyperlink"/>
            <w:b/>
            <w:vanish/>
          </w:rPr>
          <w:t>{{</w:t>
        </w:r>
        <w:r w:rsidRPr="0041763D">
          <w:rPr>
            <w:rStyle w:val="Hyperlink"/>
          </w:rPr>
          <w:t>Section IV.B.1</w:t>
        </w:r>
        <w:r w:rsidR="007901D6" w:rsidRPr="0041763D">
          <w:rPr>
            <w:rStyle w:val="Hyperlink"/>
            <w:b/>
            <w:bCs/>
            <w:vanish/>
          </w:rPr>
          <w:t xml:space="preserve">}}{{LNK: </w:t>
        </w:r>
        <w:r w:rsidR="007901D6" w:rsidRPr="0041763D">
          <w:rPr>
            <w:rStyle w:val="Hyperlink"/>
            <w:b/>
            <w:bCs/>
            <w:vanish/>
          </w:rPr>
          <w:lastRenderedPageBreak/>
          <w:t>#IV_B_1_Main_Claimed_Result}}</w:t>
        </w:r>
      </w:hyperlink>
      <w:r w:rsidRPr="00EB0717">
        <w:t>), the figure analysis workflow (</w:t>
      </w:r>
      <w:hyperlink w:anchor="IV_C_Analyzing_Figures" w:history="1">
        <w:r w:rsidR="007901D6" w:rsidRPr="0041763D">
          <w:rPr>
            <w:rStyle w:val="Hyperlink"/>
            <w:b/>
            <w:vanish/>
          </w:rPr>
          <w:t>{{</w:t>
        </w:r>
        <w:r w:rsidRPr="0041763D">
          <w:rPr>
            <w:rStyle w:val="Hyperlink"/>
          </w:rPr>
          <w:t>Section IV.C</w:t>
        </w:r>
        <w:r w:rsidR="007901D6" w:rsidRPr="0041763D">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41763D">
          <w:rPr>
            <w:rStyle w:val="Hyperlink"/>
            <w:b/>
            <w:vanish/>
          </w:rPr>
          <w:t>{{</w:t>
        </w:r>
        <w:r w:rsidRPr="0041763D">
          <w:rPr>
            <w:rStyle w:val="Hyperlink"/>
          </w:rPr>
          <w:t>Section IV.D.2.2</w:t>
        </w:r>
        <w:r w:rsidR="007901D6" w:rsidRPr="0041763D">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Default="00FB039A" w:rsidP="0005016D">
      <w:pPr>
        <w:pStyle w:val="ListNumber"/>
        <w:numPr>
          <w:ilvl w:val="0"/>
          <w:numId w:val="28"/>
        </w:numPr>
        <w:tabs>
          <w:tab w:val="clear" w:pos="360"/>
          <w:tab w:val="num" w:pos="540"/>
        </w:tabs>
        <w:ind w:left="540"/>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41763D">
          <w:rPr>
            <w:rStyle w:val="Hyperlink"/>
            <w:b/>
            <w:vanish/>
          </w:rPr>
          <w:t>{{</w:t>
        </w:r>
        <w:r w:rsidRPr="0041763D">
          <w:rPr>
            <w:rStyle w:val="Hyperlink"/>
          </w:rPr>
          <w:t>2.1</w:t>
        </w:r>
        <w:r w:rsidR="007156BE" w:rsidRPr="0041763D">
          <w:rPr>
            <w:rStyle w:val="Hyperlink"/>
            <w:b/>
            <w:vanish/>
          </w:rPr>
          <w:t>}}{{LNK: #M2_Meta_Prompting}}</w:t>
        </w:r>
      </w:hyperlink>
      <w:r w:rsidR="00750715">
        <w:t xml:space="preserve"> and</w:t>
      </w:r>
      <w:r w:rsidRPr="00EB0717">
        <w:t xml:space="preserve"> </w:t>
      </w:r>
      <w:hyperlink w:anchor="M2_Reflecting" w:history="1">
        <w:r w:rsidR="007156BE" w:rsidRPr="0041763D">
          <w:rPr>
            <w:rStyle w:val="Hyperlink"/>
            <w:b/>
            <w:vanish/>
          </w:rPr>
          <w:t>{{</w:t>
        </w:r>
        <w:r w:rsidR="00246C98" w:rsidRPr="0041763D">
          <w:rPr>
            <w:rStyle w:val="Hyperlink"/>
          </w:rPr>
          <w:t>2.3.4</w:t>
        </w:r>
        <w:r w:rsidR="007156BE" w:rsidRPr="0041763D">
          <w:rPr>
            <w:rStyle w:val="Hyperlink"/>
            <w:b/>
            <w:vanish/>
          </w:rPr>
          <w:t>}}{{LNK: #M2_Reflecting}}</w:t>
        </w:r>
      </w:hyperlink>
      <w:r w:rsidRPr="00EB0717">
        <w:t>) could yield more systematic and efficient methods for developing complex workflow prompts like PWP.</w:t>
      </w:r>
    </w:p>
    <w:p w:rsidR="00E523E5" w:rsidRPr="00EB0717" w:rsidRDefault="00E523E5" w:rsidP="0005016D">
      <w:pPr>
        <w:pStyle w:val="ListNumber"/>
        <w:numPr>
          <w:ilvl w:val="0"/>
          <w:numId w:val="28"/>
        </w:numPr>
        <w:tabs>
          <w:tab w:val="clear" w:pos="360"/>
          <w:tab w:val="num" w:pos="540"/>
        </w:tabs>
        <w:ind w:left="540"/>
      </w:pPr>
      <w:r>
        <w:rPr>
          <w:rStyle w:val="Strong"/>
        </w:rPr>
        <w:t>Investigating Foundational Model Capabilities:</w:t>
      </w:r>
      <w:r>
        <w:t xml:space="preserve"> Investigating foundational model development approaches (via training and/or fine-tuning) to intrinsically enhance critical evaluation capabilities</w:t>
      </w:r>
      <w:r w:rsidR="00784701">
        <w:t xml:space="preserve"> (compensation of input biases)</w:t>
      </w:r>
      <w:r>
        <w:t xml:space="preserve"> without diminishing robust </w:t>
      </w:r>
      <w:r w:rsidR="00784701">
        <w:t>ICL</w:t>
      </w:r>
      <w:r>
        <w:t>. Such model-level advancements are distinct from prompt engineering and lie beyond the scope of the present work and its anticipated continuation.</w:t>
      </w:r>
    </w:p>
    <w:p w:rsidR="00FB039A" w:rsidRPr="00EB0717" w:rsidRDefault="00E523E5" w:rsidP="00114DD4">
      <w:pPr>
        <w:pStyle w:val="BodyText"/>
      </w:pPr>
      <w:r>
        <w:t xml:space="preserve">Addressing these points [points </w:t>
      </w:r>
      <w:hyperlink w:anchor="BIB_1" w:history="1">
        <w:r w:rsidRPr="0041763D">
          <w:rPr>
            <w:rStyle w:val="Hyperlink"/>
          </w:rPr>
          <w:t>1-8</w:t>
        </w:r>
      </w:hyperlink>
      <w:r>
        <w:t xml:space="preserve"> specifically] will help mature the </w:t>
      </w:r>
      <w:r>
        <w:rPr>
          <w:rStyle w:val="Emphasis"/>
        </w:rPr>
        <w:t>PeerReviewPrompt</w:t>
      </w:r>
      <w:r>
        <w:t xml:space="preserve"> into a more robust tool and further validate the broader potential of the Persistent Workflow Prompting methodology, while recognizing that fundamental improvements in model capabilities [point </w:t>
      </w:r>
      <w:hyperlink w:anchor="BIB_9" w:history="1">
        <w:r w:rsidRPr="0041763D">
          <w:rPr>
            <w:rStyle w:val="Hyperlink"/>
          </w:rPr>
          <w:t>9</w:t>
        </w:r>
      </w:hyperlink>
      <w:r>
        <w:t>] represent a separate, complementary research domain.</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B61B31" w:rsidP="00B61B31">
      <w:pPr>
        <w:pStyle w:val="BodyText"/>
      </w:pPr>
      <w:r>
        <w:t xml:space="preserve">The proof-of-concept </w:t>
      </w:r>
      <w:hyperlink w:anchor="PeerReviewPrompt" w:history="1">
        <w:r w:rsidRPr="0041763D">
          <w:rPr>
            <w:rStyle w:val="Hyperlink"/>
            <w:b/>
            <w:vanish/>
          </w:rPr>
          <w:t>{{</w:t>
        </w:r>
        <w:r w:rsidRPr="0041763D">
          <w:rPr>
            <w:rStyle w:val="Hyperlink"/>
          </w:rPr>
          <w:t>PeerReviewPrompt</w:t>
        </w:r>
        <w:r w:rsidRPr="0041763D">
          <w:rPr>
            <w:rStyle w:val="Hyperlink"/>
            <w:b/>
            <w:vanish/>
          </w:rPr>
          <w:t>}}{{LNK: #PeerReviewPrompt}}</w:t>
        </w:r>
      </w:hyperlink>
      <w:r>
        <w:t>, targeting the critical analysis of experimental chemistry manuscripts, demonstrated this approach's viability. As qualitative demonstrations showed, the prompt successfully guided various frontier reasoning LLMs to perform complex, in-depth, and generally reproducible analyses of the test manuscript. Crucially, this guidance actively mitigated default input bias, enabling the reliable identification of major flaws within the prompt's defined scope while exhibiting robust performance across different models and runs. This outcome highlights the significance of the PWP approach. It showcases how sophisticated prompt engineering, informed by meta-reasoning, can translate expert workflows (including tacit knowledge) into structured instructions that actively condition the model for critical evaluation. This provides a feasible "zero-code" pathway to unlock specialized analytical capabilities within general-purpose LLMs, using only standard chat interfaces.</w:t>
      </w:r>
    </w:p>
    <w:p w:rsidR="00601E17" w:rsidRPr="00EB0717" w:rsidRDefault="003C7C39" w:rsidP="00114DD4">
      <w:pPr>
        <w:pStyle w:val="BodyText"/>
      </w:pPr>
      <w:r>
        <w:t xml:space="preserve">Looking ahead, further leveraging meta-reasoning and refining tacit knowledge codification should enable the development of PWP libraries. These libraries could guide LLMs through complex STEM problems (such as international olympiads or Humanity’s Last Exam) using workflows similar to human experts. </w:t>
      </w:r>
      <w:r w:rsidR="005801F7" w:rsidRPr="00EB0717">
        <w:t>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0D72EB">
        <w:instrText xml:space="preserve"> ADDIN ZOTERO_ITEM CSL_CITATION {"citationID":"IaiYBaFZ","properties":{"formattedCitation":"[100]","plainCitation":"[100]","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006C5E90" w:rsidRPr="00EB0717">
        <w:fldChar w:fldCharType="separate"/>
      </w:r>
      <w:r w:rsidR="000D72EB" w:rsidRPr="000D72EB">
        <w:t>[</w:t>
      </w:r>
      <w:hyperlink w:anchor="BIB_100" w:history="1">
        <w:r w:rsidR="000D72EB" w:rsidRPr="0041763D">
          <w:rPr>
            <w:rStyle w:val="Hyperlink"/>
          </w:rPr>
          <w:t>100</w:t>
        </w:r>
      </w:hyperlink>
      <w:r w:rsidR="000D72EB" w:rsidRPr="000D72EB">
        <w:t>]</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w:t>
      </w:r>
      <w:r w:rsidR="006C5E90" w:rsidRPr="00EB0717">
        <w:lastRenderedPageBreak/>
        <w:t>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4C7145">
      <w:pPr>
        <w:pStyle w:val="Heading1"/>
        <w:pageBreakBefore/>
      </w:pPr>
      <w:bookmarkStart w:id="31" w:name="SI"/>
      <w:r w:rsidRPr="0041763D">
        <w:rPr>
          <w:vanish/>
        </w:rPr>
        <w:lastRenderedPageBreak/>
        <w:t>{{</w:t>
      </w:r>
      <w:r w:rsidRPr="00EB0717">
        <w:t>Supporting Information</w:t>
      </w:r>
      <w:r w:rsidRPr="0041763D">
        <w:rPr>
          <w:vanish/>
        </w:rPr>
        <w:t>}}{{BMK: #SI}}</w:t>
      </w:r>
      <w:bookmarkEnd w:id="31"/>
    </w:p>
    <w:p w:rsidR="00BC2047" w:rsidRPr="00EB0717" w:rsidRDefault="00F94C60" w:rsidP="00BC2047">
      <w:pPr>
        <w:pStyle w:val="Heading2-A0"/>
      </w:pPr>
      <w:bookmarkStart w:id="32" w:name="Prompt_Files"/>
      <w:r w:rsidRPr="0041763D">
        <w:rPr>
          <w:vanish/>
        </w:rPr>
        <w:t>{{</w:t>
      </w:r>
      <w:r w:rsidR="00BC2047" w:rsidRPr="00EB0717">
        <w:t xml:space="preserve">Prompt </w:t>
      </w:r>
      <w:r w:rsidR="00A94AEE" w:rsidRPr="00EB0717">
        <w:t>Files</w:t>
      </w:r>
      <w:r w:rsidR="004D222A" w:rsidRPr="00EB0717">
        <w:t xml:space="preserve"> for Use with LLMs</w:t>
      </w:r>
      <w:r w:rsidRPr="0041763D">
        <w:rPr>
          <w:vanish/>
        </w:rPr>
        <w:t>}}{{BMK: #Prompt_Files}}</w:t>
      </w:r>
      <w:bookmarkEnd w:id="32"/>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10" w:history="1">
        <w:r w:rsidRPr="00417126">
          <w:rPr>
            <w:rStyle w:val="Hyperlink"/>
          </w:rPr>
          <w:t>https://osf.io/nq68y/files/osfstorage?view_only=fe29ffe96a8340329f3ebd660faedd43</w:t>
        </w:r>
      </w:hyperlink>
      <w:r>
        <w:t>.</w:t>
      </w:r>
    </w:p>
    <w:p w:rsidR="00BC2047" w:rsidRPr="00EB0717" w:rsidRDefault="00BC2047" w:rsidP="00BC2047">
      <w:pPr>
        <w:pStyle w:val="ListBullet"/>
      </w:pPr>
      <w:r w:rsidRPr="00EB0717">
        <w:rPr>
          <w:i/>
        </w:rPr>
        <w:t>PeerReviewPrompt.md</w:t>
      </w:r>
      <w:r w:rsidRPr="00EB0717">
        <w:t>:</w:t>
      </w:r>
      <w:r w:rsidRPr="00EB0717">
        <w:tab/>
        <w:t xml:space="preserve">PWP-based </w:t>
      </w:r>
      <w:r w:rsidRPr="00183AA2">
        <w:t>experimental chemistry review prompt</w:t>
      </w:r>
      <w:r w:rsidRPr="00EB0717">
        <w:t xml:space="preserve"> text for use with LLMs.</w:t>
      </w:r>
    </w:p>
    <w:p w:rsidR="00BC2047" w:rsidRPr="00EB0717" w:rsidRDefault="005D1360" w:rsidP="00BC2047">
      <w:pPr>
        <w:pStyle w:val="ListBullet"/>
      </w:pPr>
      <w:bookmarkStart w:id="33" w:name="DetailedMetaPrompt"/>
      <w:r w:rsidRPr="0041763D">
        <w:rPr>
          <w:b/>
          <w:i/>
          <w:vanish/>
        </w:rPr>
        <w:t>{{</w:t>
      </w:r>
      <w:r w:rsidR="00BC2047" w:rsidRPr="00EB0717">
        <w:rPr>
          <w:i/>
        </w:rPr>
        <w:t>DetailedMetaPrompt.md</w:t>
      </w:r>
      <w:r w:rsidRPr="0041763D">
        <w:rPr>
          <w:b/>
          <w:i/>
          <w:vanish/>
        </w:rPr>
        <w:t>}}{{BMK: #DetailedMetaPrompt}}</w:t>
      </w:r>
      <w:bookmarkEnd w:id="33"/>
      <w:r w:rsidR="00BC2047" w:rsidRPr="00EB0717">
        <w:t>:</w:t>
      </w:r>
      <w:r w:rsidR="00BC2047" w:rsidRPr="00EB0717">
        <w:tab/>
        <w:t xml:space="preserve">Meta-prompt text for </w:t>
      </w:r>
      <w:r w:rsidR="00BC2047" w:rsidRPr="00183AA2">
        <w:t>revision of prompts and meta-prompts</w:t>
      </w:r>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w:t>
      </w:r>
      <w:hyperlink w:anchor="BIB_83" w:history="1">
        <w:r w:rsidR="002F3BDA" w:rsidRPr="0041763D">
          <w:rPr>
            <w:rStyle w:val="Hyperlink"/>
          </w:rPr>
          <w:t>83</w:t>
        </w:r>
      </w:hyperlink>
      <w:r w:rsidR="002F3BDA" w:rsidRPr="00EB0717">
        <w:t>]</w:t>
      </w:r>
      <w:r w:rsidR="00BC2047" w:rsidRPr="00EB0717">
        <w:fldChar w:fldCharType="end"/>
      </w:r>
      <w:r w:rsidR="00BC2047" w:rsidRPr="00EB0717">
        <w:t>).</w:t>
      </w:r>
    </w:p>
    <w:p w:rsidR="00C57B4B" w:rsidRPr="00EB0717" w:rsidRDefault="00C57B4B" w:rsidP="00BC2047">
      <w:pPr>
        <w:pStyle w:val="ListBullet"/>
      </w:pPr>
      <w:bookmarkStart w:id="34" w:name="Prompt_Engineer_Peer"/>
      <w:r w:rsidRPr="0041763D">
        <w:rPr>
          <w:b/>
          <w:vanish/>
        </w:rPr>
        <w:t>{{</w:t>
      </w:r>
      <w:r w:rsidRPr="00EB0717">
        <w:rPr>
          <w:i/>
        </w:rPr>
        <w:t>Prompt_Engineer_Peer.md</w:t>
      </w:r>
      <w:r w:rsidRPr="0041763D">
        <w:rPr>
          <w:b/>
          <w:vanish/>
        </w:rPr>
        <w:t>}}{{BMK: #Prompt_Engineer_Peer}}</w:t>
      </w:r>
      <w:bookmarkEnd w:id="34"/>
      <w:r w:rsidRPr="00EB0717">
        <w:t>:</w:t>
      </w:r>
      <w:r w:rsidRPr="00EB0717">
        <w:tab/>
      </w:r>
      <w:r w:rsidR="006277A2" w:rsidRPr="00183AA2">
        <w:t xml:space="preserve">Prompt engineering assistant </w:t>
      </w:r>
      <w:r w:rsidR="006277A2" w:rsidRPr="00183AA2">
        <w:t>and tutor</w:t>
      </w:r>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w:t>
      </w:r>
      <w:hyperlink w:anchor="BIB_90" w:history="1">
        <w:r w:rsidR="002F3BDA" w:rsidRPr="0041763D">
          <w:rPr>
            <w:rStyle w:val="Hyperlink"/>
          </w:rPr>
          <w:t>90</w:t>
        </w:r>
      </w:hyperlink>
      <w:r w:rsidR="002F3BDA" w:rsidRPr="00EB0717">
        <w:t>]</w:t>
      </w:r>
      <w:r w:rsidR="006277A2" w:rsidRPr="00EB0717">
        <w:fldChar w:fldCharType="end"/>
      </w:r>
      <w:r w:rsidR="006277A2" w:rsidRPr="00EB0717">
        <w:t>).</w:t>
      </w:r>
    </w:p>
    <w:p w:rsidR="00D87919" w:rsidRPr="00EB0717" w:rsidRDefault="004D222A" w:rsidP="00A94AEE">
      <w:pPr>
        <w:pStyle w:val="Heading2-A0"/>
      </w:pPr>
      <w:bookmarkStart w:id="35" w:name="Test_Paper"/>
      <w:r w:rsidRPr="0041763D">
        <w:rPr>
          <w:vanish/>
        </w:rPr>
        <w:t>{{</w:t>
      </w:r>
      <w:r w:rsidR="00D87919" w:rsidRPr="00EB0717">
        <w:t xml:space="preserve">Test </w:t>
      </w:r>
      <w:r w:rsidRPr="00EB0717">
        <w:t>Paper</w:t>
      </w:r>
      <w:r w:rsidRPr="0041763D">
        <w:rPr>
          <w:vanish/>
        </w:rPr>
        <w:t>}}{{BMK: #Test_Paper}}</w:t>
      </w:r>
      <w:bookmarkEnd w:id="3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w:t>
      </w:r>
      <w:hyperlink w:anchor="BIB_91" w:history="1">
        <w:r w:rsidR="002F3BDA" w:rsidRPr="0041763D">
          <w:rPr>
            <w:rStyle w:val="Hyperlink"/>
          </w:rPr>
          <w:t>91</w:t>
        </w:r>
      </w:hyperlink>
      <w:r w:rsidR="002F3BDA" w:rsidRPr="00EB0717">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41763D">
          <w:rPr>
            <w:rStyle w:val="Hyperlink"/>
            <w:b/>
            <w:vanish/>
          </w:rPr>
          <w:t>{{</w:t>
        </w:r>
        <w:r w:rsidR="0002520F" w:rsidRPr="0041763D">
          <w:rPr>
            <w:rStyle w:val="Hyperlink"/>
          </w:rPr>
          <w:t>Fair Use Statement</w:t>
        </w:r>
        <w:r w:rsidR="0002520F" w:rsidRPr="0041763D">
          <w:rPr>
            <w:rStyle w:val="Hyperlink"/>
            <w:b/>
            <w:vanish/>
          </w:rPr>
          <w:t>}}{{LNK: #Fair_Use_Statement}}</w:t>
        </w:r>
      </w:hyperlink>
      <w:r w:rsidR="0002520F" w:rsidRPr="00EB0717">
        <w:t>)</w:t>
      </w:r>
      <w:r w:rsidRPr="00EB0717">
        <w:t>: https://osf.io/nq68y/files/osfstorage?view_only=fe29ffe96a8340329f3ebd660faedd43.</w:t>
      </w:r>
    </w:p>
    <w:p w:rsidR="00A94AEE" w:rsidRPr="00B12593" w:rsidRDefault="00A94AEE" w:rsidP="00A94AEE">
      <w:pPr>
        <w:pStyle w:val="Heading2-A0"/>
        <w:rPr>
          <w:lang w:val="pt-BR"/>
        </w:rPr>
      </w:pPr>
      <w:bookmarkStart w:id="36" w:name="Demo_Usage_Protocol"/>
      <w:r w:rsidRPr="0041763D">
        <w:rPr>
          <w:vanish/>
          <w:lang w:val="pt-BR"/>
        </w:rPr>
        <w:t>{{</w:t>
      </w:r>
      <w:r w:rsidRPr="00B12593">
        <w:rPr>
          <w:lang w:val="pt-BR"/>
        </w:rPr>
        <w:t xml:space="preserve">Demo Usage Protocol for </w:t>
      </w:r>
      <w:r w:rsidRPr="00B12593">
        <w:rPr>
          <w:i/>
          <w:lang w:val="pt-BR"/>
        </w:rPr>
        <w:t>PeerReviewPrompt</w:t>
      </w:r>
      <w:r w:rsidRPr="0041763D">
        <w:rPr>
          <w:vanish/>
          <w:lang w:val="pt-BR"/>
        </w:rPr>
        <w:t>}}{{BMK: #Demo_Usage_Protocol}}</w:t>
      </w:r>
      <w:bookmarkEnd w:id="36"/>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7" w:name="Demo_Analyses"/>
      <w:r w:rsidRPr="0041763D">
        <w:rPr>
          <w:vanish/>
        </w:rPr>
        <w:t>{{</w:t>
      </w:r>
      <w:r w:rsidR="00463D5A" w:rsidRPr="00EB0717">
        <w:t>Demonstration Analyses and Links</w:t>
      </w:r>
      <w:r w:rsidRPr="0041763D">
        <w:rPr>
          <w:vanish/>
        </w:rPr>
        <w:t>}}{{BMK: #Demo_Analyses}}</w:t>
      </w:r>
      <w:bookmarkEnd w:id="37"/>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41763D" w:rsidP="00463D5A">
      <w:pPr>
        <w:pStyle w:val="ListBullet"/>
      </w:pPr>
      <w:hyperlink w:anchor="Gemini_Analysis" w:history="1">
        <w:r w:rsidR="0002520F" w:rsidRPr="0041763D">
          <w:rPr>
            <w:rStyle w:val="Hyperlink"/>
            <w:b/>
            <w:vanish/>
          </w:rPr>
          <w:t>{{</w:t>
        </w:r>
        <w:r w:rsidR="0002520F" w:rsidRPr="0041763D">
          <w:rPr>
            <w:rStyle w:val="Hyperlink"/>
          </w:rPr>
          <w:t>Gemini - Critical Analysis of the Exp</w:t>
        </w:r>
        <w:r w:rsidR="0002520F" w:rsidRPr="0041763D">
          <w:rPr>
            <w:rStyle w:val="Hyperlink"/>
          </w:rPr>
          <w:t>e</w:t>
        </w:r>
        <w:r w:rsidR="0002520F" w:rsidRPr="0041763D">
          <w:rPr>
            <w:rStyle w:val="Hyperlink"/>
          </w:rPr>
          <w:t>rimental Protocol for H</w:t>
        </w:r>
        <w:r w:rsidR="0002520F" w:rsidRPr="0041763D">
          <w:rPr>
            <w:rStyle w:val="Hyperlink"/>
            <w:vertAlign w:val="subscript"/>
          </w:rPr>
          <w:t>2</w:t>
        </w:r>
        <w:r w:rsidR="0002520F" w:rsidRPr="0041763D">
          <w:rPr>
            <w:rStyle w:val="Hyperlink"/>
            <w:vertAlign w:val="superscript"/>
          </w:rPr>
          <w:t>17</w:t>
        </w:r>
        <w:r w:rsidR="0002520F" w:rsidRPr="0041763D">
          <w:rPr>
            <w:rStyle w:val="Hyperlink"/>
          </w:rPr>
          <w:t>O Enrichment</w:t>
        </w:r>
        <w:r w:rsidR="0002520F" w:rsidRPr="0041763D">
          <w:rPr>
            <w:rStyle w:val="Hyperlink"/>
            <w:b/>
            <w:vanish/>
          </w:rPr>
          <w:t>}}{{LNK: #Gemini_Analysis}}</w:t>
        </w:r>
      </w:hyperlink>
      <w:r w:rsidR="00463D5A" w:rsidRPr="00EB0717">
        <w:t xml:space="preserve">; shared AI chat </w:t>
      </w:r>
      <w:r w:rsidR="00463D5A" w:rsidRPr="00EB0717">
        <w:fldChar w:fldCharType="begin"/>
      </w:r>
      <w:r w:rsidR="000D72EB">
        <w:instrText xml:space="preserve"> ADDIN ZOTERO_ITEM CSL_CITATION {"citationID":"2v5aINGc","properties":{"formattedCitation":"[101]","plainCitation":"[101]","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0D72EB" w:rsidRPr="000D72EB">
        <w:t>[</w:t>
      </w:r>
      <w:hyperlink w:anchor="BIB_101" w:history="1">
        <w:r w:rsidR="000D72EB" w:rsidRPr="0041763D">
          <w:rPr>
            <w:rStyle w:val="Hyperlink"/>
          </w:rPr>
          <w:t>101</w:t>
        </w:r>
      </w:hyperlink>
      <w:r w:rsidR="000D72EB" w:rsidRPr="000D72EB">
        <w:t>]</w:t>
      </w:r>
      <w:r w:rsidR="00463D5A" w:rsidRPr="00EB0717">
        <w:fldChar w:fldCharType="end"/>
      </w:r>
      <w:r w:rsidR="00463D5A" w:rsidRPr="00EB0717">
        <w:t>.</w:t>
      </w:r>
    </w:p>
    <w:p w:rsidR="00463D5A" w:rsidRPr="00EB0717" w:rsidRDefault="0041763D" w:rsidP="00463D5A">
      <w:pPr>
        <w:pStyle w:val="ListBullet"/>
      </w:pPr>
      <w:hyperlink w:anchor="ChatGPT_o3_Analysis" w:history="1">
        <w:r w:rsidR="0002520F" w:rsidRPr="0041763D">
          <w:rPr>
            <w:rStyle w:val="Hyperlink"/>
            <w:b/>
            <w:vanish/>
          </w:rPr>
          <w:t>{{</w:t>
        </w:r>
        <w:r w:rsidR="0002520F" w:rsidRPr="0041763D">
          <w:rPr>
            <w:rStyle w:val="Hyperlink"/>
          </w:rPr>
          <w:t>ChatGPT o3 - Core Experimental Protocol Analysis – Enrichment of H</w:t>
        </w:r>
        <w:r w:rsidR="0002520F" w:rsidRPr="0041763D">
          <w:rPr>
            <w:rStyle w:val="Hyperlink"/>
            <w:vertAlign w:val="subscript"/>
          </w:rPr>
          <w:t>2</w:t>
        </w:r>
        <w:r w:rsidR="0002520F" w:rsidRPr="0041763D">
          <w:rPr>
            <w:rStyle w:val="Hyperlink"/>
            <w:vertAlign w:val="superscript"/>
          </w:rPr>
          <w:t>17</w:t>
        </w:r>
        <w:r w:rsidR="0002520F" w:rsidRPr="0041763D">
          <w:rPr>
            <w:rStyle w:val="Hyperlink"/>
          </w:rPr>
          <w:t>O</w:t>
        </w:r>
        <w:r w:rsidR="0002520F" w:rsidRPr="0041763D">
          <w:rPr>
            <w:rStyle w:val="Hyperlink"/>
            <w:b/>
            <w:vanish/>
          </w:rPr>
          <w:t>}}{{LNK: #ChatGPT_o3_Analysis}}</w:t>
        </w:r>
      </w:hyperlink>
      <w:r w:rsidR="00463D5A" w:rsidRPr="00EB0717">
        <w:t xml:space="preserve">; shared AI chat </w:t>
      </w:r>
      <w:r w:rsidR="00463D5A" w:rsidRPr="00EB0717">
        <w:fldChar w:fldCharType="begin"/>
      </w:r>
      <w:r w:rsidR="000D72EB">
        <w:instrText xml:space="preserve"> ADDIN ZOTERO_ITEM CSL_CITATION {"citationID":"s3FpyyD6","properties":{"unsorted":true,"formattedCitation":"[102, 103]","plainCitation":"[102, 103]","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0D72EB" w:rsidRPr="000D72EB">
        <w:t>[</w:t>
      </w:r>
      <w:hyperlink w:anchor="BIB_102" w:history="1">
        <w:r w:rsidR="000D72EB" w:rsidRPr="0041763D">
          <w:rPr>
            <w:rStyle w:val="Hyperlink"/>
          </w:rPr>
          <w:t>102</w:t>
        </w:r>
      </w:hyperlink>
      <w:r w:rsidR="000D72EB" w:rsidRPr="000D72EB">
        <w:t xml:space="preserve">, </w:t>
      </w:r>
      <w:hyperlink w:anchor="BIB_103" w:history="1">
        <w:r w:rsidR="000D72EB" w:rsidRPr="0041763D">
          <w:rPr>
            <w:rStyle w:val="Hyperlink"/>
          </w:rPr>
          <w:t>103</w:t>
        </w:r>
      </w:hyperlink>
      <w:r w:rsidR="000D72EB" w:rsidRPr="000D72EB">
        <w:t>]</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0D72EB">
        <w:instrText xml:space="preserve"> ADDIN ZOTERO_ITEM CSL_CITATION {"citationID":"HoBe5Z0U","properties":{"formattedCitation":"[94]","plainCitation":"[94]","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0D72EB" w:rsidRPr="000D72EB">
        <w:t>[</w:t>
      </w:r>
      <w:hyperlink w:anchor="BIB_94" w:history="1">
        <w:r w:rsidR="000D72EB" w:rsidRPr="0041763D">
          <w:rPr>
            <w:rStyle w:val="Hyperlink"/>
          </w:rPr>
          <w:t>94</w:t>
        </w:r>
      </w:hyperlink>
      <w:r w:rsidR="000D72EB" w:rsidRPr="000D72EB">
        <w:t>]</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0D72EB">
        <w:instrText xml:space="preserve"> ADDIN ZOTERO_ITEM CSL_CITATION {"citationID":"Oip0wt6t","properties":{"formattedCitation":"[95]","plainCitation":"[95]","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issued":{"date-parts":[["2025",4,7]]},"citation-key":"_CriticalAnalysisFramework_2025_"}}],"schema":"https://github.com/citation-style-language/schema/raw/master/csl-citation.json"} </w:instrText>
      </w:r>
      <w:r w:rsidRPr="00EB0717">
        <w:fldChar w:fldCharType="separate"/>
      </w:r>
      <w:r w:rsidR="000D72EB" w:rsidRPr="000D72EB">
        <w:t>[</w:t>
      </w:r>
      <w:hyperlink w:anchor="BIB_95" w:history="1">
        <w:r w:rsidR="000D72EB" w:rsidRPr="0041763D">
          <w:rPr>
            <w:rStyle w:val="Hyperlink"/>
          </w:rPr>
          <w:t>95</w:t>
        </w:r>
      </w:hyperlink>
      <w:r w:rsidR="000D72EB" w:rsidRPr="000D72EB">
        <w:t>]</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49596B" w:rsidP="00723973">
      <w:pPr>
        <w:pStyle w:val="Heading2-A0"/>
      </w:pPr>
      <w:bookmarkStart w:id="38" w:name="AI_Chats"/>
      <w:r w:rsidRPr="0041763D">
        <w:rPr>
          <w:vanish/>
        </w:rPr>
        <w:t>{{</w:t>
      </w:r>
      <w:r w:rsidR="00723973" w:rsidRPr="00EB0717">
        <w:t xml:space="preserve">Shared </w:t>
      </w:r>
      <w:r w:rsidR="00036FEE" w:rsidRPr="00EB0717">
        <w:t>Demo AI Chats</w:t>
      </w:r>
      <w:r w:rsidRPr="0041763D">
        <w:rPr>
          <w:vanish/>
        </w:rPr>
        <w:t>}}{{BMK: #AI_Chats}}</w:t>
      </w:r>
      <w:bookmarkEnd w:id="38"/>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41763D">
          <w:rPr>
            <w:rStyle w:val="Hyperlink"/>
          </w:rPr>
          <w:t>83</w:t>
        </w:r>
      </w:hyperlink>
      <w:r w:rsidR="002F3BDA" w:rsidRPr="00EB0717">
        <w:t>]</w:t>
      </w:r>
      <w:r w:rsidRPr="00EB0717">
        <w:fldChar w:fldCharType="end"/>
      </w:r>
      <w:r w:rsidRPr="00EB0717">
        <w:t xml:space="preserve"> (see </w:t>
      </w:r>
      <w:hyperlink w:anchor="Meta_Meta_Prompting" w:history="1">
        <w:r w:rsidRPr="0041763D">
          <w:rPr>
            <w:rStyle w:val="Hyperlink"/>
            <w:b/>
            <w:vanish/>
          </w:rPr>
          <w:t>{{</w:t>
        </w:r>
        <w:r w:rsidRPr="0041763D">
          <w:rPr>
            <w:rStyle w:val="Hyperlink"/>
          </w:rPr>
          <w:t>2.1.3</w:t>
        </w:r>
        <w:r w:rsidRPr="0041763D">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0D72EB">
        <w:instrText xml:space="preserve"> ADDIN ZOTERO_ITEM CSL_CITATION {"citationID":"gbIttcHC","properties":{"formattedCitation":"[84, 104]","plainCitation":"[84, 10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0D72EB" w:rsidRPr="000D72EB">
        <w:t>[</w:t>
      </w:r>
      <w:hyperlink w:anchor="BIB_84" w:history="1">
        <w:r w:rsidR="000D72EB" w:rsidRPr="0041763D">
          <w:rPr>
            <w:rStyle w:val="Hyperlink"/>
          </w:rPr>
          <w:t>84</w:t>
        </w:r>
      </w:hyperlink>
      <w:r w:rsidR="000D72EB" w:rsidRPr="000D72EB">
        <w:t xml:space="preserve">, </w:t>
      </w:r>
      <w:hyperlink w:anchor="BIB_104" w:history="1">
        <w:r w:rsidR="000D72EB" w:rsidRPr="0041763D">
          <w:rPr>
            <w:rStyle w:val="Hyperlink"/>
          </w:rPr>
          <w:t>104</w:t>
        </w:r>
      </w:hyperlink>
      <w:r w:rsidR="000D72EB" w:rsidRPr="000D72EB">
        <w:t>]</w:t>
      </w:r>
      <w:r w:rsidRPr="00EB0717">
        <w:fldChar w:fldCharType="end"/>
      </w:r>
      <w:r w:rsidRPr="00EB0717">
        <w:t xml:space="preserve"> (see </w:t>
      </w:r>
      <w:hyperlink w:anchor="M2_Workflow_Generation_ICL" w:history="1">
        <w:r w:rsidRPr="0041763D">
          <w:rPr>
            <w:rStyle w:val="Hyperlink"/>
            <w:b/>
            <w:vanish/>
          </w:rPr>
          <w:t>{{</w:t>
        </w:r>
        <w:r w:rsidRPr="0041763D">
          <w:rPr>
            <w:rStyle w:val="Hyperlink"/>
          </w:rPr>
          <w:t>2.1.4</w:t>
        </w:r>
        <w:r w:rsidRPr="0041763D">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w:t>
      </w:r>
      <w:hyperlink w:anchor="BIB_84" w:history="1">
        <w:r w:rsidR="002F3BDA" w:rsidRPr="0041763D">
          <w:rPr>
            <w:rStyle w:val="Hyperlink"/>
          </w:rPr>
          <w:t>84</w:t>
        </w:r>
      </w:hyperlink>
      <w:r w:rsidR="002F3BDA" w:rsidRPr="00EB0717">
        <w:t xml:space="preserve">, </w:t>
      </w:r>
      <w:hyperlink w:anchor="BIB_82" w:history="1">
        <w:r w:rsidR="002F3BDA" w:rsidRPr="0041763D">
          <w:rPr>
            <w:rStyle w:val="Hyperlink"/>
          </w:rPr>
          <w:t>82</w:t>
        </w:r>
      </w:hyperlink>
      <w:r w:rsidR="002F3BDA" w:rsidRPr="00EB0717">
        <w:t>]</w:t>
      </w:r>
      <w:r w:rsidRPr="00EB0717">
        <w:fldChar w:fldCharType="end"/>
      </w:r>
      <w:r w:rsidRPr="00EB0717">
        <w:t xml:space="preserve"> (see </w:t>
      </w:r>
      <w:hyperlink w:anchor="M2_Workflow_Generation_ICL" w:history="1">
        <w:r w:rsidRPr="0041763D">
          <w:rPr>
            <w:rStyle w:val="Hyperlink"/>
            <w:b/>
            <w:vanish/>
          </w:rPr>
          <w:t>{{</w:t>
        </w:r>
        <w:r w:rsidRPr="0041763D">
          <w:rPr>
            <w:rStyle w:val="Hyperlink"/>
          </w:rPr>
          <w:t>2.1.4</w:t>
        </w:r>
        <w:r w:rsidRPr="0041763D">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41763D">
          <w:rPr>
            <w:rStyle w:val="Hyperlink"/>
          </w:rPr>
          <w:t>86</w:t>
        </w:r>
      </w:hyperlink>
      <w:r w:rsidR="002F3BDA" w:rsidRPr="00EB0717">
        <w:t xml:space="preserve">, </w:t>
      </w:r>
      <w:hyperlink w:anchor="BIB_87" w:history="1">
        <w:r w:rsidR="002F3BDA" w:rsidRPr="0041763D">
          <w:rPr>
            <w:rStyle w:val="Hyperlink"/>
          </w:rPr>
          <w:t>87</w:t>
        </w:r>
      </w:hyperlink>
      <w:r w:rsidR="002F3BDA" w:rsidRPr="00EB0717">
        <w:t>]</w:t>
      </w:r>
      <w:r w:rsidRPr="00EB0717">
        <w:fldChar w:fldCharType="end"/>
      </w:r>
      <w:r w:rsidRPr="00EB0717">
        <w:t xml:space="preserve"> (see </w:t>
      </w:r>
      <w:hyperlink w:anchor="M2_Complex_Prompts" w:history="1">
        <w:r w:rsidRPr="0041763D">
          <w:rPr>
            <w:rStyle w:val="Hyperlink"/>
            <w:b/>
            <w:vanish/>
          </w:rPr>
          <w:t>{{</w:t>
        </w:r>
        <w:r w:rsidRPr="0041763D">
          <w:rPr>
            <w:rStyle w:val="Hyperlink"/>
          </w:rPr>
          <w:t>2.1.5</w:t>
        </w:r>
        <w:r w:rsidRPr="0041763D">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w:t>
      </w:r>
      <w:hyperlink w:anchor="BIB_89" w:history="1">
        <w:r w:rsidR="002F3BDA" w:rsidRPr="0041763D">
          <w:rPr>
            <w:rStyle w:val="Hyperlink"/>
          </w:rPr>
          <w:t>89</w:t>
        </w:r>
      </w:hyperlink>
      <w:r w:rsidR="002F3BDA" w:rsidRPr="00EB0717">
        <w:t>]</w:t>
      </w:r>
      <w:r w:rsidRPr="00EB0717">
        <w:fldChar w:fldCharType="end"/>
      </w:r>
      <w:r w:rsidRPr="00EB0717">
        <w:t xml:space="preserve"> (see </w:t>
      </w:r>
      <w:hyperlink w:anchor="Exploratory_Meta_Prompting" w:history="1">
        <w:r w:rsidR="00BA005D" w:rsidRPr="0041763D">
          <w:rPr>
            <w:rStyle w:val="Hyperlink"/>
            <w:b/>
            <w:vanish/>
          </w:rPr>
          <w:t>{{</w:t>
        </w:r>
        <w:r w:rsidR="00BA005D" w:rsidRPr="0041763D">
          <w:rPr>
            <w:rStyle w:val="Hyperlink"/>
          </w:rPr>
          <w:t>2.1</w:t>
        </w:r>
        <w:r w:rsidR="00BA005D" w:rsidRPr="0041763D">
          <w:rPr>
            <w:rStyle w:val="Hyperlink"/>
          </w:rPr>
          <w:t>.</w:t>
        </w:r>
        <w:r w:rsidR="00BA005D" w:rsidRPr="0041763D">
          <w:rPr>
            <w:rStyle w:val="Hyperlink"/>
          </w:rPr>
          <w:t>6</w:t>
        </w:r>
        <w:r w:rsidR="00BA005D" w:rsidRPr="0041763D">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0D72EB">
        <w:instrText xml:space="preserve"> ADDIN ZOTERO_ITEM CSL_CITATION {"citationID":"Hpm9MgJg","properties":{"formattedCitation":"[100]","plainCitation":"[100]","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Pr="00EB0717">
        <w:fldChar w:fldCharType="separate"/>
      </w:r>
      <w:r w:rsidR="000D72EB" w:rsidRPr="000D72EB">
        <w:t>[</w:t>
      </w:r>
      <w:hyperlink w:anchor="BIB_100" w:history="1">
        <w:r w:rsidR="000D72EB" w:rsidRPr="0041763D">
          <w:rPr>
            <w:rStyle w:val="Hyperlink"/>
          </w:rPr>
          <w:t>100</w:t>
        </w:r>
      </w:hyperlink>
      <w:r w:rsidR="000D72EB" w:rsidRPr="000D72EB">
        <w:t>]</w:t>
      </w:r>
      <w:r w:rsidRPr="00EB0717">
        <w:fldChar w:fldCharType="end"/>
      </w:r>
      <w:r w:rsidRPr="00EB0717">
        <w:t>.</w:t>
      </w:r>
    </w:p>
    <w:p w:rsidR="00463D5A" w:rsidRPr="00EB0717" w:rsidRDefault="00463D5A" w:rsidP="00463D5A">
      <w:pPr>
        <w:pStyle w:val="BodyText"/>
      </w:pPr>
    </w:p>
    <w:p w:rsidR="009A7E82" w:rsidRPr="00EB0717" w:rsidRDefault="009A7E82" w:rsidP="004C7145">
      <w:pPr>
        <w:pStyle w:val="Heading1"/>
        <w:pageBreakBefore/>
      </w:pPr>
      <w:r w:rsidRPr="00EB0717">
        <w:lastRenderedPageBreak/>
        <w:t>References</w:t>
      </w:r>
    </w:p>
    <w:p w:rsidR="000D72EB" w:rsidRDefault="009A7E82" w:rsidP="000D72EB">
      <w:pPr>
        <w:pStyle w:val="Bibliography"/>
      </w:pPr>
      <w:r w:rsidRPr="00EB0717">
        <w:fldChar w:fldCharType="begin"/>
      </w:r>
      <w:r w:rsidR="007B456C">
        <w:instrText xml:space="preserve"> ADDIN ZOTERO_BIBL {"uncited":[],"omitted":[],"custom":[]} CSL_BIBLIOGRAPHY </w:instrText>
      </w:r>
      <w:r w:rsidRPr="00EB0717">
        <w:fldChar w:fldCharType="separate"/>
      </w:r>
      <w:bookmarkStart w:id="39" w:name="BIB_1"/>
      <w:r w:rsidR="000D72EB">
        <w:t>[1]</w:t>
      </w:r>
      <w:bookmarkEnd w:id="39"/>
      <w:r w:rsidR="000D72EB">
        <w:tab/>
      </w:r>
      <w:r w:rsidR="000D72EB">
        <w:rPr>
          <w:i/>
          <w:iCs/>
        </w:rPr>
        <w:t>Language model benchmark</w:t>
      </w:r>
      <w:r w:rsidR="000D72EB">
        <w:t>, Wikipedia. https://en.wikipedia.org/wiki/Language_model_benchmark.</w:t>
      </w:r>
    </w:p>
    <w:p w:rsidR="000D72EB" w:rsidRDefault="000D72EB" w:rsidP="000D72EB">
      <w:pPr>
        <w:pStyle w:val="Bibliography"/>
      </w:pPr>
      <w:bookmarkStart w:id="40" w:name="BIB_2"/>
      <w:r>
        <w:t>[2]</w:t>
      </w:r>
      <w:bookmarkEnd w:id="40"/>
      <w:r>
        <w:tab/>
        <w:t xml:space="preserve">C. He, R. Luo, Y. Bai, S. Hu, Z.L. Thai, J. Shen, J. Hu, X. Han, Y. Huang, Y. Zhang, J. Liu, L. Qi, Z. Liu, M. Sun, </w:t>
      </w:r>
      <w:r>
        <w:rPr>
          <w:i/>
          <w:iCs/>
        </w:rPr>
        <w:t>OlympiadBench: A Challenging Benchmark for Promoting AGI with Olympiad-Level Bilingual Multimodal Scientific Problems</w:t>
      </w:r>
      <w:r>
        <w:t xml:space="preserve">, </w:t>
      </w:r>
      <w:r>
        <w:rPr>
          <w:i/>
          <w:iCs/>
        </w:rPr>
        <w:t>arXiv</w:t>
      </w:r>
      <w:r>
        <w:t xml:space="preserve">, arXiv:2402.14008, Jun. 2024. DOI: </w:t>
      </w:r>
      <w:hyperlink r:id="rId11" w:history="1">
        <w:r w:rsidRPr="0041763D">
          <w:rPr>
            <w:rStyle w:val="Hyperlink"/>
          </w:rPr>
          <w:t>10.48550/arXiv.2402.14008</w:t>
        </w:r>
      </w:hyperlink>
      <w:r>
        <w:t>.</w:t>
      </w:r>
    </w:p>
    <w:p w:rsidR="000D72EB" w:rsidRDefault="000D72EB" w:rsidP="000D72EB">
      <w:pPr>
        <w:pStyle w:val="Bibliography"/>
      </w:pPr>
      <w:bookmarkStart w:id="41" w:name="BIB_3"/>
      <w:r>
        <w:t>[3]</w:t>
      </w:r>
      <w:bookmarkEnd w:id="41"/>
      <w:r>
        <w:tab/>
        <w:t xml:space="preserve">D. Rein, B.L. Hou, A.C. Stickland, J. Petty, R.Y. Pang, J. Dirani, J. Michael, S.R. Bowman, </w:t>
      </w:r>
      <w:r>
        <w:rPr>
          <w:i/>
          <w:iCs/>
        </w:rPr>
        <w:t>GPQA: A Graduate-Level Google-Proof Q&amp;A Benchmark</w:t>
      </w:r>
      <w:r>
        <w:t xml:space="preserve">, </w:t>
      </w:r>
      <w:r>
        <w:rPr>
          <w:i/>
          <w:iCs/>
        </w:rPr>
        <w:t>arXiv</w:t>
      </w:r>
      <w:r>
        <w:t xml:space="preserve">, arXiv:2311.12022, Nov. 2023. DOI: </w:t>
      </w:r>
      <w:hyperlink r:id="rId12" w:history="1">
        <w:r w:rsidRPr="0041763D">
          <w:rPr>
            <w:rStyle w:val="Hyperlink"/>
          </w:rPr>
          <w:t>10.48550/arXiv.2311.12022</w:t>
        </w:r>
      </w:hyperlink>
      <w:r>
        <w:t>.</w:t>
      </w:r>
    </w:p>
    <w:p w:rsidR="000D72EB" w:rsidRDefault="000D72EB" w:rsidP="000D72EB">
      <w:pPr>
        <w:pStyle w:val="Bibliography"/>
      </w:pPr>
      <w:bookmarkStart w:id="42" w:name="BIB_4"/>
      <w:r>
        <w:t>[4]</w:t>
      </w:r>
      <w:bookmarkEnd w:id="42"/>
      <w:r>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Pr>
          <w:i/>
          <w:iCs/>
        </w:rPr>
        <w:t>SuperGPQA: Scaling LLM Evaluation across 285 Graduate Disciplines</w:t>
      </w:r>
      <w:r>
        <w:t xml:space="preserve">, </w:t>
      </w:r>
      <w:r>
        <w:rPr>
          <w:i/>
          <w:iCs/>
        </w:rPr>
        <w:t>arXiv</w:t>
      </w:r>
      <w:r>
        <w:t xml:space="preserve">, arXiv:2502.14739, Mar. 2025. DOI: </w:t>
      </w:r>
      <w:hyperlink r:id="rId13" w:history="1">
        <w:r w:rsidRPr="0041763D">
          <w:rPr>
            <w:rStyle w:val="Hyperlink"/>
          </w:rPr>
          <w:t>10.48550/arXiv.2502.14739</w:t>
        </w:r>
      </w:hyperlink>
      <w:r>
        <w:t>.</w:t>
      </w:r>
    </w:p>
    <w:p w:rsidR="000D72EB" w:rsidRDefault="000D72EB" w:rsidP="000D72EB">
      <w:pPr>
        <w:pStyle w:val="Bibliography"/>
      </w:pPr>
      <w:bookmarkStart w:id="43" w:name="BIB_5"/>
      <w:r>
        <w:t>[5]</w:t>
      </w:r>
      <w:bookmarkEnd w:id="43"/>
      <w:r>
        <w:tab/>
        <w:t xml:space="preserve">S. Auer, D.A.C. Barone, C. Bartz, E.G. Cortes, M.Y. Jaradeh, O. Karras, M. Koubarakis, D. Mouromtsev, D. Pliukhin, D. Radyush, I. Shilin, M. Stocker, E. Tsalapati, </w:t>
      </w:r>
      <w:r>
        <w:rPr>
          <w:i/>
          <w:iCs/>
        </w:rPr>
        <w:t>SciQA Scientific Question Answering Benchmark for Scholarly Knowledge</w:t>
      </w:r>
      <w:r>
        <w:t xml:space="preserve">, Sci Rep. 13(1), 7240 (May 4, 2023). DOI: </w:t>
      </w:r>
      <w:hyperlink r:id="rId14" w:history="1">
        <w:r w:rsidRPr="0041763D">
          <w:rPr>
            <w:rStyle w:val="Hyperlink"/>
          </w:rPr>
          <w:t>10.1038/s41598-023-33607-z</w:t>
        </w:r>
      </w:hyperlink>
      <w:r>
        <w:t>.</w:t>
      </w:r>
    </w:p>
    <w:p w:rsidR="000D72EB" w:rsidRDefault="000D72EB" w:rsidP="000D72EB">
      <w:pPr>
        <w:pStyle w:val="Bibliography"/>
      </w:pPr>
      <w:bookmarkStart w:id="44" w:name="BIB_6"/>
      <w:r>
        <w:t>[6]</w:t>
      </w:r>
      <w:bookmarkEnd w:id="44"/>
      <w:r>
        <w:tab/>
        <w:t xml:space="preserve">P. Lu, S. Mishra, T. Xia, L. Qiu, K.-W. Chang, S.-C. Zhu, O. Tafjord, P. Clark, A. Kalyan, </w:t>
      </w:r>
      <w:r>
        <w:rPr>
          <w:i/>
          <w:iCs/>
        </w:rPr>
        <w:t>Learn to Explain: Multimodal Reasoning via Thought Chains for Science Question Answering</w:t>
      </w:r>
      <w:r>
        <w:t xml:space="preserve">, </w:t>
      </w:r>
      <w:r>
        <w:rPr>
          <w:i/>
          <w:iCs/>
        </w:rPr>
        <w:t>arXiv</w:t>
      </w:r>
      <w:r>
        <w:t xml:space="preserve">, arXiv:2209.09513, Oct. 2022. DOI: </w:t>
      </w:r>
      <w:hyperlink r:id="rId15" w:history="1">
        <w:r w:rsidRPr="0041763D">
          <w:rPr>
            <w:rStyle w:val="Hyperlink"/>
          </w:rPr>
          <w:t>10.48550/arXiv.2209.09513</w:t>
        </w:r>
      </w:hyperlink>
      <w:r>
        <w:t>.</w:t>
      </w:r>
    </w:p>
    <w:p w:rsidR="000D72EB" w:rsidRDefault="000D72EB" w:rsidP="000D72EB">
      <w:pPr>
        <w:pStyle w:val="Bibliography"/>
      </w:pPr>
      <w:bookmarkStart w:id="45" w:name="BIB_7"/>
      <w:r>
        <w:t>[7]</w:t>
      </w:r>
      <w:bookmarkEnd w:id="45"/>
      <w:r>
        <w:tab/>
        <w:t xml:space="preserve">Y. Wan, Y. Liu, A. Ajith, C. Grazian, B. Hoex, W. Zhang, C. Kit, T. Xie, I. Foster, </w:t>
      </w:r>
      <w:r>
        <w:rPr>
          <w:i/>
          <w:iCs/>
        </w:rPr>
        <w:t>SciQAG: A Framework for Auto-Generated Science Question Answering Dataset with Fine-grained Evaluation</w:t>
      </w:r>
      <w:r>
        <w:t xml:space="preserve">, </w:t>
      </w:r>
      <w:r>
        <w:rPr>
          <w:i/>
          <w:iCs/>
        </w:rPr>
        <w:t>arXiv</w:t>
      </w:r>
      <w:r>
        <w:t xml:space="preserve">, arXiv:2405.09939, Jul. 2024. DOI: </w:t>
      </w:r>
      <w:hyperlink r:id="rId16" w:history="1">
        <w:r w:rsidRPr="0041763D">
          <w:rPr>
            <w:rStyle w:val="Hyperlink"/>
          </w:rPr>
          <w:t>10.48550/arXiv.2405.09939</w:t>
        </w:r>
      </w:hyperlink>
      <w:r>
        <w:t>.</w:t>
      </w:r>
    </w:p>
    <w:p w:rsidR="000D72EB" w:rsidRDefault="000D72EB" w:rsidP="000D72EB">
      <w:pPr>
        <w:pStyle w:val="Bibliography"/>
      </w:pPr>
      <w:bookmarkStart w:id="46" w:name="BIB_8"/>
      <w:r>
        <w:t>[8]</w:t>
      </w:r>
      <w:bookmarkEnd w:id="46"/>
      <w:r>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w:t>
      </w:r>
      <w:r>
        <w:lastRenderedPageBreak/>
        <w:t xml:space="preserve">H. Hoang, D.M. Cunningham, V. Goryachev, D. Patramanis, M. Krause, A. Redenti, D. Aldous, J. Lai, S. 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w:t>
      </w:r>
      <w:r>
        <w:lastRenderedPageBreak/>
        <w:t xml:space="preserve">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A. Le, Z. Nasim, S. Yalam, R. Kasamsetty, S. Samal, H. Yang, D. Sun, N. Shah, A. Saha, A. Zhang, L. Nguyen, L. Nagumalli, K. Wang, A. Zhou, A. Wu, J. Luo, A. Telluri, S. Yue, A. Wang, D. Hendrycks, </w:t>
      </w:r>
      <w:r>
        <w:rPr>
          <w:i/>
          <w:iCs/>
        </w:rPr>
        <w:t>Humanity’s Last Exam</w:t>
      </w:r>
      <w:r>
        <w:t xml:space="preserve">, </w:t>
      </w:r>
      <w:r>
        <w:rPr>
          <w:i/>
          <w:iCs/>
        </w:rPr>
        <w:t>arXiv</w:t>
      </w:r>
      <w:r>
        <w:t xml:space="preserve">, arXiv:2501.14249, Apr. 2025. DOI: </w:t>
      </w:r>
      <w:hyperlink r:id="rId17" w:history="1">
        <w:r w:rsidRPr="0041763D">
          <w:rPr>
            <w:rStyle w:val="Hyperlink"/>
          </w:rPr>
          <w:t>10.48550/arXiv.2501.14249</w:t>
        </w:r>
      </w:hyperlink>
      <w:r>
        <w:t>.</w:t>
      </w:r>
    </w:p>
    <w:p w:rsidR="000D72EB" w:rsidRDefault="000D72EB" w:rsidP="000D72EB">
      <w:pPr>
        <w:pStyle w:val="Bibliography"/>
      </w:pPr>
      <w:bookmarkStart w:id="47" w:name="BIB_9"/>
      <w:r>
        <w:t>[9]</w:t>
      </w:r>
      <w:bookmarkEnd w:id="47"/>
      <w:r>
        <w:tab/>
        <w:t xml:space="preserve">Z. Wang, Y. Chen, P. Ma, Z. Yu, J. Wang, Y. Liu, X. Ye, T. Sakurai, X. Zeng, </w:t>
      </w:r>
      <w:r>
        <w:rPr>
          <w:i/>
          <w:iCs/>
        </w:rPr>
        <w:t>Image-based generation for molecule design with SketchMol</w:t>
      </w:r>
      <w:r>
        <w:t xml:space="preserve">, Nat Mach Intell. 7(2), 244–255 (Feb. 2025). DOI: </w:t>
      </w:r>
      <w:hyperlink r:id="rId18" w:history="1">
        <w:r w:rsidRPr="0041763D">
          <w:rPr>
            <w:rStyle w:val="Hyperlink"/>
          </w:rPr>
          <w:t>10.1038/s42256-025-00982-3</w:t>
        </w:r>
      </w:hyperlink>
      <w:r>
        <w:t>.</w:t>
      </w:r>
    </w:p>
    <w:p w:rsidR="000D72EB" w:rsidRDefault="000D72EB" w:rsidP="000D72EB">
      <w:pPr>
        <w:pStyle w:val="Bibliography"/>
      </w:pPr>
      <w:bookmarkStart w:id="48" w:name="BIB_10"/>
      <w:r>
        <w:t>[10]</w:t>
      </w:r>
      <w:bookmarkEnd w:id="48"/>
      <w:r>
        <w:tab/>
        <w:t xml:space="preserve">C. Nguyen, W. Nguyen, A. Suzuki, D. Oku, H.A. Phan, S. Dinh, Z. Nguyen, A. Ha, S. Raghavan, H. Vo, T. Nguyen, L. Nguyen, Y. Hirayama, </w:t>
      </w:r>
      <w:r>
        <w:rPr>
          <w:i/>
          <w:iCs/>
        </w:rPr>
        <w:t>SemiKong: Curating, Training, and Evaluating A Semiconductor Industry-Specific Large Language Model</w:t>
      </w:r>
      <w:r>
        <w:t xml:space="preserve">, </w:t>
      </w:r>
      <w:r>
        <w:rPr>
          <w:i/>
          <w:iCs/>
        </w:rPr>
        <w:t>arXiv</w:t>
      </w:r>
      <w:r>
        <w:t xml:space="preserve">, arXiv:2411.13802, Nov. 2024. DOI: </w:t>
      </w:r>
      <w:hyperlink r:id="rId19" w:history="1">
        <w:r w:rsidRPr="0041763D">
          <w:rPr>
            <w:rStyle w:val="Hyperlink"/>
          </w:rPr>
          <w:t>10.48550/arXiv.2411.13802</w:t>
        </w:r>
      </w:hyperlink>
      <w:r>
        <w:t>.</w:t>
      </w:r>
    </w:p>
    <w:p w:rsidR="000D72EB" w:rsidRDefault="000D72EB" w:rsidP="000D72EB">
      <w:pPr>
        <w:pStyle w:val="Bibliography"/>
      </w:pPr>
      <w:bookmarkStart w:id="49" w:name="BIB_11"/>
      <w:r>
        <w:t>[11]</w:t>
      </w:r>
      <w:bookmarkEnd w:id="49"/>
      <w:r>
        <w:tab/>
        <w:t xml:space="preserve">J. Halamka, </w:t>
      </w:r>
      <w:r>
        <w:rPr>
          <w:i/>
          <w:iCs/>
        </w:rPr>
        <w:t>Will Retrieval-Augmented Large Language Models “Save the Day”?</w:t>
      </w:r>
      <w:r>
        <w:t>, Mayo Clinic Platform. (Sep. 9, 2024). https://www.mayoclinicplatform.org/2024/09/09/will-retrieval-augmented-large-language-models-save-the-day/.</w:t>
      </w:r>
    </w:p>
    <w:p w:rsidR="000D72EB" w:rsidRDefault="000D72EB" w:rsidP="000D72EB">
      <w:pPr>
        <w:pStyle w:val="Bibliography"/>
      </w:pPr>
      <w:bookmarkStart w:id="50" w:name="BIB_12"/>
      <w:r>
        <w:t>[12]</w:t>
      </w:r>
      <w:bookmarkEnd w:id="50"/>
      <w:r>
        <w:tab/>
        <w:t xml:space="preserve">T.A. Buckley, B. Crowe, R.-E.E. Abdulnour, A. Rodman, A.K. Manrai, </w:t>
      </w:r>
      <w:r>
        <w:rPr>
          <w:i/>
          <w:iCs/>
        </w:rPr>
        <w:t>Comparison of Frontier Open-Source and Proprietary Large Language Models for Complex Diagnoses</w:t>
      </w:r>
      <w:r>
        <w:t xml:space="preserve">, JAMA Health Forum. 6(3), e250040 (Mar. 14, 2025). DOI: </w:t>
      </w:r>
      <w:hyperlink r:id="rId20" w:history="1">
        <w:r w:rsidRPr="0041763D">
          <w:rPr>
            <w:rStyle w:val="Hyperlink"/>
          </w:rPr>
          <w:t>10.1001/jamahealthforum.2025.0040</w:t>
        </w:r>
      </w:hyperlink>
      <w:r>
        <w:t>.</w:t>
      </w:r>
    </w:p>
    <w:p w:rsidR="000D72EB" w:rsidRPr="000D72EB" w:rsidRDefault="000D72EB" w:rsidP="000D72EB">
      <w:pPr>
        <w:pStyle w:val="Bibliography"/>
        <w:rPr>
          <w:lang w:val="pt-BR"/>
        </w:rPr>
      </w:pPr>
      <w:bookmarkStart w:id="51" w:name="BIB_13"/>
      <w:r>
        <w:t>[13]</w:t>
      </w:r>
      <w:bookmarkEnd w:id="51"/>
      <w:r>
        <w:tab/>
        <w:t xml:space="preserve">T. Plumb, </w:t>
      </w:r>
      <w:r>
        <w:rPr>
          <w:i/>
          <w:iCs/>
        </w:rPr>
        <w:t>Mayo Clinic’s secret weapon against AI hallucinations: Reverse RAG in action</w:t>
      </w:r>
      <w:r>
        <w:t xml:space="preserve">, VentureBeat. </w:t>
      </w:r>
      <w:r w:rsidRPr="000D72EB">
        <w:rPr>
          <w:lang w:val="pt-BR"/>
        </w:rPr>
        <w:t>(Mar. 7, 2025). https://venturebeat.com/ai/mayo-clinic-secret-weapon-against-ai-hallucinations-reverse-rag-in-action/.</w:t>
      </w:r>
    </w:p>
    <w:p w:rsidR="000D72EB" w:rsidRPr="000D72EB" w:rsidRDefault="000D72EB" w:rsidP="000D72EB">
      <w:pPr>
        <w:pStyle w:val="Bibliography"/>
        <w:rPr>
          <w:lang w:val="pt-BR"/>
        </w:rPr>
      </w:pPr>
      <w:bookmarkStart w:id="52" w:name="BIB_14"/>
      <w:r w:rsidRPr="000D72EB">
        <w:rPr>
          <w:lang w:val="pt-BR"/>
        </w:rPr>
        <w:t>[14]</w:t>
      </w:r>
      <w:bookmarkEnd w:id="52"/>
      <w:r w:rsidRPr="000D72EB">
        <w:rPr>
          <w:lang w:val="pt-BR"/>
        </w:rPr>
        <w:tab/>
        <w:t xml:space="preserve">J.L. Pascoe, L. Lu, M.M. Moore, D.J. Blezek, A.E. Ovalle, J.A. Linderbaum, M.R. Callstrom, E.E. Williamson, </w:t>
      </w:r>
      <w:r w:rsidRPr="000D72EB">
        <w:rPr>
          <w:i/>
          <w:iCs/>
          <w:lang w:val="pt-BR"/>
        </w:rPr>
        <w:t>Strategic Considerations for Selecting Artificial Intelligence Solutions for Institutional Integration: A Single-Center Experience</w:t>
      </w:r>
      <w:r w:rsidRPr="000D72EB">
        <w:rPr>
          <w:lang w:val="pt-BR"/>
        </w:rPr>
        <w:t xml:space="preserve">, Mayo Clinic Proceedings: Digital Health. 2(4), 665–676 (Dec. 1, 2024). DOI: </w:t>
      </w:r>
      <w:hyperlink r:id="rId21" w:history="1">
        <w:r w:rsidRPr="0041763D">
          <w:rPr>
            <w:rStyle w:val="Hyperlink"/>
            <w:lang w:val="pt-BR"/>
          </w:rPr>
          <w:t>10.1016/j.mcpdig.2024.10.004</w:t>
        </w:r>
      </w:hyperlink>
      <w:r w:rsidRPr="000D72EB">
        <w:rPr>
          <w:lang w:val="pt-BR"/>
        </w:rPr>
        <w:t>.</w:t>
      </w:r>
    </w:p>
    <w:p w:rsidR="000D72EB" w:rsidRDefault="000D72EB" w:rsidP="000D72EB">
      <w:pPr>
        <w:pStyle w:val="Bibliography"/>
      </w:pPr>
      <w:bookmarkStart w:id="53" w:name="BIB_15"/>
      <w:r w:rsidRPr="000D72EB">
        <w:rPr>
          <w:lang w:val="pt-BR"/>
        </w:rPr>
        <w:lastRenderedPageBreak/>
        <w:t>[15]</w:t>
      </w:r>
      <w:bookmarkEnd w:id="53"/>
      <w:r w:rsidRPr="000D72EB">
        <w:rPr>
          <w:lang w:val="pt-BR"/>
        </w:rPr>
        <w:tab/>
        <w:t xml:space="preserve">Q. Xu, X. Liu, X. Jiang, Y. Kim, </w:t>
      </w:r>
      <w:r w:rsidRPr="000D72EB">
        <w:rPr>
          <w:i/>
          <w:iCs/>
          <w:lang w:val="pt-BR"/>
        </w:rPr>
        <w:t>Simulate Scientific Reasoning with Multiple Large Language Models: An Application to Alzheimer’s Disease Combinatorial Therapy</w:t>
      </w:r>
      <w:r w:rsidRPr="000D72EB">
        <w:rPr>
          <w:lang w:val="pt-BR"/>
        </w:rPr>
        <w:t xml:space="preserve">, </w:t>
      </w:r>
      <w:r w:rsidRPr="000D72EB">
        <w:rPr>
          <w:i/>
          <w:iCs/>
          <w:lang w:val="pt-BR"/>
        </w:rPr>
        <w:t>medRxiv</w:t>
      </w:r>
      <w:r w:rsidRPr="000D72EB">
        <w:rPr>
          <w:lang w:val="pt-BR"/>
        </w:rPr>
        <w:t xml:space="preserve">, 2024.12.10.24318800, Dec. 2024. </w:t>
      </w:r>
      <w:r>
        <w:t xml:space="preserve">DOI: </w:t>
      </w:r>
      <w:hyperlink r:id="rId22" w:history="1">
        <w:r w:rsidRPr="0041763D">
          <w:rPr>
            <w:rStyle w:val="Hyperlink"/>
          </w:rPr>
          <w:t>10.1101/2024.12.10.24318800</w:t>
        </w:r>
      </w:hyperlink>
      <w:r>
        <w:t>.</w:t>
      </w:r>
    </w:p>
    <w:p w:rsidR="000D72EB" w:rsidRDefault="000D72EB" w:rsidP="000D72EB">
      <w:pPr>
        <w:pStyle w:val="Bibliography"/>
      </w:pPr>
      <w:bookmarkStart w:id="54" w:name="BIB_16"/>
      <w:r>
        <w:t>[16]</w:t>
      </w:r>
      <w:bookmarkEnd w:id="54"/>
      <w:r>
        <w:tab/>
        <w:t xml:space="preserve">LM Arena, </w:t>
      </w:r>
      <w:r>
        <w:rPr>
          <w:i/>
          <w:iCs/>
        </w:rPr>
        <w:t>Chatbot Arena (formerly LMSYS): Free AI Chat to Compare &amp; Test Best AI Chatbots</w:t>
      </w:r>
      <w:r>
        <w:t>, LM Arena. https://lmarena.ai.</w:t>
      </w:r>
    </w:p>
    <w:p w:rsidR="000D72EB" w:rsidRDefault="000D72EB" w:rsidP="000D72EB">
      <w:pPr>
        <w:pStyle w:val="Bibliography"/>
      </w:pPr>
      <w:bookmarkStart w:id="55" w:name="BIB_17"/>
      <w:r>
        <w:t>[17]</w:t>
      </w:r>
      <w:bookmarkEnd w:id="55"/>
      <w:r>
        <w:tab/>
      </w:r>
      <w:r>
        <w:rPr>
          <w:i/>
          <w:iCs/>
        </w:rPr>
        <w:t>SEAL LLM Leaderboards: Expert-Driven Private Evaluations</w:t>
      </w:r>
      <w:r>
        <w:t>, Scale. https://scale.com/leaderboard.</w:t>
      </w:r>
    </w:p>
    <w:p w:rsidR="000D72EB" w:rsidRDefault="000D72EB" w:rsidP="000D72EB">
      <w:pPr>
        <w:pStyle w:val="Bibliography"/>
      </w:pPr>
      <w:bookmarkStart w:id="56" w:name="BIB_18"/>
      <w:r>
        <w:t>[18]</w:t>
      </w:r>
      <w:bookmarkEnd w:id="56"/>
      <w:r>
        <w:tab/>
        <w:t xml:space="preserve">Z. Ke, F. Jiao, Y. Ming, X.-P. Nguyen, A. Xu, D.X. Long, M. Li, C. Qin, P. Wang, S. Savarese, C. Xiong, S. Joty, </w:t>
      </w:r>
      <w:r>
        <w:rPr>
          <w:i/>
          <w:iCs/>
        </w:rPr>
        <w:t>A Survey of Frontiers in LLM Reasoning: Inference Scaling, Learning to Reason, and Agentic Systems</w:t>
      </w:r>
      <w:r>
        <w:t xml:space="preserve">, </w:t>
      </w:r>
      <w:r>
        <w:rPr>
          <w:i/>
          <w:iCs/>
        </w:rPr>
        <w:t>arXiv</w:t>
      </w:r>
      <w:r>
        <w:t xml:space="preserve">, arXiv:2504.09037, Apr. 2025. DOI: </w:t>
      </w:r>
      <w:hyperlink r:id="rId23" w:history="1">
        <w:r w:rsidRPr="0041763D">
          <w:rPr>
            <w:rStyle w:val="Hyperlink"/>
          </w:rPr>
          <w:t>10.48550/arXiv.2504.09037</w:t>
        </w:r>
      </w:hyperlink>
      <w:r>
        <w:t>.</w:t>
      </w:r>
    </w:p>
    <w:p w:rsidR="000D72EB" w:rsidRDefault="000D72EB" w:rsidP="000D72EB">
      <w:pPr>
        <w:pStyle w:val="Bibliography"/>
      </w:pPr>
      <w:bookmarkStart w:id="57" w:name="BIB_19"/>
      <w:r>
        <w:t>[19]</w:t>
      </w:r>
      <w:bookmarkEnd w:id="57"/>
      <w:r>
        <w:tab/>
        <w:t xml:space="preserve">Z.-Z. Li, D. Zhang, M.-L. Zhang, J. Zhang, Z. Liu, Y. Yao, H. Xu, J. Zheng, P.-J. Wang, X. Chen, Y. Zhang, F. Yin, J. Dong, Z. Guo, L. Song, C.-L. Liu, </w:t>
      </w:r>
      <w:r>
        <w:rPr>
          <w:i/>
          <w:iCs/>
        </w:rPr>
        <w:t>From System 1 to System 2: A Survey of Reasoning Large Language Models</w:t>
      </w:r>
      <w:r>
        <w:t xml:space="preserve">, </w:t>
      </w:r>
      <w:r>
        <w:rPr>
          <w:i/>
          <w:iCs/>
        </w:rPr>
        <w:t>arXiv</w:t>
      </w:r>
      <w:r>
        <w:t xml:space="preserve">, arXiv:2502.17419, Feb. 2025. DOI: </w:t>
      </w:r>
      <w:hyperlink r:id="rId24" w:history="1">
        <w:r w:rsidRPr="0041763D">
          <w:rPr>
            <w:rStyle w:val="Hyperlink"/>
          </w:rPr>
          <w:t>10.48550/arXiv.2502.17419</w:t>
        </w:r>
      </w:hyperlink>
      <w:r>
        <w:t>.</w:t>
      </w:r>
    </w:p>
    <w:p w:rsidR="000D72EB" w:rsidRDefault="000D72EB" w:rsidP="000D72EB">
      <w:pPr>
        <w:pStyle w:val="Bibliography"/>
      </w:pPr>
      <w:bookmarkStart w:id="58" w:name="BIB_20"/>
      <w:r>
        <w:t>[20]</w:t>
      </w:r>
      <w:bookmarkEnd w:id="58"/>
      <w:r>
        <w:tab/>
        <w:t xml:space="preserve">W. Sun, H. Xu, X. Yu, P. Chen, S. He, J. Zhao, K. Liu, </w:t>
      </w:r>
      <w:r>
        <w:rPr>
          <w:i/>
          <w:iCs/>
        </w:rPr>
        <w:t>ItD: Large Language Models Can Teach Themselves Induction through Deduction</w:t>
      </w:r>
      <w:r>
        <w:t xml:space="preserve">, </w:t>
      </w:r>
      <w:r>
        <w:rPr>
          <w:i/>
          <w:iCs/>
        </w:rPr>
        <w:t>arXiv</w:t>
      </w:r>
      <w:r>
        <w:t xml:space="preserve">, arXiv:2403.05789, Mar. 2024. DOI: </w:t>
      </w:r>
      <w:hyperlink r:id="rId25" w:history="1">
        <w:r w:rsidRPr="0041763D">
          <w:rPr>
            <w:rStyle w:val="Hyperlink"/>
          </w:rPr>
          <w:t>10.48550/arXiv.2403.05789</w:t>
        </w:r>
      </w:hyperlink>
      <w:r>
        <w:t>.</w:t>
      </w:r>
    </w:p>
    <w:p w:rsidR="000D72EB" w:rsidRPr="000D72EB" w:rsidRDefault="000D72EB" w:rsidP="000D72EB">
      <w:pPr>
        <w:pStyle w:val="Bibliography"/>
        <w:rPr>
          <w:lang w:val="pt-BR"/>
        </w:rPr>
      </w:pPr>
      <w:bookmarkStart w:id="59" w:name="BIB_21"/>
      <w:r>
        <w:t>[21]</w:t>
      </w:r>
      <w:bookmarkEnd w:id="59"/>
      <w:r>
        <w:tab/>
        <w:t xml:space="preserve">F. Xu, Q. Hao, Z. Zong, J. Wang, Y. Zhang, J. Wang, X. Lan, J. Gong, T. Ouyang, F. Meng, C. Shao, Y. Yan, Q. Yang, Y. Song, S. Ren, X. Hu, Y. Li, J. Feng, C. Gao, Y. Li, </w:t>
      </w:r>
      <w:r>
        <w:rPr>
          <w:i/>
          <w:iCs/>
        </w:rPr>
        <w:t>Towards Large Reasoning Models: A Survey of Reinforced Reasoning with Large Language Models</w:t>
      </w:r>
      <w:r>
        <w:t xml:space="preserve">, </w:t>
      </w:r>
      <w:r>
        <w:rPr>
          <w:i/>
          <w:iCs/>
        </w:rPr>
        <w:t>arXiv</w:t>
      </w:r>
      <w:r>
        <w:t xml:space="preserve">, arXiv:2501.09686, Jan. 2025. </w:t>
      </w:r>
      <w:r w:rsidRPr="000D72EB">
        <w:rPr>
          <w:lang w:val="pt-BR"/>
        </w:rPr>
        <w:t xml:space="preserve">DOI: </w:t>
      </w:r>
      <w:hyperlink r:id="rId26" w:history="1">
        <w:r w:rsidRPr="0041763D">
          <w:rPr>
            <w:rStyle w:val="Hyperlink"/>
            <w:lang w:val="pt-BR"/>
          </w:rPr>
          <w:t>10.48550/arXiv.2501.09686</w:t>
        </w:r>
      </w:hyperlink>
      <w:r w:rsidRPr="000D72EB">
        <w:rPr>
          <w:lang w:val="pt-BR"/>
        </w:rPr>
        <w:t>.</w:t>
      </w:r>
    </w:p>
    <w:p w:rsidR="000D72EB" w:rsidRPr="000D72EB" w:rsidRDefault="000D72EB" w:rsidP="000D72EB">
      <w:pPr>
        <w:pStyle w:val="Bibliography"/>
        <w:rPr>
          <w:lang w:val="pt-BR"/>
        </w:rPr>
      </w:pPr>
      <w:bookmarkStart w:id="60" w:name="BIB_22"/>
      <w:r w:rsidRPr="000D72EB">
        <w:rPr>
          <w:lang w:val="pt-BR"/>
        </w:rPr>
        <w:t>[22]</w:t>
      </w:r>
      <w:bookmarkEnd w:id="60"/>
      <w:r w:rsidRPr="000D72EB">
        <w:rPr>
          <w:lang w:val="pt-BR"/>
        </w:rPr>
        <w:tab/>
      </w:r>
      <w:r w:rsidRPr="000D72EB">
        <w:rPr>
          <w:i/>
          <w:iCs/>
          <w:lang w:val="pt-BR"/>
        </w:rPr>
        <w:t>OpenAI o3 and o4-mini System Card</w:t>
      </w:r>
      <w:r w:rsidRPr="000D72EB">
        <w:rPr>
          <w:lang w:val="pt-BR"/>
        </w:rPr>
        <w:t>, OpenAI. (Apr. 16, 2025). https://openai.com/index/o3-o4-mini-system-card/.</w:t>
      </w:r>
    </w:p>
    <w:p w:rsidR="000D72EB" w:rsidRPr="000D72EB" w:rsidRDefault="000D72EB" w:rsidP="000D72EB">
      <w:pPr>
        <w:pStyle w:val="Bibliography"/>
        <w:rPr>
          <w:lang w:val="pt-BR"/>
        </w:rPr>
      </w:pPr>
      <w:bookmarkStart w:id="61" w:name="BIB_23"/>
      <w:r w:rsidRPr="000D72EB">
        <w:rPr>
          <w:lang w:val="pt-BR"/>
        </w:rPr>
        <w:t>[23]</w:t>
      </w:r>
      <w:bookmarkEnd w:id="61"/>
      <w:r w:rsidRPr="000D72EB">
        <w:rPr>
          <w:lang w:val="pt-BR"/>
        </w:rPr>
        <w:tab/>
        <w:t xml:space="preserve">K. Kavukcuoglu, </w:t>
      </w:r>
      <w:r w:rsidRPr="000D72EB">
        <w:rPr>
          <w:i/>
          <w:iCs/>
          <w:lang w:val="pt-BR"/>
        </w:rPr>
        <w:t>Gemini 2.5: Our most intelligent AI model</w:t>
      </w:r>
      <w:r w:rsidRPr="000D72EB">
        <w:rPr>
          <w:lang w:val="pt-BR"/>
        </w:rPr>
        <w:t>, Google. (Mar. 25, 2025). https://blog.google/technology/google-deepmind/gemini-model-thinking-updates-march-2025/.</w:t>
      </w:r>
    </w:p>
    <w:p w:rsidR="000D72EB" w:rsidRPr="000D72EB" w:rsidRDefault="000D72EB" w:rsidP="000D72EB">
      <w:pPr>
        <w:pStyle w:val="Bibliography"/>
        <w:rPr>
          <w:lang w:val="pt-BR"/>
        </w:rPr>
      </w:pPr>
      <w:bookmarkStart w:id="62" w:name="BIB_24"/>
      <w:r w:rsidRPr="000D72EB">
        <w:rPr>
          <w:lang w:val="pt-BR"/>
        </w:rPr>
        <w:t>[24]</w:t>
      </w:r>
      <w:bookmarkEnd w:id="62"/>
      <w:r w:rsidRPr="000D72EB">
        <w:rPr>
          <w:lang w:val="pt-BR"/>
        </w:rPr>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0D72EB">
        <w:rPr>
          <w:i/>
          <w:iCs/>
          <w:lang w:val="pt-BR"/>
        </w:rPr>
        <w:t>Language Models are Few-Shot Learners</w:t>
      </w:r>
      <w:r w:rsidRPr="000D72EB">
        <w:rPr>
          <w:lang w:val="pt-BR"/>
        </w:rPr>
        <w:t xml:space="preserve">, </w:t>
      </w:r>
      <w:r w:rsidRPr="000D72EB">
        <w:rPr>
          <w:i/>
          <w:iCs/>
          <w:lang w:val="pt-BR"/>
        </w:rPr>
        <w:t>arXiv</w:t>
      </w:r>
      <w:r w:rsidRPr="000D72EB">
        <w:rPr>
          <w:lang w:val="pt-BR"/>
        </w:rPr>
        <w:t xml:space="preserve">, arXiv:2005.14165, Jul. 2020. DOI: </w:t>
      </w:r>
      <w:hyperlink r:id="rId27" w:history="1">
        <w:r w:rsidRPr="0041763D">
          <w:rPr>
            <w:rStyle w:val="Hyperlink"/>
            <w:lang w:val="pt-BR"/>
          </w:rPr>
          <w:t>10.48550/arXiv.2005.14165</w:t>
        </w:r>
      </w:hyperlink>
      <w:r w:rsidRPr="000D72EB">
        <w:rPr>
          <w:lang w:val="pt-BR"/>
        </w:rPr>
        <w:t>.</w:t>
      </w:r>
    </w:p>
    <w:p w:rsidR="000D72EB" w:rsidRPr="000D72EB" w:rsidRDefault="000D72EB" w:rsidP="000D72EB">
      <w:pPr>
        <w:pStyle w:val="Bibliography"/>
        <w:rPr>
          <w:lang w:val="pt-BR"/>
        </w:rPr>
      </w:pPr>
      <w:bookmarkStart w:id="63" w:name="BIB_25"/>
      <w:r w:rsidRPr="000D72EB">
        <w:rPr>
          <w:lang w:val="pt-BR"/>
        </w:rPr>
        <w:t>[25]</w:t>
      </w:r>
      <w:bookmarkEnd w:id="63"/>
      <w:r w:rsidRPr="000D72EB">
        <w:rPr>
          <w:lang w:val="pt-BR"/>
        </w:rPr>
        <w:tab/>
        <w:t xml:space="preserve">Q. Dong, L. Li, D. Dai, C. Zheng, J. Ma, R. Li, H. Xia, J. Xu, Z. Wu, T. Liu, B. Chang, X. Sun, L. Li, Z. Sui, </w:t>
      </w:r>
      <w:r w:rsidRPr="000D72EB">
        <w:rPr>
          <w:i/>
          <w:iCs/>
          <w:lang w:val="pt-BR"/>
        </w:rPr>
        <w:t>A Survey on In-context Learning</w:t>
      </w:r>
      <w:r w:rsidRPr="000D72EB">
        <w:rPr>
          <w:lang w:val="pt-BR"/>
        </w:rPr>
        <w:t xml:space="preserve">, </w:t>
      </w:r>
      <w:r w:rsidRPr="000D72EB">
        <w:rPr>
          <w:i/>
          <w:iCs/>
          <w:lang w:val="pt-BR"/>
        </w:rPr>
        <w:t>arXiv</w:t>
      </w:r>
      <w:r w:rsidRPr="000D72EB">
        <w:rPr>
          <w:lang w:val="pt-BR"/>
        </w:rPr>
        <w:t xml:space="preserve">, arXiv:2301.00234, Oct. 2024. DOI: </w:t>
      </w:r>
      <w:hyperlink r:id="rId28" w:history="1">
        <w:r w:rsidRPr="0041763D">
          <w:rPr>
            <w:rStyle w:val="Hyperlink"/>
            <w:lang w:val="pt-BR"/>
          </w:rPr>
          <w:t>10.48550/arXiv.2301.00234</w:t>
        </w:r>
      </w:hyperlink>
      <w:r w:rsidRPr="000D72EB">
        <w:rPr>
          <w:lang w:val="pt-BR"/>
        </w:rPr>
        <w:t>.</w:t>
      </w:r>
    </w:p>
    <w:p w:rsidR="000D72EB" w:rsidRPr="000D72EB" w:rsidRDefault="000D72EB" w:rsidP="000D72EB">
      <w:pPr>
        <w:pStyle w:val="Bibliography"/>
        <w:rPr>
          <w:lang w:val="pt-BR"/>
        </w:rPr>
      </w:pPr>
      <w:bookmarkStart w:id="64" w:name="BIB_26"/>
      <w:r w:rsidRPr="000D72EB">
        <w:rPr>
          <w:lang w:val="pt-BR"/>
        </w:rPr>
        <w:t>[26]</w:t>
      </w:r>
      <w:bookmarkEnd w:id="64"/>
      <w:r w:rsidRPr="000D72EB">
        <w:rPr>
          <w:lang w:val="pt-BR"/>
        </w:rPr>
        <w:tab/>
        <w:t xml:space="preserve">R. Agarwal, A. Singh, L.M. Zhang, B. Bohnet, L. Rosias, S. Chan, B. Zhang, A. Anand, Z. Abbas, A. Nova, J.D. Co-Reyes, E. Chu, F. Behbahani, A. Faust, H. Larochelle, </w:t>
      </w:r>
      <w:r w:rsidRPr="000D72EB">
        <w:rPr>
          <w:i/>
          <w:iCs/>
          <w:lang w:val="pt-BR"/>
        </w:rPr>
        <w:t>Many-Shot In-Context Learning</w:t>
      </w:r>
      <w:r w:rsidRPr="000D72EB">
        <w:rPr>
          <w:lang w:val="pt-BR"/>
        </w:rPr>
        <w:t xml:space="preserve">, </w:t>
      </w:r>
      <w:r w:rsidRPr="000D72EB">
        <w:rPr>
          <w:i/>
          <w:iCs/>
          <w:lang w:val="pt-BR"/>
        </w:rPr>
        <w:t>arXiv</w:t>
      </w:r>
      <w:r w:rsidRPr="000D72EB">
        <w:rPr>
          <w:lang w:val="pt-BR"/>
        </w:rPr>
        <w:t xml:space="preserve">, arXiv:2404.11018, Oct. 2024. DOI: </w:t>
      </w:r>
      <w:hyperlink r:id="rId29" w:history="1">
        <w:r w:rsidRPr="0041763D">
          <w:rPr>
            <w:rStyle w:val="Hyperlink"/>
            <w:lang w:val="pt-BR"/>
          </w:rPr>
          <w:t>10.48550/arXiv.2404.11018</w:t>
        </w:r>
      </w:hyperlink>
      <w:r w:rsidRPr="000D72EB">
        <w:rPr>
          <w:lang w:val="pt-BR"/>
        </w:rPr>
        <w:t>.</w:t>
      </w:r>
    </w:p>
    <w:p w:rsidR="000D72EB" w:rsidRDefault="000D72EB" w:rsidP="000D72EB">
      <w:pPr>
        <w:pStyle w:val="Bibliography"/>
      </w:pPr>
      <w:bookmarkStart w:id="65" w:name="BIB_27"/>
      <w:r w:rsidRPr="000D72EB">
        <w:rPr>
          <w:lang w:val="pt-BR"/>
        </w:rPr>
        <w:t>[27]</w:t>
      </w:r>
      <w:bookmarkEnd w:id="65"/>
      <w:r w:rsidRPr="000D72EB">
        <w:rPr>
          <w:lang w:val="pt-BR"/>
        </w:rPr>
        <w:tab/>
        <w:t xml:space="preserve">G. Marvin, N. Hellen, D. Jjingo, J. Nakatumba-Nabende, </w:t>
      </w:r>
      <w:r w:rsidRPr="000D72EB">
        <w:rPr>
          <w:i/>
          <w:iCs/>
          <w:lang w:val="pt-BR"/>
        </w:rPr>
        <w:t>Prompt Engineering in Large Language Models</w:t>
      </w:r>
      <w:r w:rsidRPr="000D72EB">
        <w:rPr>
          <w:lang w:val="pt-BR"/>
        </w:rPr>
        <w:t xml:space="preserve">, in </w:t>
      </w:r>
      <w:r w:rsidRPr="000D72EB">
        <w:rPr>
          <w:i/>
          <w:iCs/>
          <w:lang w:val="pt-BR"/>
        </w:rPr>
        <w:t>Data Intelligence and Cognitive Informatics</w:t>
      </w:r>
      <w:r w:rsidRPr="000D72EB">
        <w:rPr>
          <w:lang w:val="pt-BR"/>
        </w:rPr>
        <w:t xml:space="preserve">, pp. 387–402. </w:t>
      </w:r>
      <w:r>
        <w:t xml:space="preserve">DOI: </w:t>
      </w:r>
      <w:hyperlink r:id="rId30" w:history="1">
        <w:r w:rsidRPr="0041763D">
          <w:rPr>
            <w:rStyle w:val="Hyperlink"/>
          </w:rPr>
          <w:t>10.1007/978-981-99-7962-2_30</w:t>
        </w:r>
      </w:hyperlink>
      <w:r>
        <w:t>.</w:t>
      </w:r>
    </w:p>
    <w:p w:rsidR="000D72EB" w:rsidRDefault="000D72EB" w:rsidP="000D72EB">
      <w:pPr>
        <w:pStyle w:val="Bibliography"/>
      </w:pPr>
      <w:bookmarkStart w:id="66" w:name="BIB_28"/>
      <w:r>
        <w:t>[28]</w:t>
      </w:r>
      <w:bookmarkEnd w:id="66"/>
      <w:r>
        <w:tab/>
        <w:t xml:space="preserve">B. Chen, Z. Zhang, N. Langrené, S. Zhu, </w:t>
      </w:r>
      <w:r>
        <w:rPr>
          <w:i/>
          <w:iCs/>
        </w:rPr>
        <w:t>Unleashing the potential of prompt engineering in Large Language Models: a comprehensive review</w:t>
      </w:r>
      <w:r>
        <w:t xml:space="preserve">, </w:t>
      </w:r>
      <w:r>
        <w:rPr>
          <w:i/>
          <w:iCs/>
        </w:rPr>
        <w:t>arXiv</w:t>
      </w:r>
      <w:r>
        <w:t xml:space="preserve">, arXiv:2310.14735, Sep. 2024. DOI: </w:t>
      </w:r>
      <w:hyperlink r:id="rId31" w:history="1">
        <w:r w:rsidRPr="0041763D">
          <w:rPr>
            <w:rStyle w:val="Hyperlink"/>
          </w:rPr>
          <w:t>10.48550/arXiv.2310.14735</w:t>
        </w:r>
      </w:hyperlink>
      <w:r>
        <w:t>.</w:t>
      </w:r>
    </w:p>
    <w:p w:rsidR="000D72EB" w:rsidRDefault="000D72EB" w:rsidP="000D72EB">
      <w:pPr>
        <w:pStyle w:val="Bibliography"/>
      </w:pPr>
      <w:bookmarkStart w:id="67" w:name="BIB_29"/>
      <w:r>
        <w:t>[29]</w:t>
      </w:r>
      <w:bookmarkEnd w:id="67"/>
      <w:r>
        <w:tab/>
        <w:t xml:space="preserve">P. Sahoo, A.K. Singh, S. Saha, V. Jain, S. Mondal, A. Chadha, </w:t>
      </w:r>
      <w:r>
        <w:rPr>
          <w:i/>
          <w:iCs/>
        </w:rPr>
        <w:t>A Systematic Survey of Prompt Engineering in Large Language Models: Techniques and Applications</w:t>
      </w:r>
      <w:r>
        <w:t xml:space="preserve">, </w:t>
      </w:r>
      <w:r>
        <w:rPr>
          <w:i/>
          <w:iCs/>
        </w:rPr>
        <w:t>arXiv</w:t>
      </w:r>
      <w:r>
        <w:t xml:space="preserve">, arXiv:2402.07927, Feb. 2024. DOI: </w:t>
      </w:r>
      <w:hyperlink r:id="rId32" w:history="1">
        <w:r w:rsidRPr="0041763D">
          <w:rPr>
            <w:rStyle w:val="Hyperlink"/>
          </w:rPr>
          <w:t>10.48550/arXiv.2402.07927</w:t>
        </w:r>
      </w:hyperlink>
      <w:r>
        <w:t>.</w:t>
      </w:r>
    </w:p>
    <w:p w:rsidR="000D72EB" w:rsidRDefault="000D72EB" w:rsidP="000D72EB">
      <w:pPr>
        <w:pStyle w:val="Bibliography"/>
      </w:pPr>
      <w:bookmarkStart w:id="68" w:name="BIB_30"/>
      <w:r>
        <w:t>[30]</w:t>
      </w:r>
      <w:bookmarkEnd w:id="68"/>
      <w:r>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Pr>
          <w:i/>
          <w:iCs/>
        </w:rPr>
        <w:t>The Prompt Report: A Systematic Survey of Prompt Engineering Techniques</w:t>
      </w:r>
      <w:r>
        <w:t xml:space="preserve">, </w:t>
      </w:r>
      <w:r>
        <w:rPr>
          <w:i/>
          <w:iCs/>
        </w:rPr>
        <w:t>arXiv</w:t>
      </w:r>
      <w:r>
        <w:t xml:space="preserve">, arXiv:2406.06608, Feb. 2025. DOI: </w:t>
      </w:r>
      <w:hyperlink r:id="rId33" w:history="1">
        <w:r w:rsidRPr="0041763D">
          <w:rPr>
            <w:rStyle w:val="Hyperlink"/>
          </w:rPr>
          <w:t>10.48550/arXiv.2406.06608</w:t>
        </w:r>
      </w:hyperlink>
      <w:r>
        <w:t>.</w:t>
      </w:r>
    </w:p>
    <w:p w:rsidR="000D72EB" w:rsidRDefault="000D72EB" w:rsidP="000D72EB">
      <w:pPr>
        <w:pStyle w:val="Bibliography"/>
      </w:pPr>
      <w:bookmarkStart w:id="69" w:name="BIB_31"/>
      <w:r>
        <w:t>[31]</w:t>
      </w:r>
      <w:bookmarkEnd w:id="69"/>
      <w:r>
        <w:tab/>
        <w:t xml:space="preserve">A. Singh, A. Ehtesham, G.K. Gupta, N.K. Chatta, S. Kumar, T.T. Khoei, </w:t>
      </w:r>
      <w:r>
        <w:rPr>
          <w:i/>
          <w:iCs/>
        </w:rPr>
        <w:t>Exploring Prompt Engineering: A Systematic Review with SWOT Analysis</w:t>
      </w:r>
      <w:r>
        <w:t xml:space="preserve">, </w:t>
      </w:r>
      <w:r>
        <w:rPr>
          <w:i/>
          <w:iCs/>
        </w:rPr>
        <w:t>arXiv</w:t>
      </w:r>
      <w:r>
        <w:t xml:space="preserve">, arXiv:2410.12843, Oct. 2024. DOI: </w:t>
      </w:r>
      <w:hyperlink r:id="rId34" w:history="1">
        <w:r w:rsidRPr="0041763D">
          <w:rPr>
            <w:rStyle w:val="Hyperlink"/>
          </w:rPr>
          <w:t>10.48550/arXiv.2410.12843</w:t>
        </w:r>
      </w:hyperlink>
      <w:r>
        <w:t>.</w:t>
      </w:r>
    </w:p>
    <w:p w:rsidR="000D72EB" w:rsidRDefault="000D72EB" w:rsidP="000D72EB">
      <w:pPr>
        <w:pStyle w:val="Bibliography"/>
      </w:pPr>
      <w:bookmarkStart w:id="70" w:name="BIB_32"/>
      <w:r>
        <w:t>[32]</w:t>
      </w:r>
      <w:bookmarkEnd w:id="70"/>
      <w:r>
        <w:tab/>
        <w:t xml:space="preserve">D. Kepel, K. Valogianni, </w:t>
      </w:r>
      <w:r>
        <w:rPr>
          <w:i/>
          <w:iCs/>
        </w:rPr>
        <w:t>Autonomous Prompt Engineering in Large Language Models</w:t>
      </w:r>
      <w:r>
        <w:t xml:space="preserve">, </w:t>
      </w:r>
      <w:r>
        <w:rPr>
          <w:i/>
          <w:iCs/>
        </w:rPr>
        <w:t>arXiv</w:t>
      </w:r>
      <w:r>
        <w:t xml:space="preserve">, arXiv:2407.11000, Jun. 2024. DOI: </w:t>
      </w:r>
      <w:hyperlink r:id="rId35" w:history="1">
        <w:r w:rsidRPr="0041763D">
          <w:rPr>
            <w:rStyle w:val="Hyperlink"/>
          </w:rPr>
          <w:t>10.48550/arXiv.2407.11000</w:t>
        </w:r>
      </w:hyperlink>
      <w:r>
        <w:t>.</w:t>
      </w:r>
    </w:p>
    <w:p w:rsidR="000D72EB" w:rsidRDefault="000D72EB" w:rsidP="000D72EB">
      <w:pPr>
        <w:pStyle w:val="Bibliography"/>
      </w:pPr>
      <w:bookmarkStart w:id="71" w:name="BIB_33"/>
      <w:r>
        <w:lastRenderedPageBreak/>
        <w:t>[33]</w:t>
      </w:r>
      <w:bookmarkEnd w:id="71"/>
      <w:r>
        <w:tab/>
        <w:t xml:space="preserve">Y. Zhou, A.I. Muresanu, Z. Han, K. Paster, S. Pitis, H. Chan, J. Ba, </w:t>
      </w:r>
      <w:r>
        <w:rPr>
          <w:i/>
          <w:iCs/>
        </w:rPr>
        <w:t>Large Language Models Are Human-Level Prompt Engineers</w:t>
      </w:r>
      <w:r>
        <w:t xml:space="preserve">, </w:t>
      </w:r>
      <w:r>
        <w:rPr>
          <w:i/>
          <w:iCs/>
        </w:rPr>
        <w:t>arXiv</w:t>
      </w:r>
      <w:r>
        <w:t xml:space="preserve">, arXiv:2211.01910, Mar. 2023. DOI: </w:t>
      </w:r>
      <w:hyperlink r:id="rId36" w:history="1">
        <w:r w:rsidRPr="0041763D">
          <w:rPr>
            <w:rStyle w:val="Hyperlink"/>
          </w:rPr>
          <w:t>10.48550/arXiv.2211.01910</w:t>
        </w:r>
      </w:hyperlink>
      <w:r>
        <w:t>.</w:t>
      </w:r>
    </w:p>
    <w:p w:rsidR="000D72EB" w:rsidRDefault="000D72EB" w:rsidP="000D72EB">
      <w:pPr>
        <w:pStyle w:val="Bibliography"/>
      </w:pPr>
      <w:bookmarkStart w:id="72" w:name="BIB_34"/>
      <w:r>
        <w:t>[34]</w:t>
      </w:r>
      <w:bookmarkEnd w:id="72"/>
      <w:r>
        <w:tab/>
        <w:t xml:space="preserve">A. Kong, S. Zhao, H. Chen, Q. Li, Y. Qin, R. Sun, X. Zhou, J. Zhou, H. Sun, </w:t>
      </w:r>
      <w:r>
        <w:rPr>
          <w:i/>
          <w:iCs/>
        </w:rPr>
        <w:t>Self-Prompt Tuning: Enable Autonomous Role-Playing in LLMs</w:t>
      </w:r>
      <w:r>
        <w:t xml:space="preserve">, </w:t>
      </w:r>
      <w:r>
        <w:rPr>
          <w:i/>
          <w:iCs/>
        </w:rPr>
        <w:t>arXiv</w:t>
      </w:r>
      <w:r>
        <w:t xml:space="preserve">, arXiv:2407.08995, Jul. 2024. DOI: </w:t>
      </w:r>
      <w:hyperlink r:id="rId37" w:history="1">
        <w:r w:rsidRPr="0041763D">
          <w:rPr>
            <w:rStyle w:val="Hyperlink"/>
          </w:rPr>
          <w:t>10.48550/arXiv.2407.08995</w:t>
        </w:r>
      </w:hyperlink>
      <w:r>
        <w:t>.</w:t>
      </w:r>
    </w:p>
    <w:p w:rsidR="000D72EB" w:rsidRDefault="000D72EB" w:rsidP="000D72EB">
      <w:pPr>
        <w:pStyle w:val="Bibliography"/>
      </w:pPr>
      <w:bookmarkStart w:id="73" w:name="BIB_35"/>
      <w:r>
        <w:t>[35]</w:t>
      </w:r>
      <w:bookmarkEnd w:id="73"/>
      <w:r>
        <w:tab/>
        <w:t xml:space="preserve">R. Battle, T. Gollapudi, </w:t>
      </w:r>
      <w:r>
        <w:rPr>
          <w:i/>
          <w:iCs/>
        </w:rPr>
        <w:t>The Unreasonable Effectiveness of Eccentric Automatic Prompts</w:t>
      </w:r>
      <w:r>
        <w:t xml:space="preserve">, </w:t>
      </w:r>
      <w:r>
        <w:rPr>
          <w:i/>
          <w:iCs/>
        </w:rPr>
        <w:t>arXiv</w:t>
      </w:r>
      <w:r>
        <w:t xml:space="preserve">, arXiv:2402.10949, Feb. 2024. DOI: </w:t>
      </w:r>
      <w:hyperlink r:id="rId38" w:history="1">
        <w:r w:rsidRPr="0041763D">
          <w:rPr>
            <w:rStyle w:val="Hyperlink"/>
          </w:rPr>
          <w:t>10.48550/arXiv.2402.10949</w:t>
        </w:r>
      </w:hyperlink>
      <w:r>
        <w:t>.</w:t>
      </w:r>
    </w:p>
    <w:p w:rsidR="000D72EB" w:rsidRDefault="000D72EB" w:rsidP="000D72EB">
      <w:pPr>
        <w:pStyle w:val="Bibliography"/>
      </w:pPr>
      <w:bookmarkStart w:id="74" w:name="BIB_36"/>
      <w:r>
        <w:t>[36]</w:t>
      </w:r>
      <w:bookmarkEnd w:id="74"/>
      <w:r>
        <w:tab/>
        <w:t xml:space="preserve">M. Khalifa, M. Albadawy, </w:t>
      </w:r>
      <w:r>
        <w:rPr>
          <w:i/>
          <w:iCs/>
        </w:rPr>
        <w:t>Using artificial intelligence in academic writing and research: An essential productivity tool</w:t>
      </w:r>
      <w:r>
        <w:t xml:space="preserve">, Computer Methods and Programs in Biomedicine Update. 5, 100145 (Jan. 1, 2024). DOI: </w:t>
      </w:r>
      <w:hyperlink r:id="rId39" w:history="1">
        <w:r w:rsidRPr="0041763D">
          <w:rPr>
            <w:rStyle w:val="Hyperlink"/>
          </w:rPr>
          <w:t>10.1016/j.cmpbup.2024.100145</w:t>
        </w:r>
      </w:hyperlink>
      <w:r>
        <w:t>.</w:t>
      </w:r>
    </w:p>
    <w:p w:rsidR="000D72EB" w:rsidRDefault="000D72EB" w:rsidP="000D72EB">
      <w:pPr>
        <w:pStyle w:val="Bibliography"/>
      </w:pPr>
      <w:bookmarkStart w:id="75" w:name="BIB_37"/>
      <w:r>
        <w:t>[37]</w:t>
      </w:r>
      <w:bookmarkEnd w:id="75"/>
      <w:r>
        <w:tab/>
        <w:t xml:space="preserve">J. van Niekerk, P.M.J. Delport, I. Sutherland, </w:t>
      </w:r>
      <w:r>
        <w:rPr>
          <w:i/>
          <w:iCs/>
        </w:rPr>
        <w:t>Addressing the use of generative AI in academic writing</w:t>
      </w:r>
      <w:r>
        <w:t xml:space="preserve">, Computers and Education: Artificial Intelligence. 8, 100342 (Jun. 1, 2025). DOI: </w:t>
      </w:r>
      <w:hyperlink r:id="rId40" w:history="1">
        <w:r w:rsidRPr="0041763D">
          <w:rPr>
            <w:rStyle w:val="Hyperlink"/>
          </w:rPr>
          <w:t>10.1016/j.caeai.2024.100342</w:t>
        </w:r>
      </w:hyperlink>
      <w:r>
        <w:t>.</w:t>
      </w:r>
    </w:p>
    <w:p w:rsidR="000D72EB" w:rsidRDefault="000D72EB" w:rsidP="000D72EB">
      <w:pPr>
        <w:pStyle w:val="Bibliography"/>
      </w:pPr>
      <w:bookmarkStart w:id="76" w:name="BIB_38"/>
      <w:r>
        <w:t>[38]</w:t>
      </w:r>
      <w:bookmarkEnd w:id="76"/>
      <w:r>
        <w:tab/>
        <w:t xml:space="preserve">K. Tyser, B. Segev, G. Longhitano, X.-Y. Zhang, Z. Meeks, J. Lee, U. Garg, N. Belsten, A. Shporer, M. Udell, D. Te’eni, I. Drori, </w:t>
      </w:r>
      <w:r>
        <w:rPr>
          <w:i/>
          <w:iCs/>
        </w:rPr>
        <w:t>AI-Driven Review Systems: Evaluating LLMs in Scalable and Bias-Aware Academic Reviews</w:t>
      </w:r>
      <w:r>
        <w:t xml:space="preserve">, </w:t>
      </w:r>
      <w:r>
        <w:rPr>
          <w:i/>
          <w:iCs/>
        </w:rPr>
        <w:t>arXiv</w:t>
      </w:r>
      <w:r>
        <w:t xml:space="preserve">, arXiv:2408.10365, Aug. 2024. DOI: </w:t>
      </w:r>
      <w:hyperlink r:id="rId41" w:history="1">
        <w:r w:rsidRPr="0041763D">
          <w:rPr>
            <w:rStyle w:val="Hyperlink"/>
          </w:rPr>
          <w:t>10.48550/arXiv.2408.10365</w:t>
        </w:r>
      </w:hyperlink>
      <w:r>
        <w:t>.</w:t>
      </w:r>
    </w:p>
    <w:p w:rsidR="000D72EB" w:rsidRDefault="000D72EB" w:rsidP="000D72EB">
      <w:pPr>
        <w:pStyle w:val="Bibliography"/>
      </w:pPr>
      <w:bookmarkStart w:id="77" w:name="BIB_39"/>
      <w:r>
        <w:t>[39]</w:t>
      </w:r>
      <w:bookmarkEnd w:id="77"/>
      <w:r>
        <w:tab/>
        <w:t xml:space="preserve">R. Ye, X. Pang, J. Chai, J. Chen, Z. Yin, Z. Xiang, X. Dong, J. Shao, S. Chen, </w:t>
      </w:r>
      <w:r>
        <w:rPr>
          <w:i/>
          <w:iCs/>
        </w:rPr>
        <w:t>Are We There Yet? Revealing the Risks of Utilizing Large Language Models in Scholarly Peer Review</w:t>
      </w:r>
      <w:r>
        <w:t xml:space="preserve">, </w:t>
      </w:r>
      <w:r>
        <w:rPr>
          <w:i/>
          <w:iCs/>
        </w:rPr>
        <w:t>arXiv</w:t>
      </w:r>
      <w:r>
        <w:t xml:space="preserve">, arXiv:2412.01708, Dec. 2024. DOI: </w:t>
      </w:r>
      <w:hyperlink r:id="rId42" w:history="1">
        <w:r w:rsidRPr="0041763D">
          <w:rPr>
            <w:rStyle w:val="Hyperlink"/>
          </w:rPr>
          <w:t>10.48550/arXiv.2412.01708</w:t>
        </w:r>
      </w:hyperlink>
      <w:r>
        <w:t>.</w:t>
      </w:r>
    </w:p>
    <w:p w:rsidR="000D72EB" w:rsidRDefault="000D72EB" w:rsidP="000D72EB">
      <w:pPr>
        <w:pStyle w:val="Bibliography"/>
      </w:pPr>
      <w:bookmarkStart w:id="78" w:name="BIB_40"/>
      <w:r>
        <w:t>[40]</w:t>
      </w:r>
      <w:bookmarkEnd w:id="78"/>
      <w:r>
        <w:tab/>
        <w:t xml:space="preserve">H. Shin, J. Tang, Y. Lee, N. Kim, H. Lim, J.Y. Cho, H. Hong, M. Lee, J. Kim, </w:t>
      </w:r>
      <w:r>
        <w:rPr>
          <w:i/>
          <w:iCs/>
        </w:rPr>
        <w:t>Automatically Evaluating the Paper Reviewing Capability of Large Language Models</w:t>
      </w:r>
      <w:r>
        <w:t xml:space="preserve">, </w:t>
      </w:r>
      <w:r>
        <w:rPr>
          <w:i/>
          <w:iCs/>
        </w:rPr>
        <w:t>arXiv</w:t>
      </w:r>
      <w:r>
        <w:t xml:space="preserve">, arXiv:2502.17086, Feb. 2025. DOI: </w:t>
      </w:r>
      <w:hyperlink r:id="rId43" w:history="1">
        <w:r w:rsidRPr="0041763D">
          <w:rPr>
            <w:rStyle w:val="Hyperlink"/>
          </w:rPr>
          <w:t>10.48550/arXiv.2502.17086</w:t>
        </w:r>
      </w:hyperlink>
      <w:r>
        <w:t>.</w:t>
      </w:r>
    </w:p>
    <w:p w:rsidR="000D72EB" w:rsidRDefault="000D72EB" w:rsidP="000D72EB">
      <w:pPr>
        <w:pStyle w:val="Bibliography"/>
      </w:pPr>
      <w:bookmarkStart w:id="79" w:name="BIB_41"/>
      <w:r>
        <w:t>[41]</w:t>
      </w:r>
      <w:bookmarkEnd w:id="79"/>
      <w:r>
        <w:tab/>
        <w:t xml:space="preserve">M. Thelwall, </w:t>
      </w:r>
      <w:r>
        <w:rPr>
          <w:i/>
          <w:iCs/>
        </w:rPr>
        <w:t>Can ChatGPT evaluate research quality?</w:t>
      </w:r>
      <w:r>
        <w:t xml:space="preserve">, Journal of Data and Information Science. 9(2), 1–21 (Apr. 1, 2024). DOI: </w:t>
      </w:r>
      <w:hyperlink r:id="rId44" w:history="1">
        <w:r w:rsidRPr="0041763D">
          <w:rPr>
            <w:rStyle w:val="Hyperlink"/>
          </w:rPr>
          <w:t>10.2478/jdis-2024-0013</w:t>
        </w:r>
      </w:hyperlink>
      <w:r>
        <w:t>.</w:t>
      </w:r>
    </w:p>
    <w:p w:rsidR="000D72EB" w:rsidRDefault="000D72EB" w:rsidP="000D72EB">
      <w:pPr>
        <w:pStyle w:val="Bibliography"/>
      </w:pPr>
      <w:bookmarkStart w:id="80" w:name="BIB_42"/>
      <w:r>
        <w:t>[42]</w:t>
      </w:r>
      <w:bookmarkEnd w:id="80"/>
      <w:r>
        <w:tab/>
        <w:t xml:space="preserve">W. Liang, Y. Zhang, H. Cao, B. Wang, D. Ding, X. Yang, K. Vodrahalli, S. He, D. Smith, Y. Yin, D. McFarland, J. Zou, </w:t>
      </w:r>
      <w:r>
        <w:rPr>
          <w:i/>
          <w:iCs/>
        </w:rPr>
        <w:t>Can large language models provide useful feedback on research papers? A large-scale empirical analysis</w:t>
      </w:r>
      <w:r>
        <w:t xml:space="preserve">, </w:t>
      </w:r>
      <w:r>
        <w:rPr>
          <w:i/>
          <w:iCs/>
        </w:rPr>
        <w:t>arXiv</w:t>
      </w:r>
      <w:r>
        <w:t xml:space="preserve">, arXiv:2310.01783, Oct. 2023. DOI: </w:t>
      </w:r>
      <w:hyperlink r:id="rId45" w:history="1">
        <w:r w:rsidRPr="0041763D">
          <w:rPr>
            <w:rStyle w:val="Hyperlink"/>
          </w:rPr>
          <w:t>10.48550/arXiv.2310.01783</w:t>
        </w:r>
      </w:hyperlink>
      <w:r>
        <w:t>.</w:t>
      </w:r>
    </w:p>
    <w:p w:rsidR="000D72EB" w:rsidRDefault="000D72EB" w:rsidP="000D72EB">
      <w:pPr>
        <w:pStyle w:val="Bibliography"/>
      </w:pPr>
      <w:bookmarkStart w:id="81" w:name="BIB_43"/>
      <w:r>
        <w:t>[43]</w:t>
      </w:r>
      <w:bookmarkEnd w:id="81"/>
      <w:r>
        <w:tab/>
        <w:t xml:space="preserve">Y. Weng, M. Zhu, G. Bao, H. Zhang, J. Wang, Y. Zhang, L. Yang, </w:t>
      </w:r>
      <w:r>
        <w:rPr>
          <w:i/>
          <w:iCs/>
        </w:rPr>
        <w:t>CycleResearcher: Improving Automated Research via Automated Review</w:t>
      </w:r>
      <w:r>
        <w:t xml:space="preserve">, </w:t>
      </w:r>
      <w:r>
        <w:rPr>
          <w:i/>
          <w:iCs/>
        </w:rPr>
        <w:t>arXiv</w:t>
      </w:r>
      <w:r>
        <w:t xml:space="preserve">, arXiv:2411.00816, Mar. 2025. DOI: </w:t>
      </w:r>
      <w:hyperlink r:id="rId46" w:history="1">
        <w:r w:rsidRPr="0041763D">
          <w:rPr>
            <w:rStyle w:val="Hyperlink"/>
          </w:rPr>
          <w:t>10.48550/arXiv.2411.00816</w:t>
        </w:r>
      </w:hyperlink>
      <w:r>
        <w:t>.</w:t>
      </w:r>
    </w:p>
    <w:p w:rsidR="000D72EB" w:rsidRDefault="000D72EB" w:rsidP="000D72EB">
      <w:pPr>
        <w:pStyle w:val="Bibliography"/>
      </w:pPr>
      <w:bookmarkStart w:id="82" w:name="BIB_44"/>
      <w:r>
        <w:t>[44]</w:t>
      </w:r>
      <w:bookmarkEnd w:id="82"/>
      <w:r>
        <w:tab/>
        <w:t xml:space="preserve">Z. Zhuang, J. Chen, H. Xu, Y. Jiang, J. Lin, </w:t>
      </w:r>
      <w:r>
        <w:rPr>
          <w:i/>
          <w:iCs/>
        </w:rPr>
        <w:t>Large language models for automated scholarly paper review: A survey</w:t>
      </w:r>
      <w:r>
        <w:t xml:space="preserve">, </w:t>
      </w:r>
      <w:r>
        <w:rPr>
          <w:i/>
          <w:iCs/>
        </w:rPr>
        <w:t>arXiv</w:t>
      </w:r>
      <w:r>
        <w:t xml:space="preserve">, arXiv:2501.10326, Jan. 2025. DOI: </w:t>
      </w:r>
      <w:hyperlink r:id="rId47" w:history="1">
        <w:r w:rsidRPr="0041763D">
          <w:rPr>
            <w:rStyle w:val="Hyperlink"/>
          </w:rPr>
          <w:t>10.48550/arXiv.2501.10326</w:t>
        </w:r>
      </w:hyperlink>
      <w:r>
        <w:t>.</w:t>
      </w:r>
    </w:p>
    <w:p w:rsidR="000D72EB" w:rsidRDefault="000D72EB" w:rsidP="000D72EB">
      <w:pPr>
        <w:pStyle w:val="Bibliography"/>
      </w:pPr>
      <w:bookmarkStart w:id="83" w:name="BIB_45"/>
      <w:r>
        <w:t>[45]</w:t>
      </w:r>
      <w:bookmarkEnd w:id="83"/>
      <w:r>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Pr>
          <w:i/>
          <w:iCs/>
        </w:rPr>
        <w:t>LLMs Assist NLP Researchers: Critique Paper (Meta-)Reviewing</w:t>
      </w:r>
      <w:r>
        <w:t xml:space="preserve">, </w:t>
      </w:r>
      <w:r>
        <w:rPr>
          <w:i/>
          <w:iCs/>
        </w:rPr>
        <w:t>arXiv</w:t>
      </w:r>
      <w:r>
        <w:t xml:space="preserve">, arXiv:2406.16253, Oct. 2024. DOI: </w:t>
      </w:r>
      <w:hyperlink r:id="rId48" w:history="1">
        <w:r w:rsidRPr="0041763D">
          <w:rPr>
            <w:rStyle w:val="Hyperlink"/>
          </w:rPr>
          <w:t>10.48550/arXiv.2406.16253</w:t>
        </w:r>
      </w:hyperlink>
      <w:r>
        <w:t>.</w:t>
      </w:r>
    </w:p>
    <w:p w:rsidR="000D72EB" w:rsidRDefault="000D72EB" w:rsidP="000D72EB">
      <w:pPr>
        <w:pStyle w:val="Bibliography"/>
      </w:pPr>
      <w:bookmarkStart w:id="84" w:name="BIB_46"/>
      <w:r>
        <w:t>[46]</w:t>
      </w:r>
      <w:bookmarkEnd w:id="84"/>
      <w:r>
        <w:tab/>
        <w:t xml:space="preserve">R. Liu, N.B. Shah, </w:t>
      </w:r>
      <w:r>
        <w:rPr>
          <w:i/>
          <w:iCs/>
        </w:rPr>
        <w:t>ReviewerGPT? An Exploratory Study on Using Large Language Models for Paper Reviewing</w:t>
      </w:r>
      <w:r>
        <w:t xml:space="preserve">, </w:t>
      </w:r>
      <w:r>
        <w:rPr>
          <w:i/>
          <w:iCs/>
        </w:rPr>
        <w:t>arXiv</w:t>
      </w:r>
      <w:r>
        <w:t xml:space="preserve">, arXiv:2306.00622, Jun. 2023. DOI: </w:t>
      </w:r>
      <w:hyperlink r:id="rId49" w:history="1">
        <w:r w:rsidRPr="0041763D">
          <w:rPr>
            <w:rStyle w:val="Hyperlink"/>
          </w:rPr>
          <w:t>10.48550/arXiv.2306.00622</w:t>
        </w:r>
      </w:hyperlink>
      <w:r>
        <w:t>.</w:t>
      </w:r>
    </w:p>
    <w:p w:rsidR="000D72EB" w:rsidRDefault="000D72EB" w:rsidP="000D72EB">
      <w:pPr>
        <w:pStyle w:val="Bibliography"/>
      </w:pPr>
      <w:bookmarkStart w:id="85" w:name="BIB_47"/>
      <w:r>
        <w:t>[47]</w:t>
      </w:r>
      <w:bookmarkEnd w:id="85"/>
      <w:r>
        <w:tab/>
        <w:t xml:space="preserve">N. Bougie, N. Watanabe, </w:t>
      </w:r>
      <w:r>
        <w:rPr>
          <w:i/>
          <w:iCs/>
        </w:rPr>
        <w:t>Generative Adversarial Reviews: When LLMs Become the Critic</w:t>
      </w:r>
      <w:r>
        <w:t xml:space="preserve">, </w:t>
      </w:r>
      <w:r>
        <w:rPr>
          <w:i/>
          <w:iCs/>
        </w:rPr>
        <w:t>arXiv</w:t>
      </w:r>
      <w:r>
        <w:t xml:space="preserve">, arXiv:2412.10415, Dec. 2024. DOI: </w:t>
      </w:r>
      <w:hyperlink r:id="rId50" w:history="1">
        <w:r w:rsidRPr="0041763D">
          <w:rPr>
            <w:rStyle w:val="Hyperlink"/>
          </w:rPr>
          <w:t>10.48550/arXiv.2412.10415</w:t>
        </w:r>
      </w:hyperlink>
      <w:r>
        <w:t>.</w:t>
      </w:r>
    </w:p>
    <w:p w:rsidR="000D72EB" w:rsidRDefault="000D72EB" w:rsidP="000D72EB">
      <w:pPr>
        <w:pStyle w:val="Bibliography"/>
      </w:pPr>
      <w:bookmarkStart w:id="86" w:name="BIB_48"/>
      <w:r>
        <w:t>[48]</w:t>
      </w:r>
      <w:bookmarkEnd w:id="86"/>
      <w:r>
        <w:tab/>
        <w:t xml:space="preserve">E. Chamoun, M. Schlichktrull, A. Vlachos, </w:t>
      </w:r>
      <w:r>
        <w:rPr>
          <w:i/>
          <w:iCs/>
        </w:rPr>
        <w:t>Automated Focused Feedback Generation for Scientific Writing Assistance</w:t>
      </w:r>
      <w:r>
        <w:t xml:space="preserve">, </w:t>
      </w:r>
      <w:r>
        <w:rPr>
          <w:i/>
          <w:iCs/>
        </w:rPr>
        <w:t>arXiv</w:t>
      </w:r>
      <w:r>
        <w:t xml:space="preserve">, arXiv:2405.20477, Jun. 2024. DOI: </w:t>
      </w:r>
      <w:hyperlink r:id="rId51" w:history="1">
        <w:r w:rsidRPr="0041763D">
          <w:rPr>
            <w:rStyle w:val="Hyperlink"/>
          </w:rPr>
          <w:t>10.48550/arXiv.2405.20477</w:t>
        </w:r>
      </w:hyperlink>
      <w:r>
        <w:t>.</w:t>
      </w:r>
    </w:p>
    <w:p w:rsidR="000D72EB" w:rsidRDefault="000D72EB" w:rsidP="000D72EB">
      <w:pPr>
        <w:pStyle w:val="Bibliography"/>
      </w:pPr>
      <w:bookmarkStart w:id="87" w:name="BIB_49"/>
      <w:r>
        <w:t>[49]</w:t>
      </w:r>
      <w:bookmarkEnd w:id="87"/>
      <w:r>
        <w:tab/>
        <w:t xml:space="preserve">C. Tan, D. Lyu, S. Li, Z. Gao, J. Wei, S. Ma, Z. Liu, S.Z. Li, </w:t>
      </w:r>
      <w:r>
        <w:rPr>
          <w:i/>
          <w:iCs/>
        </w:rPr>
        <w:t>Peer Review as A Multi-Turn and Long-Context Dialogue with Role-Based Interactions</w:t>
      </w:r>
      <w:r>
        <w:t xml:space="preserve">, </w:t>
      </w:r>
      <w:r>
        <w:rPr>
          <w:i/>
          <w:iCs/>
        </w:rPr>
        <w:t>arXiv</w:t>
      </w:r>
      <w:r>
        <w:t xml:space="preserve">, arXiv:2406.05688, Jun. 2024. DOI: </w:t>
      </w:r>
      <w:hyperlink r:id="rId52" w:history="1">
        <w:r w:rsidRPr="0041763D">
          <w:rPr>
            <w:rStyle w:val="Hyperlink"/>
          </w:rPr>
          <w:t>10.48550/arXiv.2406.05688</w:t>
        </w:r>
      </w:hyperlink>
      <w:r>
        <w:t>.</w:t>
      </w:r>
    </w:p>
    <w:p w:rsidR="000D72EB" w:rsidRDefault="000D72EB" w:rsidP="000D72EB">
      <w:pPr>
        <w:pStyle w:val="Bibliography"/>
      </w:pPr>
      <w:bookmarkStart w:id="88" w:name="BIB_50"/>
      <w:r>
        <w:t>[50]</w:t>
      </w:r>
      <w:bookmarkEnd w:id="88"/>
      <w:r>
        <w:tab/>
        <w:t xml:space="preserve">M. Zhu, Y. Weng, L. Yang, Y. Zhang, </w:t>
      </w:r>
      <w:r>
        <w:rPr>
          <w:i/>
          <w:iCs/>
        </w:rPr>
        <w:t>DeepReview: Improving LLM-based Paper Review with Human-like Deep Thinking Process</w:t>
      </w:r>
      <w:r>
        <w:t xml:space="preserve">, </w:t>
      </w:r>
      <w:r>
        <w:rPr>
          <w:i/>
          <w:iCs/>
        </w:rPr>
        <w:t>arXiv</w:t>
      </w:r>
      <w:r>
        <w:t xml:space="preserve">, arXiv:2503.08569, Mar. 2025. DOI: </w:t>
      </w:r>
      <w:hyperlink r:id="rId53" w:history="1">
        <w:r w:rsidRPr="0041763D">
          <w:rPr>
            <w:rStyle w:val="Hyperlink"/>
          </w:rPr>
          <w:t>10.48550/arXiv.2503.08569</w:t>
        </w:r>
      </w:hyperlink>
      <w:r>
        <w:t>.</w:t>
      </w:r>
    </w:p>
    <w:p w:rsidR="000D72EB" w:rsidRDefault="000D72EB" w:rsidP="000D72EB">
      <w:pPr>
        <w:pStyle w:val="Bibliography"/>
      </w:pPr>
      <w:bookmarkStart w:id="89" w:name="BIB_51"/>
      <w:r>
        <w:t>[51]</w:t>
      </w:r>
      <w:bookmarkEnd w:id="89"/>
      <w:r>
        <w:tab/>
        <w:t xml:space="preserve">J. Yu, Z. Ding, J. Tan, K. Luo, Z. Weng, C. Gong, L. Zeng, R. Cui, C. Han, Q. Sun, Z. Wu, Y. Lan, X. Li, </w:t>
      </w:r>
      <w:r>
        <w:rPr>
          <w:i/>
          <w:iCs/>
        </w:rPr>
        <w:t>Automated Peer Reviewing in Paper SEA: Standardization, Evaluation, and Analysis</w:t>
      </w:r>
      <w:r>
        <w:t xml:space="preserve">, </w:t>
      </w:r>
      <w:r>
        <w:rPr>
          <w:i/>
          <w:iCs/>
        </w:rPr>
        <w:t>arXiv</w:t>
      </w:r>
      <w:r>
        <w:t xml:space="preserve">, arXiv:2407.12857, Oct. 2024. DOI: </w:t>
      </w:r>
      <w:hyperlink r:id="rId54" w:history="1">
        <w:r w:rsidRPr="0041763D">
          <w:rPr>
            <w:rStyle w:val="Hyperlink"/>
          </w:rPr>
          <w:t>10.48550/arXiv.2407.12857</w:t>
        </w:r>
      </w:hyperlink>
      <w:r>
        <w:t>.</w:t>
      </w:r>
    </w:p>
    <w:p w:rsidR="000D72EB" w:rsidRDefault="000D72EB" w:rsidP="000D72EB">
      <w:pPr>
        <w:pStyle w:val="Bibliography"/>
      </w:pPr>
      <w:bookmarkStart w:id="90" w:name="BIB_52"/>
      <w:r>
        <w:t>[52]</w:t>
      </w:r>
      <w:bookmarkEnd w:id="90"/>
      <w:r>
        <w:tab/>
        <w:t xml:space="preserve">M. D’Arcy, T. Hope, L. Birnbaum, D. Downey, </w:t>
      </w:r>
      <w:r>
        <w:rPr>
          <w:i/>
          <w:iCs/>
        </w:rPr>
        <w:t>MARG: Multi-Agent Review Generation for Scientific Papers</w:t>
      </w:r>
      <w:r>
        <w:t xml:space="preserve">, </w:t>
      </w:r>
      <w:r>
        <w:rPr>
          <w:i/>
          <w:iCs/>
        </w:rPr>
        <w:t>arXiv</w:t>
      </w:r>
      <w:r>
        <w:t xml:space="preserve">, arXiv:2401.04259, Jan. 2024. DOI: </w:t>
      </w:r>
      <w:hyperlink r:id="rId55" w:history="1">
        <w:r w:rsidRPr="0041763D">
          <w:rPr>
            <w:rStyle w:val="Hyperlink"/>
          </w:rPr>
          <w:t>10.48550/arXiv.2401.04259</w:t>
        </w:r>
      </w:hyperlink>
      <w:r>
        <w:t>.</w:t>
      </w:r>
    </w:p>
    <w:p w:rsidR="000D72EB" w:rsidRDefault="000D72EB" w:rsidP="000D72EB">
      <w:pPr>
        <w:pStyle w:val="Bibliography"/>
      </w:pPr>
      <w:bookmarkStart w:id="91" w:name="BIB_53"/>
      <w:r>
        <w:lastRenderedPageBreak/>
        <w:t>[53]</w:t>
      </w:r>
      <w:bookmarkEnd w:id="91"/>
      <w:r>
        <w:tab/>
        <w:t xml:space="preserve">G. Wang, P. Taechoyotin, T. Zeng, B. Sides, D. Acuna, </w:t>
      </w:r>
      <w:r>
        <w:rPr>
          <w:i/>
          <w:iCs/>
        </w:rPr>
        <w:t>MAMORX: Multi-agent Multi-Modal Scientific Review Generation with External Knowledge</w:t>
      </w:r>
      <w:r>
        <w:t xml:space="preserve">, presented at </w:t>
      </w:r>
      <w:r>
        <w:rPr>
          <w:i/>
          <w:iCs/>
        </w:rPr>
        <w:t>NeurIPS</w:t>
      </w:r>
      <w:r>
        <w:t>. https://neurips.cc/virtual/2024/105900.</w:t>
      </w:r>
    </w:p>
    <w:p w:rsidR="000D72EB" w:rsidRDefault="000D72EB" w:rsidP="000D72EB">
      <w:pPr>
        <w:pStyle w:val="Bibliography"/>
      </w:pPr>
      <w:bookmarkStart w:id="92" w:name="BIB_54"/>
      <w:r>
        <w:t>[54]</w:t>
      </w:r>
      <w:bookmarkEnd w:id="92"/>
      <w:r>
        <w:tab/>
        <w:t xml:space="preserve">OpenReviewer, </w:t>
      </w:r>
      <w:r>
        <w:rPr>
          <w:i/>
          <w:iCs/>
        </w:rPr>
        <w:t>Reviewer-Arena</w:t>
      </w:r>
      <w:r>
        <w:t>, Hugging Face. https://huggingface.co/spaces/openreviewer/reviewer-arena.</w:t>
      </w:r>
    </w:p>
    <w:p w:rsidR="000D72EB" w:rsidRPr="000D72EB" w:rsidRDefault="000D72EB" w:rsidP="000D72EB">
      <w:pPr>
        <w:pStyle w:val="Bibliography"/>
        <w:rPr>
          <w:lang w:val="pt-BR"/>
        </w:rPr>
      </w:pPr>
      <w:bookmarkStart w:id="93" w:name="BIB_55"/>
      <w:r>
        <w:t>[55]</w:t>
      </w:r>
      <w:bookmarkEnd w:id="93"/>
      <w:r>
        <w:tab/>
        <w:t xml:space="preserve">J. Halamka, </w:t>
      </w:r>
      <w:r>
        <w:rPr>
          <w:i/>
          <w:iCs/>
        </w:rPr>
        <w:t>Can Large Language Models Function as Scientific Reasoning Engines?</w:t>
      </w:r>
      <w:r>
        <w:t xml:space="preserve">, Mayo Clinic Platform. </w:t>
      </w:r>
      <w:r w:rsidRPr="000D72EB">
        <w:rPr>
          <w:lang w:val="pt-BR"/>
        </w:rPr>
        <w:t>(Apr. 8, 2025). https://www.mayoclinicplatform.org/2025/04/08/can-large-language-models-function-as-scientific-reasoning-engines/.</w:t>
      </w:r>
    </w:p>
    <w:p w:rsidR="000D72EB" w:rsidRDefault="000D72EB" w:rsidP="000D72EB">
      <w:pPr>
        <w:pStyle w:val="Bibliography"/>
      </w:pPr>
      <w:bookmarkStart w:id="94" w:name="BIB_56"/>
      <w:r>
        <w:t>[56]</w:t>
      </w:r>
      <w:bookmarkEnd w:id="94"/>
      <w:r>
        <w:tab/>
      </w:r>
      <w:r>
        <w:rPr>
          <w:i/>
          <w:iCs/>
        </w:rPr>
        <w:t>Tacit knowledge</w:t>
      </w:r>
      <w:r>
        <w:t>, Wikipedia. https://en.wikipedia.org/wiki/Tacit_knowledge.</w:t>
      </w:r>
    </w:p>
    <w:p w:rsidR="000D72EB" w:rsidRDefault="000D72EB" w:rsidP="000D72EB">
      <w:pPr>
        <w:pStyle w:val="Bibliography"/>
      </w:pPr>
      <w:bookmarkStart w:id="95" w:name="BIB_57"/>
      <w:r>
        <w:t>[57]</w:t>
      </w:r>
      <w:bookmarkEnd w:id="95"/>
      <w:r>
        <w:tab/>
        <w:t xml:space="preserve">Z. Gao, K. Brantley, T. Joachims, </w:t>
      </w:r>
      <w:r>
        <w:rPr>
          <w:i/>
          <w:iCs/>
        </w:rPr>
        <w:t>Reviewer2: Optimizing Review Generation Through Prompt Generation</w:t>
      </w:r>
      <w:r>
        <w:t xml:space="preserve">, </w:t>
      </w:r>
      <w:r>
        <w:rPr>
          <w:i/>
          <w:iCs/>
        </w:rPr>
        <w:t>arXiv</w:t>
      </w:r>
      <w:r>
        <w:t xml:space="preserve">, arXiv:2402.10886, Dec. 2024. DOI: </w:t>
      </w:r>
      <w:hyperlink r:id="rId56" w:history="1">
        <w:r w:rsidRPr="0041763D">
          <w:rPr>
            <w:rStyle w:val="Hyperlink"/>
          </w:rPr>
          <w:t>10.48550/arXiv.2402.10886</w:t>
        </w:r>
      </w:hyperlink>
      <w:r>
        <w:t>.</w:t>
      </w:r>
    </w:p>
    <w:p w:rsidR="000D72EB" w:rsidRDefault="000D72EB" w:rsidP="000D72EB">
      <w:pPr>
        <w:pStyle w:val="Bibliography"/>
      </w:pPr>
      <w:bookmarkStart w:id="96" w:name="BIB_58"/>
      <w:r>
        <w:t>[58]</w:t>
      </w:r>
      <w:bookmarkEnd w:id="96"/>
      <w:r>
        <w:tab/>
        <w:t xml:space="preserve">D. Kang, W. Ammar, B. Dalvi, M. van Zuylen, S. Kohlmeier, E. Hovy, R. Schwartz, </w:t>
      </w:r>
      <w:r>
        <w:rPr>
          <w:i/>
          <w:iCs/>
        </w:rPr>
        <w:t>A Dataset of Peer Reviews (PeerRead): Collection, Insights and NLP Applications</w:t>
      </w:r>
      <w:r>
        <w:t xml:space="preserve">, presented at </w:t>
      </w:r>
      <w:r>
        <w:rPr>
          <w:i/>
          <w:iCs/>
        </w:rPr>
        <w:t>NAACL-HLT 2018</w:t>
      </w:r>
      <w:r>
        <w:t xml:space="preserve">, in </w:t>
      </w:r>
      <w:r>
        <w:rPr>
          <w:i/>
          <w:iCs/>
        </w:rPr>
        <w:t>Proceedings of the 2018 Conference of the North American Chapter of the Association for Computational Linguistics: Human Language Technologies, Volume 1 (Long Papers)</w:t>
      </w:r>
      <w:r>
        <w:t xml:space="preserve">, pp. 1647–1661. DOI: </w:t>
      </w:r>
      <w:hyperlink r:id="rId57" w:history="1">
        <w:r w:rsidRPr="0041763D">
          <w:rPr>
            <w:rStyle w:val="Hyperlink"/>
          </w:rPr>
          <w:t>10.18653/v1/N18-1149</w:t>
        </w:r>
      </w:hyperlink>
      <w:r>
        <w:t>.</w:t>
      </w:r>
    </w:p>
    <w:p w:rsidR="000D72EB" w:rsidRDefault="000D72EB" w:rsidP="000D72EB">
      <w:pPr>
        <w:pStyle w:val="Bibliography"/>
      </w:pPr>
      <w:bookmarkStart w:id="97" w:name="BIB_59"/>
      <w:r>
        <w:t>[59]</w:t>
      </w:r>
      <w:bookmarkEnd w:id="97"/>
      <w:r>
        <w:tab/>
        <w:t xml:space="preserve">M. D’Arcy, A. Ross, E. Bransom, B. Kuehl, J. Bragg, T. Hope, D. Downey, </w:t>
      </w:r>
      <w:r>
        <w:rPr>
          <w:i/>
          <w:iCs/>
        </w:rPr>
        <w:t>ARIES: A Corpus of Scientific Paper Edits Made in Response to Peer Reviews</w:t>
      </w:r>
      <w:r>
        <w:t xml:space="preserve">, </w:t>
      </w:r>
      <w:r>
        <w:rPr>
          <w:i/>
          <w:iCs/>
        </w:rPr>
        <w:t>arXiv</w:t>
      </w:r>
      <w:r>
        <w:t xml:space="preserve">, arXiv:2306.12587, Aug. 2024. DOI: </w:t>
      </w:r>
      <w:hyperlink r:id="rId58" w:history="1">
        <w:r w:rsidRPr="0041763D">
          <w:rPr>
            <w:rStyle w:val="Hyperlink"/>
          </w:rPr>
          <w:t>10.48550/arXiv.2306.12587</w:t>
        </w:r>
      </w:hyperlink>
      <w:r>
        <w:t>.</w:t>
      </w:r>
    </w:p>
    <w:p w:rsidR="000D72EB" w:rsidRDefault="000D72EB" w:rsidP="000D72EB">
      <w:pPr>
        <w:pStyle w:val="Bibliography"/>
      </w:pPr>
      <w:bookmarkStart w:id="98" w:name="BIB_60"/>
      <w:r>
        <w:t>[60]</w:t>
      </w:r>
      <w:bookmarkEnd w:id="98"/>
      <w:r>
        <w:tab/>
        <w:t xml:space="preserve">W. Yuan, P. Liu, G. Neubig, </w:t>
      </w:r>
      <w:r>
        <w:rPr>
          <w:i/>
          <w:iCs/>
        </w:rPr>
        <w:t>Can We Automate Scientific Reviewing?</w:t>
      </w:r>
      <w:r>
        <w:t xml:space="preserve">, Journal of Artificial Intelligence Research. 75, 171–212 (Sep. 29, 2022). DOI: </w:t>
      </w:r>
      <w:hyperlink r:id="rId59" w:history="1">
        <w:r w:rsidRPr="0041763D">
          <w:rPr>
            <w:rStyle w:val="Hyperlink"/>
          </w:rPr>
          <w:t>10.1613/jair.1.12862</w:t>
        </w:r>
      </w:hyperlink>
      <w:r>
        <w:t>.</w:t>
      </w:r>
    </w:p>
    <w:p w:rsidR="000D72EB" w:rsidRDefault="000D72EB" w:rsidP="000D72EB">
      <w:pPr>
        <w:pStyle w:val="Bibliography"/>
      </w:pPr>
      <w:bookmarkStart w:id="99" w:name="BIB_61"/>
      <w:r>
        <w:t>[61]</w:t>
      </w:r>
      <w:bookmarkEnd w:id="99"/>
      <w:r>
        <w:tab/>
        <w:t xml:space="preserve">J. Lin, J. Song, Z. Zhou, Y. Chen, X. Shi, </w:t>
      </w:r>
      <w:r>
        <w:rPr>
          <w:i/>
          <w:iCs/>
        </w:rPr>
        <w:t>MOPRD: A multidisciplinary open peer review dataset</w:t>
      </w:r>
      <w:r>
        <w:t xml:space="preserve">, Neural Comput &amp; Applic. 35(34), 24191–24206 (Dec. 1, 2023). DOI: </w:t>
      </w:r>
      <w:hyperlink r:id="rId60" w:history="1">
        <w:r w:rsidRPr="0041763D">
          <w:rPr>
            <w:rStyle w:val="Hyperlink"/>
          </w:rPr>
          <w:t>10.1007/s00521-023-08891-5</w:t>
        </w:r>
      </w:hyperlink>
      <w:r>
        <w:t>.</w:t>
      </w:r>
    </w:p>
    <w:p w:rsidR="000D72EB" w:rsidRDefault="000D72EB" w:rsidP="000D72EB">
      <w:pPr>
        <w:pStyle w:val="Bibliography"/>
      </w:pPr>
      <w:bookmarkStart w:id="100" w:name="BIB_62"/>
      <w:r>
        <w:t>[62]</w:t>
      </w:r>
      <w:bookmarkEnd w:id="100"/>
      <w:r>
        <w:tab/>
        <w:t xml:space="preserve">N. Dycke, I. Kuznetsov, I. Gurevych, </w:t>
      </w:r>
      <w:r>
        <w:rPr>
          <w:i/>
          <w:iCs/>
        </w:rPr>
        <w:t>NLPeer: A Unified Resource for the Computational Study of Peer Review</w:t>
      </w:r>
      <w:r>
        <w:t xml:space="preserve">, presented at </w:t>
      </w:r>
      <w:r>
        <w:rPr>
          <w:i/>
          <w:iCs/>
        </w:rPr>
        <w:t>ACL 2023</w:t>
      </w:r>
      <w:r>
        <w:t xml:space="preserve">, in </w:t>
      </w:r>
      <w:r>
        <w:rPr>
          <w:i/>
          <w:iCs/>
        </w:rPr>
        <w:t>Proceedings of the 61st Annual Meeting of the Association for Computational Linguistics (Volume 1: Long Papers)</w:t>
      </w:r>
      <w:r>
        <w:t xml:space="preserve">, pp. 5049–5073. DOI: </w:t>
      </w:r>
      <w:hyperlink r:id="rId61" w:history="1">
        <w:r w:rsidRPr="0041763D">
          <w:rPr>
            <w:rStyle w:val="Hyperlink"/>
          </w:rPr>
          <w:t>10.18653/v1/2023.acl-long.277</w:t>
        </w:r>
      </w:hyperlink>
      <w:r>
        <w:t>.</w:t>
      </w:r>
    </w:p>
    <w:p w:rsidR="000D72EB" w:rsidRDefault="000D72EB" w:rsidP="000D72EB">
      <w:pPr>
        <w:pStyle w:val="Bibliography"/>
      </w:pPr>
      <w:bookmarkStart w:id="101" w:name="BIB_63"/>
      <w:r>
        <w:t>[63]</w:t>
      </w:r>
      <w:bookmarkEnd w:id="101"/>
      <w:r>
        <w:tab/>
        <w:t xml:space="preserve">Q. Wang, Q. Zeng, L. Huang, K. Knight, H. Ji, N.F. Rajani, </w:t>
      </w:r>
      <w:r>
        <w:rPr>
          <w:i/>
          <w:iCs/>
        </w:rPr>
        <w:t>ReviewRobot: Explainable Paper Review Generation based on Knowledge Synthesis</w:t>
      </w:r>
      <w:r>
        <w:t xml:space="preserve">, presented at </w:t>
      </w:r>
      <w:r>
        <w:rPr>
          <w:i/>
          <w:iCs/>
        </w:rPr>
        <w:t>INLG 2020</w:t>
      </w:r>
      <w:r>
        <w:t xml:space="preserve">, in </w:t>
      </w:r>
      <w:r>
        <w:rPr>
          <w:i/>
          <w:iCs/>
        </w:rPr>
        <w:t>Proceedings of the 13th International Conference on Natural Language Generation</w:t>
      </w:r>
      <w:r>
        <w:t xml:space="preserve">, pp. 384–397. DOI: </w:t>
      </w:r>
      <w:hyperlink r:id="rId62" w:history="1">
        <w:r w:rsidRPr="0041763D">
          <w:rPr>
            <w:rStyle w:val="Hyperlink"/>
          </w:rPr>
          <w:t>10.18653/v1/2020.inlg-1.44</w:t>
        </w:r>
      </w:hyperlink>
      <w:r>
        <w:t>.</w:t>
      </w:r>
    </w:p>
    <w:p w:rsidR="000D72EB" w:rsidRDefault="000D72EB" w:rsidP="000D72EB">
      <w:pPr>
        <w:pStyle w:val="Bibliography"/>
      </w:pPr>
      <w:bookmarkStart w:id="102" w:name="BIB_64"/>
      <w:r>
        <w:t>[64]</w:t>
      </w:r>
      <w:bookmarkEnd w:id="102"/>
      <w:r>
        <w:tab/>
        <w:t xml:space="preserve">I. Kuznetsov, J. Buchmann, M. Eichler, I. Gurevych, </w:t>
      </w:r>
      <w:r>
        <w:rPr>
          <w:i/>
          <w:iCs/>
        </w:rPr>
        <w:t>Revise and Resubmit: An Intertextual Model of Text-based Collaboration in Peer Review</w:t>
      </w:r>
      <w:r>
        <w:t xml:space="preserve">, </w:t>
      </w:r>
      <w:r>
        <w:rPr>
          <w:i/>
          <w:iCs/>
        </w:rPr>
        <w:t>arXiv</w:t>
      </w:r>
      <w:r>
        <w:t xml:space="preserve">, arXiv:2204.10805, May 2022. DOI: </w:t>
      </w:r>
      <w:hyperlink r:id="rId63" w:history="1">
        <w:r w:rsidRPr="0041763D">
          <w:rPr>
            <w:rStyle w:val="Hyperlink"/>
          </w:rPr>
          <w:t>10.48550/arXiv.2204.10805</w:t>
        </w:r>
      </w:hyperlink>
      <w:r>
        <w:t>.</w:t>
      </w:r>
    </w:p>
    <w:p w:rsidR="000D72EB" w:rsidRDefault="000D72EB" w:rsidP="000D72EB">
      <w:pPr>
        <w:pStyle w:val="Bibliography"/>
      </w:pPr>
      <w:bookmarkStart w:id="103" w:name="BIB_65"/>
      <w:r>
        <w:t>[65]</w:t>
      </w:r>
      <w:bookmarkEnd w:id="103"/>
      <w:r>
        <w:tab/>
      </w:r>
      <w:r>
        <w:rPr>
          <w:i/>
          <w:iCs/>
        </w:rPr>
        <w:t>ACS Reviewer Toolkit</w:t>
      </w:r>
      <w:r>
        <w:t>, ACS Reviewer Toolkit. https://reviewertoolkit.acs.org/reviewertoolkit/story.html.</w:t>
      </w:r>
    </w:p>
    <w:p w:rsidR="000D72EB" w:rsidRDefault="000D72EB" w:rsidP="000D72EB">
      <w:pPr>
        <w:pStyle w:val="Bibliography"/>
      </w:pPr>
      <w:bookmarkStart w:id="104" w:name="BIB_66"/>
      <w:r>
        <w:t>[66]</w:t>
      </w:r>
      <w:bookmarkEnd w:id="104"/>
      <w:r>
        <w:tab/>
        <w:t xml:space="preserve">Z. Zhang, A. Zhang, M. Li, A. Smola, </w:t>
      </w:r>
      <w:r>
        <w:rPr>
          <w:i/>
          <w:iCs/>
        </w:rPr>
        <w:t>Automatic Chain of Thought Prompting in Large Language Models</w:t>
      </w:r>
      <w:r>
        <w:t xml:space="preserve">, </w:t>
      </w:r>
      <w:r>
        <w:rPr>
          <w:i/>
          <w:iCs/>
        </w:rPr>
        <w:t>arXiv</w:t>
      </w:r>
      <w:r>
        <w:t xml:space="preserve">, arXiv:2210.03493, Oct. 2022. DOI: </w:t>
      </w:r>
      <w:hyperlink r:id="rId64" w:history="1">
        <w:r w:rsidRPr="0041763D">
          <w:rPr>
            <w:rStyle w:val="Hyperlink"/>
          </w:rPr>
          <w:t>10.48550/arXiv.2210.03493</w:t>
        </w:r>
      </w:hyperlink>
      <w:r>
        <w:t>.</w:t>
      </w:r>
    </w:p>
    <w:p w:rsidR="000D72EB" w:rsidRDefault="000D72EB" w:rsidP="000D72EB">
      <w:pPr>
        <w:pStyle w:val="Bibliography"/>
      </w:pPr>
      <w:bookmarkStart w:id="105" w:name="BIB_67"/>
      <w:r>
        <w:t>[67]</w:t>
      </w:r>
      <w:bookmarkEnd w:id="105"/>
      <w:r>
        <w:tab/>
        <w:t xml:space="preserve">J. Wei, X. Wang, D. Schuurmans, M. Bosma, B. Ichter, F. Xia, E. Chi, Q. Le, D. Zhou, </w:t>
      </w:r>
      <w:r>
        <w:rPr>
          <w:i/>
          <w:iCs/>
        </w:rPr>
        <w:t>Chain-of-Thought Prompting Elicits Reasoning in Large Language Models</w:t>
      </w:r>
      <w:r>
        <w:t xml:space="preserve">, </w:t>
      </w:r>
      <w:r>
        <w:rPr>
          <w:i/>
          <w:iCs/>
        </w:rPr>
        <w:t>arXiv</w:t>
      </w:r>
      <w:r>
        <w:t xml:space="preserve">, arXiv:2201.11903, Jan. 2023. DOI: </w:t>
      </w:r>
      <w:hyperlink r:id="rId65" w:history="1">
        <w:r w:rsidRPr="0041763D">
          <w:rPr>
            <w:rStyle w:val="Hyperlink"/>
          </w:rPr>
          <w:t>10.48550/arXiv.2201.11903</w:t>
        </w:r>
      </w:hyperlink>
      <w:r>
        <w:t>.</w:t>
      </w:r>
    </w:p>
    <w:p w:rsidR="000D72EB" w:rsidRDefault="000D72EB" w:rsidP="000D72EB">
      <w:pPr>
        <w:pStyle w:val="Bibliography"/>
      </w:pPr>
      <w:bookmarkStart w:id="106" w:name="BIB_68"/>
      <w:r>
        <w:t>[68]</w:t>
      </w:r>
      <w:bookmarkEnd w:id="106"/>
      <w:r>
        <w:tab/>
        <w:t xml:space="preserve">T. Kojima, S.S. Gu, M. Reid, Y. Matsuo, Y. Iwasawa, </w:t>
      </w:r>
      <w:r>
        <w:rPr>
          <w:i/>
          <w:iCs/>
        </w:rPr>
        <w:t>Large Language Models are Zero-Shot Reasoners</w:t>
      </w:r>
      <w:r>
        <w:t xml:space="preserve">, </w:t>
      </w:r>
      <w:r>
        <w:rPr>
          <w:i/>
          <w:iCs/>
        </w:rPr>
        <w:t>arXiv</w:t>
      </w:r>
      <w:r>
        <w:t xml:space="preserve">, arXiv:2205.11916, Jan. 2023. DOI: </w:t>
      </w:r>
      <w:hyperlink r:id="rId66" w:history="1">
        <w:r w:rsidRPr="0041763D">
          <w:rPr>
            <w:rStyle w:val="Hyperlink"/>
          </w:rPr>
          <w:t>10.48550/arXiv.2205.11916</w:t>
        </w:r>
      </w:hyperlink>
      <w:r>
        <w:t>.</w:t>
      </w:r>
    </w:p>
    <w:p w:rsidR="000D72EB" w:rsidRDefault="000D72EB" w:rsidP="000D72EB">
      <w:pPr>
        <w:pStyle w:val="Bibliography"/>
      </w:pPr>
      <w:bookmarkStart w:id="107" w:name="BIB_69"/>
      <w:r>
        <w:t>[69]</w:t>
      </w:r>
      <w:bookmarkEnd w:id="107"/>
      <w:r>
        <w:tab/>
        <w:t xml:space="preserve">D. Zhou, N. Schärli, L. Hou, J. Wei, N. Scales, X. Wang, D. Schuurmans, C. Cui, O. Bousquet, Q. Le, E. Chi, </w:t>
      </w:r>
      <w:r>
        <w:rPr>
          <w:i/>
          <w:iCs/>
        </w:rPr>
        <w:t>Least-to-Most Prompting Enables Complex Reasoning in Large Language Models</w:t>
      </w:r>
      <w:r>
        <w:t xml:space="preserve">, </w:t>
      </w:r>
      <w:r>
        <w:rPr>
          <w:i/>
          <w:iCs/>
        </w:rPr>
        <w:t>arXiv</w:t>
      </w:r>
      <w:r>
        <w:t xml:space="preserve">, arXiv:2205.10625, Apr. 2023. DOI: </w:t>
      </w:r>
      <w:hyperlink r:id="rId67" w:history="1">
        <w:r w:rsidRPr="0041763D">
          <w:rPr>
            <w:rStyle w:val="Hyperlink"/>
          </w:rPr>
          <w:t>10.48550/arXiv.2205.10625</w:t>
        </w:r>
      </w:hyperlink>
      <w:r>
        <w:t>.</w:t>
      </w:r>
    </w:p>
    <w:p w:rsidR="000D72EB" w:rsidRDefault="000D72EB" w:rsidP="000D72EB">
      <w:pPr>
        <w:pStyle w:val="Bibliography"/>
      </w:pPr>
      <w:bookmarkStart w:id="108" w:name="BIB_70"/>
      <w:r>
        <w:t>[70]</w:t>
      </w:r>
      <w:bookmarkEnd w:id="108"/>
      <w:r>
        <w:tab/>
        <w:t xml:space="preserve">S. Hernández-Gutiérrez, M. Alakuijala, A.V. Nikitin, P. Marttinen, </w:t>
      </w:r>
      <w:r>
        <w:rPr>
          <w:i/>
          <w:iCs/>
        </w:rPr>
        <w:t>Recursive Decomposition with Dependencies for Generic Divide-and-Conquer Reasoning</w:t>
      </w:r>
      <w:r>
        <w:t xml:space="preserve">, presented at </w:t>
      </w:r>
      <w:r>
        <w:rPr>
          <w:i/>
          <w:iCs/>
        </w:rPr>
        <w:t>The First Workshop on System-2 Reasoning at Scale, NeurIPS’24</w:t>
      </w:r>
      <w:r>
        <w:t>. https://openreview.net/forum?id=MZG5VzXBm9.</w:t>
      </w:r>
    </w:p>
    <w:p w:rsidR="000D72EB" w:rsidRDefault="000D72EB" w:rsidP="000D72EB">
      <w:pPr>
        <w:pStyle w:val="Bibliography"/>
      </w:pPr>
      <w:bookmarkStart w:id="109" w:name="BIB_71"/>
      <w:r>
        <w:t>[71]</w:t>
      </w:r>
      <w:bookmarkEnd w:id="109"/>
      <w:r>
        <w:tab/>
        <w:t xml:space="preserve">L. Wang, W. Xu, Y. Lan, Z. Hu, Y. Lan, R.K.-W. Lee, E.-P. Lim, </w:t>
      </w:r>
      <w:r>
        <w:rPr>
          <w:i/>
          <w:iCs/>
        </w:rPr>
        <w:t>Plan-and-Solve Prompting: Improving Zero-Shot Chain-of-Thought Reasoning by Large Language Models</w:t>
      </w:r>
      <w:r>
        <w:t xml:space="preserve">, </w:t>
      </w:r>
      <w:r>
        <w:rPr>
          <w:i/>
          <w:iCs/>
        </w:rPr>
        <w:t>arXiv</w:t>
      </w:r>
      <w:r>
        <w:t xml:space="preserve">, arXiv:2305.04091, May 2023. DOI: </w:t>
      </w:r>
      <w:hyperlink r:id="rId68" w:history="1">
        <w:r w:rsidRPr="0041763D">
          <w:rPr>
            <w:rStyle w:val="Hyperlink"/>
          </w:rPr>
          <w:t>10.48550/arXiv.2305.04091</w:t>
        </w:r>
      </w:hyperlink>
      <w:r>
        <w:t>.</w:t>
      </w:r>
    </w:p>
    <w:p w:rsidR="000D72EB" w:rsidRDefault="000D72EB" w:rsidP="000D72EB">
      <w:pPr>
        <w:pStyle w:val="Bibliography"/>
      </w:pPr>
      <w:bookmarkStart w:id="110" w:name="BIB_72"/>
      <w:r>
        <w:t>[72]</w:t>
      </w:r>
      <w:bookmarkEnd w:id="110"/>
      <w:r>
        <w:tab/>
        <w:t xml:space="preserve">A. Kong, S. Zhao, H. Chen, Q. Li, Y. Qin, R. Sun, X. Zhou, E. Wang, X. Dong, </w:t>
      </w:r>
      <w:r>
        <w:rPr>
          <w:i/>
          <w:iCs/>
        </w:rPr>
        <w:t>Better Zero-Shot Reasoning with Role-Play Prompting</w:t>
      </w:r>
      <w:r>
        <w:t xml:space="preserve">, </w:t>
      </w:r>
      <w:r>
        <w:rPr>
          <w:i/>
          <w:iCs/>
        </w:rPr>
        <w:t>arXiv</w:t>
      </w:r>
      <w:r>
        <w:t xml:space="preserve">, arXiv:2308.07702, Mar. 2024. DOI: </w:t>
      </w:r>
      <w:hyperlink r:id="rId69" w:history="1">
        <w:r w:rsidRPr="0041763D">
          <w:rPr>
            <w:rStyle w:val="Hyperlink"/>
          </w:rPr>
          <w:t>10.48550/arXiv.2308.07702</w:t>
        </w:r>
      </w:hyperlink>
      <w:r>
        <w:t>.</w:t>
      </w:r>
    </w:p>
    <w:p w:rsidR="000D72EB" w:rsidRDefault="000D72EB" w:rsidP="000D72EB">
      <w:pPr>
        <w:pStyle w:val="Bibliography"/>
      </w:pPr>
      <w:bookmarkStart w:id="111" w:name="BIB_73"/>
      <w:r>
        <w:t>[73]</w:t>
      </w:r>
      <w:bookmarkEnd w:id="111"/>
      <w:r>
        <w:tab/>
        <w:t xml:space="preserve">L. Salewski, S. Alaniz, I. Rio-Torto, E. Schulz, Z. Akata, </w:t>
      </w:r>
      <w:r>
        <w:rPr>
          <w:i/>
          <w:iCs/>
        </w:rPr>
        <w:t>In-Context Impersonation Reveals Large Language Models’ Strengths and Biases</w:t>
      </w:r>
      <w:r>
        <w:t xml:space="preserve">, </w:t>
      </w:r>
      <w:r>
        <w:rPr>
          <w:i/>
          <w:iCs/>
        </w:rPr>
        <w:t>arXiv</w:t>
      </w:r>
      <w:r>
        <w:t xml:space="preserve">, arXiv:2305.14930, Nov. 2023. DOI: </w:t>
      </w:r>
      <w:hyperlink r:id="rId70" w:history="1">
        <w:r w:rsidRPr="0041763D">
          <w:rPr>
            <w:rStyle w:val="Hyperlink"/>
          </w:rPr>
          <w:t>10.48550/arXiv.2305.14930</w:t>
        </w:r>
      </w:hyperlink>
      <w:r>
        <w:t>.</w:t>
      </w:r>
    </w:p>
    <w:p w:rsidR="000D72EB" w:rsidRDefault="000D72EB" w:rsidP="000D72EB">
      <w:pPr>
        <w:pStyle w:val="Bibliography"/>
      </w:pPr>
      <w:bookmarkStart w:id="112" w:name="BIB_74"/>
      <w:r>
        <w:lastRenderedPageBreak/>
        <w:t>[74]</w:t>
      </w:r>
      <w:bookmarkEnd w:id="112"/>
      <w:r>
        <w:tab/>
        <w:t xml:space="preserve">E. Sgouritsa, V. Aglietti, Y.W. Teh, A. Doucet, A. Gretton, S. Chiappa, </w:t>
      </w:r>
      <w:r>
        <w:rPr>
          <w:i/>
          <w:iCs/>
        </w:rPr>
        <w:t>Prompting Strategies for Enabling Large Language Models to Infer Causation from Correlation</w:t>
      </w:r>
      <w:r>
        <w:t xml:space="preserve">, </w:t>
      </w:r>
      <w:r>
        <w:rPr>
          <w:i/>
          <w:iCs/>
        </w:rPr>
        <w:t>arXiv</w:t>
      </w:r>
      <w:r>
        <w:t xml:space="preserve">, arXiv:2412.13952, Dec. 2024. DOI: </w:t>
      </w:r>
      <w:hyperlink r:id="rId71" w:history="1">
        <w:r w:rsidRPr="0041763D">
          <w:rPr>
            <w:rStyle w:val="Hyperlink"/>
          </w:rPr>
          <w:t>10.48550/arXiv.2412.13952</w:t>
        </w:r>
      </w:hyperlink>
      <w:r>
        <w:t>.</w:t>
      </w:r>
    </w:p>
    <w:p w:rsidR="000D72EB" w:rsidRDefault="000D72EB" w:rsidP="000D72EB">
      <w:pPr>
        <w:pStyle w:val="Bibliography"/>
      </w:pPr>
      <w:bookmarkStart w:id="113" w:name="BIB_75"/>
      <w:r>
        <w:t>[75]</w:t>
      </w:r>
      <w:bookmarkEnd w:id="113"/>
      <w:r>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Pr>
          <w:i/>
          <w:iCs/>
        </w:rPr>
        <w:t>OpenAI o1 System Card</w:t>
      </w:r>
      <w:r>
        <w:t xml:space="preserve">, </w:t>
      </w:r>
      <w:r>
        <w:rPr>
          <w:i/>
          <w:iCs/>
        </w:rPr>
        <w:t>arXiv</w:t>
      </w:r>
      <w:r>
        <w:t xml:space="preserve">, arXiv:2412.16720, Dec. 2024. DOI: </w:t>
      </w:r>
      <w:hyperlink r:id="rId72" w:history="1">
        <w:r w:rsidRPr="0041763D">
          <w:rPr>
            <w:rStyle w:val="Hyperlink"/>
          </w:rPr>
          <w:t>10.48550/arXiv.2412.16720</w:t>
        </w:r>
      </w:hyperlink>
      <w:r>
        <w:t>.</w:t>
      </w:r>
    </w:p>
    <w:p w:rsidR="000D72EB" w:rsidRDefault="000D72EB" w:rsidP="000D72EB">
      <w:pPr>
        <w:pStyle w:val="Bibliography"/>
      </w:pPr>
      <w:bookmarkStart w:id="114" w:name="BIB_76"/>
      <w:r>
        <w:t>[76]</w:t>
      </w:r>
      <w:bookmarkEnd w:id="114"/>
      <w:r>
        <w:tab/>
        <w:t xml:space="preserve">N.F. Liu, K. Lin, J. Hewitt, A. Paranjape, M. Bevilacqua, F. Petroni, P. Liang, </w:t>
      </w:r>
      <w:r>
        <w:rPr>
          <w:i/>
          <w:iCs/>
        </w:rPr>
        <w:t>Lost in the Middle: How Language Models Use Long Contexts</w:t>
      </w:r>
      <w:r>
        <w:t xml:space="preserve">, </w:t>
      </w:r>
      <w:r>
        <w:rPr>
          <w:i/>
          <w:iCs/>
        </w:rPr>
        <w:t>arXiv</w:t>
      </w:r>
      <w:r>
        <w:t xml:space="preserve">, arXiv:2307.03172, Nov. 2023. DOI: </w:t>
      </w:r>
      <w:hyperlink r:id="rId73" w:history="1">
        <w:r w:rsidRPr="0041763D">
          <w:rPr>
            <w:rStyle w:val="Hyperlink"/>
          </w:rPr>
          <w:t>10.48550/arXiv.2307.03172</w:t>
        </w:r>
      </w:hyperlink>
      <w:r>
        <w:t>.</w:t>
      </w:r>
    </w:p>
    <w:p w:rsidR="000D72EB" w:rsidRDefault="000D72EB" w:rsidP="000D72EB">
      <w:pPr>
        <w:pStyle w:val="Bibliography"/>
      </w:pPr>
      <w:bookmarkStart w:id="115" w:name="BIB_77"/>
      <w:r>
        <w:t>[77]</w:t>
      </w:r>
      <w:bookmarkEnd w:id="115"/>
      <w:r>
        <w:tab/>
        <w:t xml:space="preserve">D. Machlab, R. Battle, </w:t>
      </w:r>
      <w:r>
        <w:rPr>
          <w:i/>
          <w:iCs/>
        </w:rPr>
        <w:t>LLM In-Context Recall is Prompt Dependent</w:t>
      </w:r>
      <w:r>
        <w:t xml:space="preserve">, </w:t>
      </w:r>
      <w:r>
        <w:rPr>
          <w:i/>
          <w:iCs/>
        </w:rPr>
        <w:t>arXiv</w:t>
      </w:r>
      <w:r>
        <w:t xml:space="preserve">, arXiv:2404.08865, Apr. 2024. DOI: </w:t>
      </w:r>
      <w:hyperlink r:id="rId74" w:history="1">
        <w:r w:rsidRPr="0041763D">
          <w:rPr>
            <w:rStyle w:val="Hyperlink"/>
          </w:rPr>
          <w:t>10.48550/arXiv.2404.08865</w:t>
        </w:r>
      </w:hyperlink>
      <w:r>
        <w:t>.</w:t>
      </w:r>
    </w:p>
    <w:p w:rsidR="000D72EB" w:rsidRDefault="000D72EB" w:rsidP="000D72EB">
      <w:pPr>
        <w:pStyle w:val="Bibliography"/>
      </w:pPr>
      <w:bookmarkStart w:id="116" w:name="BIB_78"/>
      <w:r>
        <w:t>[78]</w:t>
      </w:r>
      <w:bookmarkEnd w:id="116"/>
      <w:r>
        <w:tab/>
        <w:t xml:space="preserve">M. Suzgun, A.T. Kalai, </w:t>
      </w:r>
      <w:r>
        <w:rPr>
          <w:i/>
          <w:iCs/>
        </w:rPr>
        <w:t>Meta-Prompting: Enhancing Language Models with Task-Agnostic Scaffolding</w:t>
      </w:r>
      <w:r>
        <w:t xml:space="preserve">, </w:t>
      </w:r>
      <w:r>
        <w:rPr>
          <w:i/>
          <w:iCs/>
        </w:rPr>
        <w:t>arXiv</w:t>
      </w:r>
      <w:r>
        <w:t xml:space="preserve">, arXiv:2401.12954, Jan. 2024. DOI: </w:t>
      </w:r>
      <w:hyperlink r:id="rId75" w:history="1">
        <w:r w:rsidRPr="0041763D">
          <w:rPr>
            <w:rStyle w:val="Hyperlink"/>
          </w:rPr>
          <w:t>10.48550/arXiv.2401.12954</w:t>
        </w:r>
      </w:hyperlink>
      <w:r>
        <w:t>.</w:t>
      </w:r>
    </w:p>
    <w:p w:rsidR="000D72EB" w:rsidRDefault="000D72EB" w:rsidP="000D72EB">
      <w:pPr>
        <w:pStyle w:val="Bibliography"/>
      </w:pPr>
      <w:bookmarkStart w:id="117" w:name="BIB_79"/>
      <w:r>
        <w:t>[79]</w:t>
      </w:r>
      <w:bookmarkEnd w:id="117"/>
      <w:r>
        <w:tab/>
        <w:t xml:space="preserve">Y. Zhang, Y. Yuan, A.C.-C. Yao, </w:t>
      </w:r>
      <w:r>
        <w:rPr>
          <w:i/>
          <w:iCs/>
        </w:rPr>
        <w:t>Meta Prompting for AI Systems</w:t>
      </w:r>
      <w:r>
        <w:t xml:space="preserve">, </w:t>
      </w:r>
      <w:r>
        <w:rPr>
          <w:i/>
          <w:iCs/>
        </w:rPr>
        <w:t>arXiv</w:t>
      </w:r>
      <w:r>
        <w:t xml:space="preserve">, arXiv:2311.11482, Feb. 2025. DOI: </w:t>
      </w:r>
      <w:hyperlink r:id="rId76" w:history="1">
        <w:r w:rsidRPr="0041763D">
          <w:rPr>
            <w:rStyle w:val="Hyperlink"/>
          </w:rPr>
          <w:t>10.48550/arXiv.2311.11482</w:t>
        </w:r>
      </w:hyperlink>
      <w:r>
        <w:t>.</w:t>
      </w:r>
    </w:p>
    <w:p w:rsidR="000D72EB" w:rsidRDefault="000D72EB" w:rsidP="000D72EB">
      <w:pPr>
        <w:pStyle w:val="Bibliography"/>
      </w:pPr>
      <w:bookmarkStart w:id="118" w:name="BIB_80"/>
      <w:r>
        <w:t>[80]</w:t>
      </w:r>
      <w:bookmarkEnd w:id="118"/>
      <w:r>
        <w:tab/>
      </w:r>
      <w:r>
        <w:rPr>
          <w:i/>
          <w:iCs/>
        </w:rPr>
        <w:t>Generate better prompts in the developer console</w:t>
      </w:r>
      <w:r>
        <w:t>, Anthropic. https://anthropic.com/news/prompt-generator.</w:t>
      </w:r>
    </w:p>
    <w:p w:rsidR="000D72EB" w:rsidRDefault="000D72EB" w:rsidP="000D72EB">
      <w:pPr>
        <w:pStyle w:val="Bibliography"/>
      </w:pPr>
      <w:bookmarkStart w:id="119" w:name="BIB_81"/>
      <w:r>
        <w:t>[81]</w:t>
      </w:r>
      <w:bookmarkEnd w:id="119"/>
      <w:r>
        <w:tab/>
      </w:r>
      <w:r>
        <w:rPr>
          <w:i/>
          <w:iCs/>
        </w:rPr>
        <w:t>Writing Style Guidelines for Technical and Business Texts - ChatGPTExploratoryPrompting</w:t>
      </w:r>
      <w:r>
        <w:t>, GitHub. https://github.com/pchemguy/ChatGPTExploratoryPrompting/blob/main/Writing/WritingStyleGuidelines.md.</w:t>
      </w:r>
    </w:p>
    <w:p w:rsidR="000D72EB" w:rsidRPr="000D72EB" w:rsidRDefault="000D72EB" w:rsidP="000D72EB">
      <w:pPr>
        <w:pStyle w:val="Bibliography"/>
        <w:rPr>
          <w:lang w:val="fr-FR"/>
        </w:rPr>
      </w:pPr>
      <w:bookmarkStart w:id="120" w:name="BIB_82"/>
      <w:r>
        <w:t>[82]</w:t>
      </w:r>
      <w:bookmarkEnd w:id="120"/>
      <w:r>
        <w:tab/>
      </w:r>
      <w:r>
        <w:rPr>
          <w:i/>
          <w:iCs/>
        </w:rPr>
        <w:t>VBA-Based Navigation Markup Workflow in MS Word</w:t>
      </w:r>
      <w:r>
        <w:t xml:space="preserve">, Gemini Advanced 2.5 Pro. </w:t>
      </w:r>
      <w:r w:rsidRPr="000D72EB">
        <w:rPr>
          <w:lang w:val="fr-FR"/>
        </w:rPr>
        <w:t>(Apr. 20, 2025). https://g.co/gemini/share/50e01f6b36be.</w:t>
      </w:r>
    </w:p>
    <w:p w:rsidR="000D72EB" w:rsidRPr="000D72EB" w:rsidRDefault="000D72EB" w:rsidP="000D72EB">
      <w:pPr>
        <w:pStyle w:val="Bibliography"/>
        <w:rPr>
          <w:lang w:val="fr-FR"/>
        </w:rPr>
      </w:pPr>
      <w:bookmarkStart w:id="121" w:name="BIB_83"/>
      <w:r w:rsidRPr="000D72EB">
        <w:rPr>
          <w:lang w:val="fr-FR"/>
        </w:rPr>
        <w:t>[83]</w:t>
      </w:r>
      <w:bookmarkEnd w:id="121"/>
      <w:r w:rsidRPr="000D72EB">
        <w:rPr>
          <w:lang w:val="fr-FR"/>
        </w:rPr>
        <w:tab/>
      </w:r>
      <w:r w:rsidRPr="000D72EB">
        <w:rPr>
          <w:i/>
          <w:iCs/>
          <w:lang w:val="fr-FR"/>
        </w:rPr>
        <w:t>Meta-Meta-Prompting - Improving ChatGPT Prompt</w:t>
      </w:r>
      <w:r w:rsidRPr="000D72EB">
        <w:rPr>
          <w:lang w:val="fr-FR"/>
        </w:rPr>
        <w:t>, ChatGPT Plus O1. https://chatgpt.com/share/6807b100-df34-8004-b687-395d1d7b394d.</w:t>
      </w:r>
    </w:p>
    <w:p w:rsidR="000D72EB" w:rsidRPr="000D72EB" w:rsidRDefault="000D72EB" w:rsidP="000D72EB">
      <w:pPr>
        <w:pStyle w:val="Bibliography"/>
        <w:rPr>
          <w:lang w:val="pt-BR"/>
        </w:rPr>
      </w:pPr>
      <w:bookmarkStart w:id="122" w:name="BIB_84"/>
      <w:r w:rsidRPr="000D72EB">
        <w:rPr>
          <w:lang w:val="pt-BR"/>
        </w:rPr>
        <w:t>[84]</w:t>
      </w:r>
      <w:bookmarkEnd w:id="122"/>
      <w:r w:rsidRPr="000D72EB">
        <w:rPr>
          <w:lang w:val="pt-BR"/>
        </w:rPr>
        <w:tab/>
      </w:r>
      <w:r w:rsidRPr="000D72EB">
        <w:rPr>
          <w:i/>
          <w:iCs/>
          <w:lang w:val="pt-BR"/>
        </w:rPr>
        <w:t>GenAIandVBA</w:t>
      </w:r>
      <w:r w:rsidRPr="000D72EB">
        <w:rPr>
          <w:lang w:val="pt-BR"/>
        </w:rPr>
        <w:t>, . https://github.com/pchemguy/GenAIandVBA.</w:t>
      </w:r>
    </w:p>
    <w:p w:rsidR="000D72EB" w:rsidRPr="000D72EB" w:rsidRDefault="000D72EB" w:rsidP="000D72EB">
      <w:pPr>
        <w:pStyle w:val="Bibliography"/>
        <w:rPr>
          <w:lang w:val="pt-BR"/>
        </w:rPr>
      </w:pPr>
      <w:bookmarkStart w:id="123" w:name="BIB_85"/>
      <w:r>
        <w:t>[85]</w:t>
      </w:r>
      <w:bookmarkEnd w:id="123"/>
      <w:r>
        <w:tab/>
      </w:r>
      <w:r>
        <w:rPr>
          <w:i/>
          <w:iCs/>
        </w:rPr>
        <w:t>‎Meta-Prompting (Mid) with ICL and Refinement - BMK - Generated VBA Code Debugging</w:t>
      </w:r>
      <w:r>
        <w:t xml:space="preserve">, Gemini Advanced 2.5 Pro. </w:t>
      </w:r>
      <w:r w:rsidRPr="000D72EB">
        <w:rPr>
          <w:lang w:val="pt-BR"/>
        </w:rPr>
        <w:t>(Apr. 20, 2025). https://gemini.google.com/share/57062c5d202c#:~:text=use%20previous%20prompts%20as%20a%20reference.</w:t>
      </w:r>
    </w:p>
    <w:p w:rsidR="000D72EB" w:rsidRDefault="000D72EB" w:rsidP="000D72EB">
      <w:pPr>
        <w:pStyle w:val="Bibliography"/>
      </w:pPr>
      <w:bookmarkStart w:id="124" w:name="BIB_86"/>
      <w:r>
        <w:lastRenderedPageBreak/>
        <w:t>[86]</w:t>
      </w:r>
      <w:bookmarkEnd w:id="124"/>
      <w:r>
        <w:tab/>
      </w:r>
      <w:r>
        <w:rPr>
          <w:i/>
          <w:iCs/>
        </w:rPr>
        <w:t>‎Improving Manuscript Analysis Instructions</w:t>
      </w:r>
      <w:r>
        <w:t>, Gemini Advanced 2.5 Pro. (Apr. 6, 2025). https://g.co/gemini/share/180701f02cf4.</w:t>
      </w:r>
    </w:p>
    <w:p w:rsidR="000D72EB" w:rsidRDefault="000D72EB" w:rsidP="000D72EB">
      <w:pPr>
        <w:pStyle w:val="Bibliography"/>
      </w:pPr>
      <w:bookmarkStart w:id="125" w:name="BIB_87"/>
      <w:r>
        <w:t>[87]</w:t>
      </w:r>
      <w:bookmarkEnd w:id="125"/>
      <w:r>
        <w:tab/>
      </w:r>
      <w:r>
        <w:rPr>
          <w:i/>
          <w:iCs/>
        </w:rPr>
        <w:t>Prompt Refinement for Chemistry Analysis</w:t>
      </w:r>
      <w:r>
        <w:t>, Gemini Advanced 2.5 Pro. (Apr. 3, 2025). https://g.co/gemini/share/060d4c405f1c.</w:t>
      </w:r>
    </w:p>
    <w:p w:rsidR="000D72EB" w:rsidRDefault="000D72EB" w:rsidP="000D72EB">
      <w:pPr>
        <w:pStyle w:val="Bibliography"/>
      </w:pPr>
      <w:bookmarkStart w:id="126" w:name="BIB_88"/>
      <w:r>
        <w:t>[88]</w:t>
      </w:r>
      <w:bookmarkEnd w:id="126"/>
      <w:r>
        <w:tab/>
      </w:r>
      <w:r>
        <w:rPr>
          <w:i/>
          <w:iCs/>
        </w:rPr>
        <w:t>Chemistry Paper Review - Interactive Manuscript Analysis</w:t>
      </w:r>
      <w:r>
        <w:t>, ChatGPT Plus O1. (Apr. 7, 2025). https://chatgpt.com/share/6805f075-8640-8004-9e62-92263a4bf8d9.</w:t>
      </w:r>
    </w:p>
    <w:p w:rsidR="000D72EB" w:rsidRDefault="000D72EB" w:rsidP="000D72EB">
      <w:pPr>
        <w:pStyle w:val="Bibliography"/>
      </w:pPr>
      <w:bookmarkStart w:id="127" w:name="BIB_89"/>
      <w:r>
        <w:t>[89]</w:t>
      </w:r>
      <w:bookmarkEnd w:id="127"/>
      <w:r>
        <w:tab/>
      </w:r>
      <w:r>
        <w:rPr>
          <w:i/>
          <w:iCs/>
        </w:rPr>
        <w:t>‎Deep Research Meta-Prompting - Microplastics and Fertilization Research</w:t>
      </w:r>
      <w:r>
        <w:t>, Gemini Advanced 2.5 Pro. (Apr. 29, 2025). https://g.co/gemini/share/23a5d2a93610.</w:t>
      </w:r>
    </w:p>
    <w:p w:rsidR="000D72EB" w:rsidRPr="000D72EB" w:rsidRDefault="000D72EB" w:rsidP="000D72EB">
      <w:pPr>
        <w:pStyle w:val="Bibliography"/>
        <w:rPr>
          <w:lang w:val="pt-BR"/>
        </w:rPr>
      </w:pPr>
      <w:bookmarkStart w:id="128" w:name="BIB_90"/>
      <w:r>
        <w:t>[90]</w:t>
      </w:r>
      <w:bookmarkEnd w:id="128"/>
      <w:r>
        <w:tab/>
      </w:r>
      <w:r>
        <w:rPr>
          <w:i/>
          <w:iCs/>
        </w:rPr>
        <w:t>Prompt Engineering Collaborator</w:t>
      </w:r>
      <w:r>
        <w:t xml:space="preserve">, Gemini Advanced 2.5 Pro. </w:t>
      </w:r>
      <w:r w:rsidRPr="000D72EB">
        <w:rPr>
          <w:lang w:val="pt-BR"/>
        </w:rPr>
        <w:t>(Apr. 24, 2025). https://g.co/gemini/share/871dfc744bc0.</w:t>
      </w:r>
    </w:p>
    <w:p w:rsidR="000D72EB" w:rsidRDefault="000D72EB" w:rsidP="000D72EB">
      <w:pPr>
        <w:pStyle w:val="Bibliography"/>
      </w:pPr>
      <w:bookmarkStart w:id="129" w:name="BIB_91"/>
      <w:r>
        <w:t>[91]</w:t>
      </w:r>
      <w:bookmarkEnd w:id="129"/>
      <w:r>
        <w:tab/>
        <w:t xml:space="preserve">B. Prasad, A.R. Lewis, E. Plettner, </w:t>
      </w:r>
      <w:r>
        <w:rPr>
          <w:i/>
          <w:iCs/>
        </w:rPr>
        <w:t>Enrichment of H217O from Tap Water, Characterization of the Enriched Water, and Properties of Several 17O-Labeled Compounds</w:t>
      </w:r>
      <w:r>
        <w:t xml:space="preserve">, Anal. Chem. 83(1), 231–239 (Jan. 1, 2011). DOI: </w:t>
      </w:r>
      <w:hyperlink r:id="rId77" w:history="1">
        <w:r w:rsidRPr="0041763D">
          <w:rPr>
            <w:rStyle w:val="Hyperlink"/>
          </w:rPr>
          <w:t>10.1021/ac1022887</w:t>
        </w:r>
      </w:hyperlink>
      <w:r>
        <w:t>.</w:t>
      </w:r>
    </w:p>
    <w:p w:rsidR="000D72EB" w:rsidRDefault="000D72EB" w:rsidP="000D72EB">
      <w:pPr>
        <w:pStyle w:val="Bibliography"/>
      </w:pPr>
      <w:bookmarkStart w:id="130" w:name="BIB_92"/>
      <w:r>
        <w:t>[92]</w:t>
      </w:r>
      <w:bookmarkEnd w:id="130"/>
      <w:r>
        <w:tab/>
        <w:t xml:space="preserve">L. Yang, Q. Guo, L. Zhang, </w:t>
      </w:r>
      <w:r>
        <w:rPr>
          <w:i/>
          <w:iCs/>
        </w:rPr>
        <w:t>AI-assisted chemistry research: a comprehensive analysis of evolutionary paths and hotspots through knowledge graphs</w:t>
      </w:r>
      <w:r>
        <w:t xml:space="preserve">, Chem. Commun. 60(55), 6977–6987 (Jul. 4, 2024). DOI: </w:t>
      </w:r>
      <w:hyperlink r:id="rId78" w:history="1">
        <w:r w:rsidRPr="0041763D">
          <w:rPr>
            <w:rStyle w:val="Hyperlink"/>
          </w:rPr>
          <w:t>10.1039/D4CC01892C</w:t>
        </w:r>
      </w:hyperlink>
      <w:r>
        <w:t>.</w:t>
      </w:r>
    </w:p>
    <w:p w:rsidR="000D72EB" w:rsidRDefault="000D72EB" w:rsidP="000D72EB">
      <w:pPr>
        <w:pStyle w:val="Bibliography"/>
      </w:pPr>
      <w:bookmarkStart w:id="131" w:name="BIB_93"/>
      <w:r>
        <w:t>[93]</w:t>
      </w:r>
      <w:bookmarkEnd w:id="131"/>
      <w:r>
        <w:tab/>
        <w:t xml:space="preserve">A. Kondinski, J. Bai, S. Mosbach, J. Akroyd, M. Kraft, </w:t>
      </w:r>
      <w:r>
        <w:rPr>
          <w:i/>
          <w:iCs/>
        </w:rPr>
        <w:t>Knowledge Engineering in Chemistry: From Expert Systems to Agents of Creation</w:t>
      </w:r>
      <w:r>
        <w:t xml:space="preserve">, Acc. Chem. Res. 56(2), 128–139 (Jan. 17, 2023). DOI: </w:t>
      </w:r>
      <w:hyperlink r:id="rId79" w:history="1">
        <w:r w:rsidRPr="0041763D">
          <w:rPr>
            <w:rStyle w:val="Hyperlink"/>
          </w:rPr>
          <w:t>10.1021/acs.accounts.2c00617</w:t>
        </w:r>
      </w:hyperlink>
      <w:r>
        <w:t>.</w:t>
      </w:r>
    </w:p>
    <w:p w:rsidR="000D72EB" w:rsidRPr="000D72EB" w:rsidRDefault="000D72EB" w:rsidP="000D72EB">
      <w:pPr>
        <w:pStyle w:val="Bibliography"/>
        <w:rPr>
          <w:lang w:val="pt-BR"/>
        </w:rPr>
      </w:pPr>
      <w:bookmarkStart w:id="132" w:name="BIB_94"/>
      <w:r>
        <w:t>[94]</w:t>
      </w:r>
      <w:bookmarkEnd w:id="132"/>
      <w:r>
        <w:tab/>
      </w:r>
      <w:r>
        <w:rPr>
          <w:i/>
          <w:iCs/>
        </w:rPr>
        <w:t>Critical Chemistry Manuscript Review</w:t>
      </w:r>
      <w:r>
        <w:t xml:space="preserve">, ChatGPT Plus O1. </w:t>
      </w:r>
      <w:r w:rsidRPr="000D72EB">
        <w:rPr>
          <w:lang w:val="pt-BR"/>
        </w:rPr>
        <w:t>(Apr. 6, 2025). https://chatgpt.com/share/67f2cad6-0068-8004-818e-da96c4e4544d.</w:t>
      </w:r>
    </w:p>
    <w:p w:rsidR="000D72EB" w:rsidRPr="000D72EB" w:rsidRDefault="000D72EB" w:rsidP="000D72EB">
      <w:pPr>
        <w:pStyle w:val="Bibliography"/>
        <w:rPr>
          <w:lang w:val="pt-BR"/>
        </w:rPr>
      </w:pPr>
      <w:bookmarkStart w:id="133" w:name="BIB_95"/>
      <w:r>
        <w:t>[95]</w:t>
      </w:r>
      <w:bookmarkEnd w:id="133"/>
      <w:r>
        <w:tab/>
      </w:r>
      <w:r>
        <w:rPr>
          <w:i/>
          <w:iCs/>
        </w:rPr>
        <w:t>Critical Analysis Framework for Experimental Chemistry Manuscripts</w:t>
      </w:r>
      <w:r>
        <w:t xml:space="preserve">, SuperGrok Grok 3. </w:t>
      </w:r>
      <w:r w:rsidRPr="000D72EB">
        <w:rPr>
          <w:lang w:val="pt-BR"/>
        </w:rPr>
        <w:t>(Apr. 7, 2025). https://grok.com/share/bGVnYWN5_0cca0b8b-1298-49ad-a1b2-8e6af6a686e8.</w:t>
      </w:r>
    </w:p>
    <w:p w:rsidR="000D72EB" w:rsidRDefault="000D72EB" w:rsidP="000D72EB">
      <w:pPr>
        <w:pStyle w:val="Bibliography"/>
      </w:pPr>
      <w:bookmarkStart w:id="134" w:name="BIB_96"/>
      <w:r>
        <w:t>[96]</w:t>
      </w:r>
      <w:bookmarkEnd w:id="134"/>
      <w:r>
        <w:tab/>
      </w:r>
      <w:r>
        <w:rPr>
          <w:i/>
          <w:iCs/>
        </w:rPr>
        <w:t>Introducing OpenAI o3 and o4-mini</w:t>
      </w:r>
      <w:r>
        <w:t>, OpenAI. https://openai.com/index/introducing-o3-and-o4-mini/.</w:t>
      </w:r>
    </w:p>
    <w:p w:rsidR="000D72EB" w:rsidRDefault="000D72EB" w:rsidP="000D72EB">
      <w:pPr>
        <w:pStyle w:val="Bibliography"/>
      </w:pPr>
      <w:bookmarkStart w:id="135" w:name="BIB_97"/>
      <w:r>
        <w:t>[97]</w:t>
      </w:r>
      <w:bookmarkEnd w:id="135"/>
      <w:r>
        <w:tab/>
        <w:t xml:space="preserve">D.A. Palmer, R.J. Fernández-Prini, A.H. Harvey, International Association for the Properties of Water and Steam, eds., </w:t>
      </w:r>
      <w:r>
        <w:rPr>
          <w:i/>
          <w:iCs/>
        </w:rPr>
        <w:t>Aqueous systems at elevated temperatures and pressures: physical chemistry in water, steam and hydrothermal solutions</w:t>
      </w:r>
      <w:r>
        <w:t xml:space="preserve">, 1st ed., Elsevier Academic Press, Amsterdam, Boston, 2004. DOI: </w:t>
      </w:r>
      <w:hyperlink r:id="rId80" w:history="1">
        <w:r w:rsidRPr="0041763D">
          <w:rPr>
            <w:rStyle w:val="Hyperlink"/>
          </w:rPr>
          <w:t>10.1016/B978-0-12-544461-3.X5000-5</w:t>
        </w:r>
      </w:hyperlink>
      <w:r>
        <w:t>.</w:t>
      </w:r>
    </w:p>
    <w:p w:rsidR="000D72EB" w:rsidRDefault="000D72EB" w:rsidP="000D72EB">
      <w:pPr>
        <w:pStyle w:val="Bibliography"/>
      </w:pPr>
      <w:bookmarkStart w:id="136" w:name="BIB_98"/>
      <w:r>
        <w:t>[98]</w:t>
      </w:r>
      <w:bookmarkEnd w:id="136"/>
      <w:r>
        <w:tab/>
        <w:t xml:space="preserve">K.R. Chinander, M.E. Schweitzer, </w:t>
      </w:r>
      <w:r>
        <w:rPr>
          <w:i/>
          <w:iCs/>
        </w:rPr>
        <w:t>The input bias: The misuse of input information in judgments of outcomes</w:t>
      </w:r>
      <w:r>
        <w:t xml:space="preserve">, Organizational Behavior and Human Decision Processes. 91(2), 243–253 (Jul. 1, 2003). DOI: </w:t>
      </w:r>
      <w:hyperlink r:id="rId81" w:history="1">
        <w:r w:rsidRPr="0041763D">
          <w:rPr>
            <w:rStyle w:val="Hyperlink"/>
          </w:rPr>
          <w:t>10.1016/S0749-5978(03)00025-6</w:t>
        </w:r>
      </w:hyperlink>
      <w:r>
        <w:t>.</w:t>
      </w:r>
    </w:p>
    <w:p w:rsidR="000D72EB" w:rsidRDefault="000D72EB" w:rsidP="000D72EB">
      <w:pPr>
        <w:pStyle w:val="Bibliography"/>
      </w:pPr>
      <w:bookmarkStart w:id="137" w:name="BIB_99"/>
      <w:r>
        <w:t>[99]</w:t>
      </w:r>
      <w:bookmarkEnd w:id="137"/>
      <w:r>
        <w:tab/>
        <w:t xml:space="preserve">B. Jiang, Y. Xie, Z. Hao, X. Wang, T. Mallick, W.J. Su, C.J. Taylor, D. Roth, </w:t>
      </w:r>
      <w:r>
        <w:rPr>
          <w:i/>
          <w:iCs/>
        </w:rPr>
        <w:t>A Peek into Token Bias: Large Language Models Are Not Yet Genuine Reasoners</w:t>
      </w:r>
      <w:r>
        <w:t xml:space="preserve">, </w:t>
      </w:r>
      <w:r>
        <w:rPr>
          <w:i/>
          <w:iCs/>
        </w:rPr>
        <w:t>arXiv</w:t>
      </w:r>
      <w:r>
        <w:t xml:space="preserve">, arXiv:2406.11050, Oct. 2024. DOI: </w:t>
      </w:r>
      <w:hyperlink r:id="rId82" w:history="1">
        <w:r w:rsidRPr="0041763D">
          <w:rPr>
            <w:rStyle w:val="Hyperlink"/>
          </w:rPr>
          <w:t>10.48550/arXiv.2406.11050</w:t>
        </w:r>
      </w:hyperlink>
      <w:r>
        <w:t>.</w:t>
      </w:r>
    </w:p>
    <w:p w:rsidR="000D72EB" w:rsidRDefault="000D72EB" w:rsidP="000D72EB">
      <w:pPr>
        <w:pStyle w:val="Bibliography"/>
      </w:pPr>
      <w:bookmarkStart w:id="138" w:name="BIB_100"/>
      <w:r>
        <w:t>[100]</w:t>
      </w:r>
      <w:bookmarkEnd w:id="138"/>
      <w:r>
        <w:tab/>
      </w:r>
      <w:r>
        <w:rPr>
          <w:i/>
          <w:iCs/>
        </w:rPr>
        <w:t>Revising PWP Manuscript for arXiv</w:t>
      </w:r>
      <w:r>
        <w:t>, Gemini Advanced 2.5 Pro. https://g.co/gemini/share/851449a48d0f.</w:t>
      </w:r>
    </w:p>
    <w:p w:rsidR="000D72EB" w:rsidRDefault="000D72EB" w:rsidP="000D72EB">
      <w:pPr>
        <w:pStyle w:val="Bibliography"/>
      </w:pPr>
      <w:bookmarkStart w:id="139" w:name="BIB_101"/>
      <w:r>
        <w:t>[101]</w:t>
      </w:r>
      <w:bookmarkEnd w:id="139"/>
      <w:r>
        <w:tab/>
      </w:r>
      <w:r>
        <w:rPr>
          <w:i/>
          <w:iCs/>
        </w:rPr>
        <w:t>Critical Analysis of the Experimental Protocol for H2_17O Enrichment</w:t>
      </w:r>
      <w:r>
        <w:t>, Gemini Advanced 2.5 Pro. (Apr. 21, 2025). https://g.co/gemini/share/2f228c0ab7a2.</w:t>
      </w:r>
    </w:p>
    <w:p w:rsidR="000D72EB" w:rsidRPr="000D72EB" w:rsidRDefault="000D72EB" w:rsidP="000D72EB">
      <w:pPr>
        <w:pStyle w:val="Bibliography"/>
        <w:rPr>
          <w:lang w:val="pt-BR"/>
        </w:rPr>
      </w:pPr>
      <w:bookmarkStart w:id="140" w:name="BIB_102"/>
      <w:r>
        <w:t>[102]</w:t>
      </w:r>
      <w:bookmarkEnd w:id="140"/>
      <w:r>
        <w:tab/>
      </w:r>
      <w:r>
        <w:rPr>
          <w:i/>
          <w:iCs/>
        </w:rPr>
        <w:t>Experimental Chemistry Review</w:t>
      </w:r>
      <w:r>
        <w:t xml:space="preserve">, ChatGPT Plus O3. </w:t>
      </w:r>
      <w:r w:rsidRPr="000D72EB">
        <w:rPr>
          <w:lang w:val="pt-BR"/>
        </w:rPr>
        <w:t>(Apr. 21, 2025). https://chatgpt.com/share/6805e481-4800-8004-b56f-56ddb12e0e56.</w:t>
      </w:r>
    </w:p>
    <w:p w:rsidR="000D72EB" w:rsidRPr="000D72EB" w:rsidRDefault="000D72EB" w:rsidP="000D72EB">
      <w:pPr>
        <w:pStyle w:val="Bibliography"/>
        <w:rPr>
          <w:lang w:val="pt-BR"/>
        </w:rPr>
      </w:pPr>
      <w:bookmarkStart w:id="141" w:name="BIB_103"/>
      <w:r w:rsidRPr="000D72EB">
        <w:rPr>
          <w:lang w:val="pt-BR"/>
        </w:rPr>
        <w:t>[103]</w:t>
      </w:r>
      <w:bookmarkEnd w:id="141"/>
      <w:r w:rsidRPr="000D72EB">
        <w:rPr>
          <w:lang w:val="pt-BR"/>
        </w:rPr>
        <w:tab/>
      </w:r>
      <w:r w:rsidRPr="000D72EB">
        <w:rPr>
          <w:i/>
          <w:iCs/>
          <w:lang w:val="pt-BR"/>
        </w:rPr>
        <w:t>17O Water Enrichment Protocol Analysis</w:t>
      </w:r>
      <w:r w:rsidRPr="000D72EB">
        <w:rPr>
          <w:lang w:val="pt-BR"/>
        </w:rPr>
        <w:t>, ChatGPT Plus O3. (Apr. 21, 2025). https://chatgpt.com/canvas/shared/6805e6b7ced08191a720924c2ffef738.</w:t>
      </w:r>
    </w:p>
    <w:p w:rsidR="000D72EB" w:rsidRDefault="000D72EB" w:rsidP="000D72EB">
      <w:pPr>
        <w:pStyle w:val="Bibliography"/>
      </w:pPr>
      <w:bookmarkStart w:id="142" w:name="BIB_104"/>
      <w:r w:rsidRPr="000D72EB">
        <w:rPr>
          <w:lang w:val="pt-BR"/>
        </w:rPr>
        <w:t>[104]</w:t>
      </w:r>
      <w:bookmarkEnd w:id="142"/>
      <w:r w:rsidRPr="000D72EB">
        <w:rPr>
          <w:lang w:val="pt-BR"/>
        </w:rPr>
        <w:tab/>
      </w:r>
      <w:r w:rsidRPr="000D72EB">
        <w:rPr>
          <w:i/>
          <w:iCs/>
          <w:lang w:val="pt-BR"/>
        </w:rPr>
        <w:t>Meta-Prompting (Top) with ICL and Refinement - BMK - Generated VBA Code Debugging</w:t>
      </w:r>
      <w:r w:rsidRPr="000D72EB">
        <w:rPr>
          <w:lang w:val="pt-BR"/>
        </w:rPr>
        <w:t xml:space="preserve">, Gemini Advanced 2.5 Pro. </w:t>
      </w:r>
      <w:r>
        <w:t>(Apr. 20, 2025). https://g.co/gemini/share/57062c5d202c.</w:t>
      </w:r>
    </w:p>
    <w:p w:rsidR="0034694B" w:rsidRDefault="009A7E82" w:rsidP="009A7E82">
      <w:pPr>
        <w:pStyle w:val="Bibliography"/>
        <w:outlineLvl w:val="7"/>
        <w:sectPr w:rsidR="0034694B" w:rsidSect="00257F57">
          <w:footerReference w:type="even" r:id="rId83"/>
          <w:footerReference w:type="default" r:id="rId84"/>
          <w:footerReference w:type="first" r:id="rId85"/>
          <w:pgSz w:w="12240" w:h="15840"/>
          <w:pgMar w:top="1008" w:right="1440" w:bottom="1008" w:left="1440" w:header="720" w:footer="720" w:gutter="0"/>
          <w:cols w:space="720"/>
          <w:titlePg/>
        </w:sectPr>
      </w:pPr>
      <w:r w:rsidRPr="00EB0717">
        <w:fldChar w:fldCharType="end"/>
      </w:r>
    </w:p>
    <w:p w:rsidR="009D52ED" w:rsidRPr="00EB0717" w:rsidRDefault="009D52ED" w:rsidP="009D52ED">
      <w:pPr>
        <w:pStyle w:val="BodyText"/>
      </w:pPr>
    </w:p>
    <w:p w:rsidR="00A94252" w:rsidRPr="00EB0717" w:rsidRDefault="009A7E82" w:rsidP="00C3418C">
      <w:pPr>
        <w:pStyle w:val="Heading1-A"/>
      </w:pPr>
      <w:r w:rsidRPr="00EB0717">
        <w:lastRenderedPageBreak/>
        <w:t>PeerReviewPrompt</w:t>
      </w:r>
      <w:r w:rsidR="00504299" w:rsidRPr="00EB0717">
        <w:t xml:space="preserve"> Prompt</w:t>
      </w:r>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143" w:name="PeerReviewPrompt"/>
      <w:r w:rsidRPr="0041763D">
        <w:rPr>
          <w:vanish/>
        </w:rPr>
        <w:lastRenderedPageBreak/>
        <w:t>{{</w:t>
      </w:r>
      <w:r w:rsidR="00536384" w:rsidRPr="00EB0717">
        <w:t>Prompt</w:t>
      </w:r>
      <w:r w:rsidR="00504299" w:rsidRPr="00EB0717">
        <w:t>: Critical Analysis of an Experimental Chemistry Manuscript</w:t>
      </w:r>
      <w:r w:rsidRPr="0041763D">
        <w:rPr>
          <w:vanish/>
        </w:rPr>
        <w:t>}}{{BMK: #PeerReviewPrompt}}</w:t>
      </w:r>
      <w:bookmarkEnd w:id="143"/>
    </w:p>
    <w:p w:rsidR="00D474B4" w:rsidRPr="00EB0717" w:rsidRDefault="008D36C5" w:rsidP="00D474B4">
      <w:pPr>
        <w:pStyle w:val="BodyText"/>
        <w:jc w:val="right"/>
      </w:pPr>
      <w:r>
        <w:rPr>
          <w:i/>
        </w:rPr>
        <w:t>Note: this is the main analysis prompt discussed in</w:t>
      </w:r>
      <w:r w:rsidR="00D474B4" w:rsidRPr="00EB0717">
        <w:t xml:space="preserve"> </w:t>
      </w:r>
      <w:hyperlink w:anchor="Prompt_Architecture" w:history="1">
        <w:r w:rsidR="00D474B4" w:rsidRPr="0041763D">
          <w:rPr>
            <w:rStyle w:val="Hyperlink"/>
            <w:b/>
            <w:vanish/>
          </w:rPr>
          <w:t>{{</w:t>
        </w:r>
        <w:r w:rsidR="00D474B4" w:rsidRPr="0041763D">
          <w:rPr>
            <w:rStyle w:val="Hyperlink"/>
          </w:rPr>
          <w:t>Section 2.2</w:t>
        </w:r>
        <w:r w:rsidR="00D474B4" w:rsidRPr="0041763D">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41763D">
          <w:rPr>
            <w:rStyle w:val="Hyperlink"/>
            <w:b/>
            <w:vanish/>
            <w:sz w:val="20"/>
            <w:szCs w:val="20"/>
          </w:rPr>
          <w:t>{{</w:t>
        </w:r>
        <w:r w:rsidRPr="0041763D">
          <w:rPr>
            <w:rStyle w:val="Hyperlink"/>
            <w:b/>
            <w:sz w:val="20"/>
            <w:szCs w:val="20"/>
          </w:rPr>
          <w:t>PeerRevie</w:t>
        </w:r>
        <w:r w:rsidRPr="0041763D">
          <w:rPr>
            <w:rStyle w:val="Hyperlink"/>
            <w:b/>
            <w:sz w:val="20"/>
            <w:szCs w:val="20"/>
          </w:rPr>
          <w:t>w</w:t>
        </w:r>
        <w:r w:rsidRPr="0041763D">
          <w:rPr>
            <w:rStyle w:val="Hyperlink"/>
            <w:b/>
            <w:sz w:val="20"/>
            <w:szCs w:val="20"/>
          </w:rPr>
          <w:t>Prompt.md</w:t>
        </w:r>
        <w:r w:rsidR="00DD0395" w:rsidRPr="0041763D">
          <w:rPr>
            <w:rStyle w:val="Hyperlink"/>
            <w:b/>
            <w:vanish/>
            <w:sz w:val="20"/>
            <w:szCs w:val="20"/>
          </w:rPr>
          <w:t>}}{{LNK: #</w:t>
        </w:r>
        <w:r w:rsidR="00DD0395" w:rsidRPr="0041763D">
          <w:rPr>
            <w:rStyle w:val="Hyperlink"/>
            <w:b/>
            <w:vanish/>
          </w:rPr>
          <w:t>Prompt_Files</w:t>
        </w:r>
        <w:r w:rsidR="00DD0395" w:rsidRPr="0041763D">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144" w:name="I_Core_Objective"/>
      <w:r w:rsidRPr="0041763D">
        <w:rPr>
          <w:vanish/>
        </w:rPr>
        <w:t>{{</w:t>
      </w:r>
      <w:r w:rsidR="005D0518" w:rsidRPr="00EB0717">
        <w:t>Core Objective</w:t>
      </w:r>
      <w:r w:rsidRPr="0041763D">
        <w:rPr>
          <w:vanish/>
        </w:rPr>
        <w:t>}}{{</w:t>
      </w:r>
      <w:r w:rsidR="00A116C7" w:rsidRPr="0041763D">
        <w:rPr>
          <w:vanish/>
        </w:rPr>
        <w:t>BMK</w:t>
      </w:r>
      <w:r w:rsidRPr="0041763D">
        <w:rPr>
          <w:vanish/>
        </w:rPr>
        <w:t>: #I_Core_Objective}}</w:t>
      </w:r>
      <w:bookmarkEnd w:id="144"/>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145" w:name="II_Persona_Expert_Critical_Reviewer"/>
      <w:r w:rsidRPr="0041763D">
        <w:rPr>
          <w:vanish/>
        </w:rPr>
        <w:t>{{</w:t>
      </w:r>
      <w:r w:rsidR="005D0518" w:rsidRPr="00EB0717">
        <w:t>Persona: Expert Critical Reviewer</w:t>
      </w:r>
      <w:r w:rsidRPr="0041763D">
        <w:rPr>
          <w:vanish/>
        </w:rPr>
        <w:t>}}{{BMK: #II_Persona_Expert_Critical_Reviewer}}</w:t>
      </w:r>
      <w:bookmarkEnd w:id="145"/>
    </w:p>
    <w:p w:rsidR="005D0518" w:rsidRPr="00EB0717" w:rsidRDefault="005D0518" w:rsidP="005D0518">
      <w:pPr>
        <w:pStyle w:val="FirstParagraph"/>
      </w:pPr>
      <w:r w:rsidRPr="00EB0717">
        <w:rPr>
          <w:b/>
          <w:bCs/>
        </w:rPr>
        <w:t>You ARE:</w:t>
      </w:r>
    </w:p>
    <w:p w:rsidR="005D0518" w:rsidRPr="00EB0717" w:rsidRDefault="005D0518" w:rsidP="005D0518">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5D0518">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5D0518">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5D0518">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5D0518">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146" w:name="III_Contex"/>
      <w:r w:rsidRPr="0041763D">
        <w:rPr>
          <w:vanish/>
        </w:rPr>
        <w:t>{{</w:t>
      </w:r>
      <w:r w:rsidR="005D0518" w:rsidRPr="00EB0717">
        <w:t xml:space="preserve"> Context: Framework for Critical Manuscript Review</w:t>
      </w:r>
      <w:r w:rsidRPr="0041763D">
        <w:rPr>
          <w:vanish/>
        </w:rPr>
        <w:t>}}{{BMK: #III_Contex}}</w:t>
      </w:r>
      <w:bookmarkEnd w:id="146"/>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lastRenderedPageBreak/>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t>How to Use This Framework:</w:t>
      </w:r>
    </w:p>
    <w:p w:rsidR="005D0518" w:rsidRPr="00EB0717" w:rsidRDefault="005D0518" w:rsidP="00BE11A9">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BE11A9">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BE11A9">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BE11A9">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BE11A9">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147" w:name="IV_Specific_Analysis_Instructions"/>
      <w:r w:rsidRPr="0041763D">
        <w:rPr>
          <w:vanish/>
        </w:rPr>
        <w:t>{{</w:t>
      </w:r>
      <w:r w:rsidR="005D0518" w:rsidRPr="00EB0717">
        <w:t>Specific Analysis Instructions (Baseline Framework)</w:t>
      </w:r>
      <w:r w:rsidRPr="0041763D">
        <w:rPr>
          <w:vanish/>
        </w:rPr>
        <w:t>}}{{BMK: #IV_Specific_Analysis_Instructions}}</w:t>
      </w:r>
      <w:bookmarkEnd w:id="147"/>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148" w:name="IV_A_Foundational_Principles"/>
      <w:r w:rsidRPr="0041763D">
        <w:rPr>
          <w:vanish/>
        </w:rPr>
        <w:t>{{</w:t>
      </w:r>
      <w:r w:rsidR="005D0518" w:rsidRPr="00EB0717">
        <w:t>Foundational Principles &amp; Workflow Application</w:t>
      </w:r>
      <w:r w:rsidRPr="0041763D">
        <w:rPr>
          <w:vanish/>
        </w:rPr>
        <w:t>}}{{BMK: #</w:t>
      </w:r>
      <w:r w:rsidR="00E97BCA" w:rsidRPr="0041763D">
        <w:rPr>
          <w:vanish/>
        </w:rPr>
        <w:t>IV_</w:t>
      </w:r>
      <w:r w:rsidRPr="0041763D">
        <w:rPr>
          <w:vanish/>
        </w:rPr>
        <w:t>A_Foundational_Principles}}</w:t>
      </w:r>
      <w:bookmarkEnd w:id="148"/>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BE11A9">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BE11A9">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BE11A9">
      <w:pPr>
        <w:pStyle w:val="Numbered1"/>
        <w:numPr>
          <w:ilvl w:val="0"/>
          <w:numId w:val="12"/>
        </w:numPr>
        <w:tabs>
          <w:tab w:val="num" w:pos="360"/>
        </w:tabs>
        <w:rPr>
          <w:rStyle w:val="Numbered1Char"/>
        </w:rPr>
      </w:pPr>
      <w:bookmarkStart w:id="149" w:name="IV_A_3_Specific_Analysis_Modules"/>
      <w:r w:rsidRPr="0041763D">
        <w:rPr>
          <w:b/>
          <w:bCs/>
          <w:vanish/>
        </w:rPr>
        <w:t>{{</w:t>
      </w:r>
      <w:r w:rsidR="005D0518" w:rsidRPr="00EB0717">
        <w:rPr>
          <w:b/>
          <w:bCs/>
        </w:rPr>
        <w:t>Applying Specific Analysis Modules (Workflow Integration)</w:t>
      </w:r>
      <w:r w:rsidRPr="0041763D">
        <w:rPr>
          <w:b/>
          <w:bCs/>
          <w:vanish/>
        </w:rPr>
        <w:t>}}{{BMK: #IV_A_3_Specific_Analysis_Modules}}</w:t>
      </w:r>
      <w:bookmarkEnd w:id="149"/>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lastRenderedPageBreak/>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BE11A9">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150" w:name="IV_B_Identifying_Claimed_Results"/>
      <w:r w:rsidRPr="0041763D">
        <w:rPr>
          <w:vanish/>
        </w:rPr>
        <w:t>{{</w:t>
      </w:r>
      <w:r w:rsidR="005D0518" w:rsidRPr="00EB0717">
        <w:t>Identifying Claimed Results and Contributions (Based ONLY on Title, Abstract, Introduction, and Conclusion)</w:t>
      </w:r>
      <w:r w:rsidRPr="0041763D">
        <w:rPr>
          <w:vanish/>
        </w:rPr>
        <w:t>}}{{BMK: #</w:t>
      </w:r>
      <w:r w:rsidR="00E97BCA" w:rsidRPr="0041763D">
        <w:rPr>
          <w:vanish/>
        </w:rPr>
        <w:t>IV_</w:t>
      </w:r>
      <w:r w:rsidRPr="0041763D">
        <w:rPr>
          <w:vanish/>
        </w:rPr>
        <w:t>B_Identifying_Claimed_Results}}</w:t>
      </w:r>
      <w:bookmarkEnd w:id="150"/>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BE11A9">
      <w:pPr>
        <w:pStyle w:val="Numbered1"/>
        <w:numPr>
          <w:ilvl w:val="0"/>
          <w:numId w:val="14"/>
        </w:numPr>
        <w:tabs>
          <w:tab w:val="num" w:pos="360"/>
        </w:tabs>
        <w:rPr>
          <w:rStyle w:val="Numbered1Char"/>
        </w:rPr>
      </w:pPr>
      <w:bookmarkStart w:id="151" w:name="IV_B_1_Main_Claimed_Result"/>
      <w:r w:rsidRPr="0041763D">
        <w:rPr>
          <w:b/>
          <w:bCs/>
          <w:vanish/>
        </w:rPr>
        <w:t>{{</w:t>
      </w:r>
      <w:r w:rsidR="005D0518" w:rsidRPr="00EB0717">
        <w:rPr>
          <w:b/>
          <w:bCs/>
        </w:rPr>
        <w:t>Main Claimed Result</w:t>
      </w:r>
      <w:r w:rsidRPr="0041763D">
        <w:rPr>
          <w:b/>
          <w:bCs/>
          <w:vanish/>
        </w:rPr>
        <w:t>}}{{BMK: #IV_B_1_Main_Claimed_Result}}</w:t>
      </w:r>
      <w:bookmarkEnd w:id="151"/>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152" w:name="IV_B_1_Result_Classification"/>
      <w:r w:rsidRPr="0041763D">
        <w:rPr>
          <w:b/>
          <w:bCs/>
          <w:vanish/>
        </w:rPr>
        <w:t>{{</w:t>
      </w:r>
      <w:r w:rsidR="005D0518" w:rsidRPr="00EB0717">
        <w:rPr>
          <w:b/>
          <w:bCs/>
        </w:rPr>
        <w:t>Classification of the Main Claimed Result based on targeted unmet need</w:t>
      </w:r>
      <w:r w:rsidRPr="0041763D">
        <w:rPr>
          <w:b/>
          <w:bCs/>
          <w:vanish/>
        </w:rPr>
        <w:t>}}{{BMK: #IV_B_1_Result_Classification}}</w:t>
      </w:r>
      <w:bookmarkEnd w:id="152"/>
      <w:r w:rsidR="005D0518" w:rsidRPr="00EB0717">
        <w:rPr>
          <w:b/>
          <w:bCs/>
        </w:rPr>
        <w:t>:</w:t>
      </w:r>
    </w:p>
    <w:p w:rsidR="005D0518" w:rsidRPr="00EB0717" w:rsidRDefault="005D0518" w:rsidP="00BE11A9">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BE11A9">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05016D">
      <w:pPr>
        <w:pStyle w:val="Letter5"/>
        <w:numPr>
          <w:ilvl w:val="4"/>
          <w:numId w:val="83"/>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BE11A9">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BE11A9">
      <w:pPr>
        <w:pStyle w:val="iLetter6"/>
        <w:numPr>
          <w:ilvl w:val="5"/>
          <w:numId w:val="15"/>
        </w:numPr>
        <w:ind w:left="1800" w:hanging="180"/>
      </w:pPr>
      <w:r w:rsidRPr="00EB0717">
        <w:rPr>
          <w:i/>
          <w:iCs/>
        </w:rPr>
        <w:lastRenderedPageBreak/>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BE11A9">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BE11A9">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153" w:name="IV_C_Analyzing_Figures"/>
      <w:r w:rsidRPr="0041763D">
        <w:rPr>
          <w:vanish/>
        </w:rPr>
        <w:t>{{</w:t>
      </w:r>
      <w:r w:rsidR="005D0518" w:rsidRPr="00EB0717">
        <w:t>Analyzing Figures (Charts, Schematics, Photos)</w:t>
      </w:r>
      <w:r w:rsidRPr="0041763D">
        <w:rPr>
          <w:vanish/>
        </w:rPr>
        <w:t xml:space="preserve">}}{{BMK: </w:t>
      </w:r>
      <w:r w:rsidR="00E97BCA" w:rsidRPr="0041763D">
        <w:rPr>
          <w:vanish/>
        </w:rPr>
        <w:t>#IV_</w:t>
      </w:r>
      <w:r w:rsidRPr="0041763D">
        <w:rPr>
          <w:vanish/>
        </w:rPr>
        <w:t>C_Analyzing_Figures}}</w:t>
      </w:r>
      <w:bookmarkEnd w:id="153"/>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BE11A9">
      <w:pPr>
        <w:pStyle w:val="Numbered1"/>
        <w:numPr>
          <w:ilvl w:val="0"/>
          <w:numId w:val="16"/>
        </w:numPr>
        <w:tabs>
          <w:tab w:val="num" w:pos="360"/>
        </w:tabs>
        <w:rPr>
          <w:rStyle w:val="Numbered1Char"/>
        </w:rPr>
      </w:pPr>
      <w:r w:rsidRPr="00EB0717">
        <w:rPr>
          <w:b/>
          <w:bCs/>
        </w:rPr>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BE11A9">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BE11A9">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BE11A9">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154" w:name="IV_D_Analyzing_the_Experimental_Protocol"/>
      <w:r w:rsidRPr="0041763D">
        <w:rPr>
          <w:vanish/>
        </w:rPr>
        <w:t>{{</w:t>
      </w:r>
      <w:r w:rsidR="005D0518" w:rsidRPr="00EB0717">
        <w:t>Analyzing the Experimental Protocol</w:t>
      </w:r>
      <w:r w:rsidRPr="0041763D">
        <w:rPr>
          <w:vanish/>
        </w:rPr>
        <w:t xml:space="preserve">}}{{BMK: </w:t>
      </w:r>
      <w:r w:rsidR="00E97BCA" w:rsidRPr="0041763D">
        <w:rPr>
          <w:vanish/>
        </w:rPr>
        <w:t>#IV_</w:t>
      </w:r>
      <w:r w:rsidRPr="0041763D">
        <w:rPr>
          <w:vanish/>
        </w:rPr>
        <w:t>D_Analyzing_the_Experimental_Protocol}}</w:t>
      </w:r>
      <w:bookmarkEnd w:id="154"/>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155" w:name="IV_D1_General_Protocol_Overview"/>
      <w:r w:rsidRPr="0041763D">
        <w:rPr>
          <w:vanish/>
        </w:rPr>
        <w:t>{{</w:t>
      </w:r>
      <w:r w:rsidR="005D0518" w:rsidRPr="00EB0717">
        <w:t>D.1. General Protocol Overview and Assessment</w:t>
      </w:r>
      <w:r w:rsidRPr="0041763D">
        <w:rPr>
          <w:vanish/>
        </w:rPr>
        <w:t xml:space="preserve">}}{{BMK: </w:t>
      </w:r>
      <w:r w:rsidR="00E97BCA" w:rsidRPr="0041763D">
        <w:rPr>
          <w:vanish/>
        </w:rPr>
        <w:t>#IV_</w:t>
      </w:r>
      <w:r w:rsidRPr="0041763D">
        <w:rPr>
          <w:vanish/>
        </w:rPr>
        <w:t>D1_General_Protocol_Overview}}</w:t>
      </w:r>
      <w:bookmarkEnd w:id="155"/>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lastRenderedPageBreak/>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156" w:name="Contextual_Appropriateness"/>
      <w:r w:rsidRPr="0041763D">
        <w:rPr>
          <w:vanish/>
        </w:rPr>
        <w:t>{{</w:t>
      </w:r>
      <w:r w:rsidR="005D0518" w:rsidRPr="00EB0717">
        <w:t>Contextual Appropriateness (Stage of Research)</w:t>
      </w:r>
      <w:r w:rsidRPr="0041763D">
        <w:rPr>
          <w:vanish/>
        </w:rPr>
        <w:t>}}{{BMK: #Contextual_Appropriateness}}</w:t>
      </w:r>
      <w:bookmarkEnd w:id="156"/>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157" w:name="Red_Flags"/>
      <w:r w:rsidRPr="0041763D">
        <w:rPr>
          <w:vanish/>
        </w:rPr>
        <w:t>{{</w:t>
      </w:r>
      <w:r w:rsidR="005D0518" w:rsidRPr="00EB0717">
        <w:t>Identification of General Red Flags (Apply across all stages, with heightened scrutiny for the core)</w:t>
      </w:r>
      <w:r w:rsidRPr="0041763D">
        <w:rPr>
          <w:vanish/>
        </w:rPr>
        <w:t>}}{{BMK: #Red_Flags}}</w:t>
      </w:r>
      <w:bookmarkEnd w:id="157"/>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158" w:name="IV_D2_Core_Experimental_Protocol"/>
      <w:r w:rsidRPr="0041763D">
        <w:rPr>
          <w:vanish/>
        </w:rPr>
        <w:t>{{</w:t>
      </w:r>
      <w:r w:rsidR="005D0518" w:rsidRPr="00EB0717">
        <w:t>D.2. In-Depth Analysis of the Core Experimental Protocol (Implementation of the Main Result)</w:t>
      </w:r>
      <w:r w:rsidRPr="0041763D">
        <w:rPr>
          <w:vanish/>
        </w:rPr>
        <w:t xml:space="preserve">}}{{BMK: </w:t>
      </w:r>
      <w:r w:rsidR="00E97BCA" w:rsidRPr="0041763D">
        <w:rPr>
          <w:vanish/>
        </w:rPr>
        <w:t>#IV_</w:t>
      </w:r>
      <w:r w:rsidRPr="0041763D">
        <w:rPr>
          <w:vanish/>
        </w:rPr>
        <w:t>D</w:t>
      </w:r>
      <w:r w:rsidR="00E97BCA" w:rsidRPr="0041763D">
        <w:rPr>
          <w:vanish/>
        </w:rPr>
        <w:t>2</w:t>
      </w:r>
      <w:r w:rsidRPr="0041763D">
        <w:rPr>
          <w:vanish/>
        </w:rPr>
        <w:t>_</w:t>
      </w:r>
      <w:r w:rsidR="006A1EA0" w:rsidRPr="0041763D">
        <w:rPr>
          <w:vanish/>
        </w:rPr>
        <w:t>Core_Experimental_Protocol</w:t>
      </w:r>
      <w:r w:rsidRPr="0041763D">
        <w:rPr>
          <w:vanish/>
        </w:rPr>
        <w:t>}}</w:t>
      </w:r>
      <w:bookmarkEnd w:id="158"/>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BE11A9">
      <w:pPr>
        <w:pStyle w:val="Heading6-"/>
        <w:numPr>
          <w:ilvl w:val="0"/>
          <w:numId w:val="23"/>
        </w:numPr>
        <w:tabs>
          <w:tab w:val="clear" w:pos="0"/>
        </w:tabs>
        <w:ind w:hanging="180"/>
      </w:pPr>
      <w:bookmarkStart w:id="159" w:name="IV_D2_1_Stated_Main_Result"/>
      <w:r w:rsidRPr="0041763D">
        <w:rPr>
          <w:vanish/>
        </w:rPr>
        <w:t>{{</w:t>
      </w:r>
      <w:r w:rsidR="005D0518" w:rsidRPr="00EB0717">
        <w:t>Stated Main Result (Link to Section B.1)</w:t>
      </w:r>
      <w:r w:rsidRPr="0041763D">
        <w:rPr>
          <w:vanish/>
        </w:rPr>
        <w:t xml:space="preserve">}}{{BMK: </w:t>
      </w:r>
      <w:r w:rsidR="00E97BCA" w:rsidRPr="0041763D">
        <w:rPr>
          <w:vanish/>
        </w:rPr>
        <w:t>#IV_</w:t>
      </w:r>
      <w:r w:rsidRPr="0041763D">
        <w:rPr>
          <w:vanish/>
        </w:rPr>
        <w:t>D2_1_Stated_Main_Result}}</w:t>
      </w:r>
      <w:bookmarkEnd w:id="159"/>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lastRenderedPageBreak/>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BE11A9">
      <w:pPr>
        <w:pStyle w:val="Heading6-"/>
        <w:numPr>
          <w:ilvl w:val="0"/>
          <w:numId w:val="23"/>
        </w:numPr>
        <w:tabs>
          <w:tab w:val="clear" w:pos="0"/>
        </w:tabs>
        <w:ind w:hanging="180"/>
      </w:pPr>
      <w:bookmarkStart w:id="160" w:name="IV_D2_2_Listing_of_Core_Stages"/>
      <w:r w:rsidRPr="0041763D">
        <w:rPr>
          <w:vanish/>
        </w:rPr>
        <w:t>{{</w:t>
      </w:r>
      <w:r w:rsidR="005D0518" w:rsidRPr="00EB0717">
        <w:t>Listing of Core Stages</w:t>
      </w:r>
      <w:r w:rsidRPr="0041763D">
        <w:rPr>
          <w:vanish/>
        </w:rPr>
        <w:t xml:space="preserve">}}{{BMK: </w:t>
      </w:r>
      <w:r w:rsidR="00E97BCA" w:rsidRPr="0041763D">
        <w:rPr>
          <w:vanish/>
        </w:rPr>
        <w:t>#IV_</w:t>
      </w:r>
      <w:r w:rsidRPr="0041763D">
        <w:rPr>
          <w:vanish/>
        </w:rPr>
        <w:t>D2_2_Listing_of_Core_Stages}}</w:t>
      </w:r>
      <w:bookmarkEnd w:id="160"/>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BE11A9">
      <w:pPr>
        <w:pStyle w:val="Heading6-"/>
        <w:numPr>
          <w:ilvl w:val="0"/>
          <w:numId w:val="23"/>
        </w:numPr>
        <w:tabs>
          <w:tab w:val="clear" w:pos="0"/>
        </w:tabs>
        <w:ind w:hanging="180"/>
      </w:pPr>
      <w:bookmarkStart w:id="161" w:name="IV_D2_3_Analysis_of_Core_Stages"/>
      <w:r w:rsidRPr="0041763D">
        <w:rPr>
          <w:vanish/>
        </w:rPr>
        <w:t>{{</w:t>
      </w:r>
      <w:r w:rsidR="005D0518" w:rsidRPr="00EB0717">
        <w:t>Analysis of Core Stages</w:t>
      </w:r>
      <w:r w:rsidRPr="0041763D">
        <w:rPr>
          <w:vanish/>
        </w:rPr>
        <w:t xml:space="preserve">}}{{BMK: </w:t>
      </w:r>
      <w:r w:rsidR="00E97BCA" w:rsidRPr="0041763D">
        <w:rPr>
          <w:vanish/>
        </w:rPr>
        <w:t>#IV_</w:t>
      </w:r>
      <w:r w:rsidR="0092552F" w:rsidRPr="0041763D">
        <w:rPr>
          <w:vanish/>
        </w:rPr>
        <w:t>D2_3_Analysis_of_Core_Stages</w:t>
      </w:r>
      <w:r w:rsidRPr="0041763D">
        <w:rPr>
          <w:vanish/>
        </w:rPr>
        <w:t>}}</w:t>
      </w:r>
      <w:bookmarkEnd w:id="161"/>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162" w:name="IV_D2_3_A_Stage_Description_Procedure"/>
      <w:r w:rsidRPr="0041763D">
        <w:rPr>
          <w:vanish/>
        </w:rPr>
        <w:t>{{</w:t>
      </w:r>
      <w:r w:rsidR="005D0518" w:rsidRPr="00EB0717">
        <w:t>A. Stage Description &amp; Procedure</w:t>
      </w:r>
      <w:r w:rsidRPr="0041763D">
        <w:rPr>
          <w:vanish/>
        </w:rPr>
        <w:t xml:space="preserve">}}{{BMK: </w:t>
      </w:r>
      <w:r w:rsidR="00E97BCA" w:rsidRPr="0041763D">
        <w:rPr>
          <w:vanish/>
        </w:rPr>
        <w:t>#IV_</w:t>
      </w:r>
      <w:r w:rsidRPr="0041763D">
        <w:rPr>
          <w:vanish/>
        </w:rPr>
        <w:t>D2_3_A_Stage_Description_Procedure}}</w:t>
      </w:r>
      <w:bookmarkEnd w:id="162"/>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163" w:name="IV_D2_3_B_Reported_Metrics"/>
      <w:r w:rsidRPr="0041763D">
        <w:rPr>
          <w:vanish/>
        </w:rPr>
        <w:t>{{</w:t>
      </w:r>
      <w:r w:rsidR="005D0518" w:rsidRPr="00EB0717">
        <w:t>B. Reported Metrics &amp; Intermediate Values</w:t>
      </w:r>
      <w:r w:rsidRPr="0041763D">
        <w:rPr>
          <w:vanish/>
        </w:rPr>
        <w:t xml:space="preserve">}}{{BMK: </w:t>
      </w:r>
      <w:r w:rsidR="00E97BCA" w:rsidRPr="0041763D">
        <w:rPr>
          <w:vanish/>
        </w:rPr>
        <w:t>#IV_</w:t>
      </w:r>
      <w:r w:rsidRPr="0041763D">
        <w:rPr>
          <w:vanish/>
        </w:rPr>
        <w:t>D2_3_B_Reported_Metrics}}</w:t>
      </w:r>
      <w:bookmarkEnd w:id="163"/>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164" w:name="IV_D2_3_C_Associated_Figure_Analysis"/>
      <w:r w:rsidRPr="0041763D">
        <w:rPr>
          <w:vanish/>
        </w:rPr>
        <w:t>{{</w:t>
      </w:r>
      <w:r w:rsidR="005D0518" w:rsidRPr="00EB0717">
        <w:t>C. Associated Figure Analysis (Link to Section C)</w:t>
      </w:r>
      <w:r w:rsidRPr="0041763D">
        <w:rPr>
          <w:vanish/>
        </w:rPr>
        <w:t xml:space="preserve">}}{{BMK: </w:t>
      </w:r>
      <w:r w:rsidR="00E97BCA" w:rsidRPr="0041763D">
        <w:rPr>
          <w:vanish/>
        </w:rPr>
        <w:t>#IV_</w:t>
      </w:r>
      <w:r w:rsidRPr="0041763D">
        <w:rPr>
          <w:vanish/>
        </w:rPr>
        <w:t>D2_3_C_Associated_Figure_Analysis}}</w:t>
      </w:r>
      <w:bookmarkEnd w:id="164"/>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165" w:name="IV_D2_3_D_Equipment_Process"/>
      <w:r w:rsidRPr="0041763D">
        <w:rPr>
          <w:vanish/>
        </w:rPr>
        <w:t>{{</w:t>
      </w:r>
      <w:r w:rsidR="005D0518" w:rsidRPr="00EB0717">
        <w:t>D. Equipment/Process - Critical Performance Analysis</w:t>
      </w:r>
      <w:r w:rsidRPr="0041763D">
        <w:rPr>
          <w:vanish/>
        </w:rPr>
        <w:t xml:space="preserve">}}{{BMK: </w:t>
      </w:r>
      <w:r w:rsidR="00E97BCA" w:rsidRPr="0041763D">
        <w:rPr>
          <w:vanish/>
        </w:rPr>
        <w:t>#IV_</w:t>
      </w:r>
      <w:r w:rsidRPr="0041763D">
        <w:rPr>
          <w:vanish/>
        </w:rPr>
        <w:t>D2_3_D_Equipment_Process}}</w:t>
      </w:r>
      <w:bookmarkEnd w:id="165"/>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lastRenderedPageBreak/>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166" w:name="IV_D2_3_E_A_Priori_Feasibility_Assess"/>
      <w:r w:rsidRPr="0041763D">
        <w:rPr>
          <w:vanish/>
        </w:rPr>
        <w:t>{{</w:t>
      </w:r>
      <w:r w:rsidR="005D0518" w:rsidRPr="00EB0717">
        <w:t>E. A Priori Feasibility Assessment (Stage-Level)</w:t>
      </w:r>
      <w:r w:rsidRPr="0041763D">
        <w:rPr>
          <w:vanish/>
        </w:rPr>
        <w:t xml:space="preserve">}}{{BMK: </w:t>
      </w:r>
      <w:r w:rsidR="00E97BCA" w:rsidRPr="0041763D">
        <w:rPr>
          <w:vanish/>
        </w:rPr>
        <w:t>#IV_</w:t>
      </w:r>
      <w:r w:rsidRPr="0041763D">
        <w:rPr>
          <w:vanish/>
        </w:rPr>
        <w:t>D2_3_E_A_Priori_Feasibility_Assess}}</w:t>
      </w:r>
      <w:bookmarkEnd w:id="166"/>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167" w:name="IV_D2_3_F_Idealized_Model_Performance"/>
      <w:r w:rsidRPr="0041763D">
        <w:rPr>
          <w:vanish/>
        </w:rPr>
        <w:t>{{</w:t>
      </w:r>
      <w:r w:rsidR="005D0518" w:rsidRPr="00EB0717">
        <w:t>F. Idealized Model Performance Estimation (Stage-Level)</w:t>
      </w:r>
      <w:r w:rsidR="000E5A76" w:rsidRPr="0041763D">
        <w:rPr>
          <w:vanish/>
        </w:rPr>
        <w:t xml:space="preserve">}}{{BMK: </w:t>
      </w:r>
      <w:r w:rsidR="00E97BCA" w:rsidRPr="0041763D">
        <w:rPr>
          <w:vanish/>
        </w:rPr>
        <w:t>#IV_</w:t>
      </w:r>
      <w:r w:rsidR="000E5A76" w:rsidRPr="0041763D">
        <w:rPr>
          <w:vanish/>
        </w:rPr>
        <w:t>D2_3_F_Idealized_Model_Performance}}</w:t>
      </w:r>
      <w:bookmarkEnd w:id="167"/>
      <w:r w:rsidR="005D0518" w:rsidRPr="00EB0717">
        <w:t>:</w:t>
      </w:r>
    </w:p>
    <w:p w:rsidR="005D0518" w:rsidRPr="00EB0717" w:rsidRDefault="005D0518" w:rsidP="00BE11A9">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BE11A9">
      <w:pPr>
        <w:pStyle w:val="Heading6-"/>
        <w:numPr>
          <w:ilvl w:val="0"/>
          <w:numId w:val="23"/>
        </w:numPr>
        <w:tabs>
          <w:tab w:val="clear" w:pos="0"/>
        </w:tabs>
        <w:ind w:hanging="180"/>
      </w:pPr>
      <w:bookmarkStart w:id="168" w:name="IV_D2_4_Overall_A_Priori_Feasibility"/>
      <w:r w:rsidRPr="0041763D">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41763D">
        <w:rPr>
          <w:vanish/>
        </w:rPr>
        <w:t xml:space="preserve">}}{{BMK: </w:t>
      </w:r>
      <w:r w:rsidR="00E97BCA" w:rsidRPr="0041763D">
        <w:rPr>
          <w:vanish/>
        </w:rPr>
        <w:t>#IV_</w:t>
      </w:r>
      <w:r w:rsidRPr="0041763D">
        <w:rPr>
          <w:vanish/>
        </w:rPr>
        <w:t>D2_4_Overall_A_Priori_Feasibility}}</w:t>
      </w:r>
      <w:bookmarkEnd w:id="168"/>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w:t>
      </w:r>
      <w:r w:rsidRPr="00EB0717">
        <w:lastRenderedPageBreak/>
        <w:t xml:space="preserve">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BE11A9">
      <w:pPr>
        <w:pStyle w:val="Heading6-"/>
        <w:numPr>
          <w:ilvl w:val="0"/>
          <w:numId w:val="23"/>
        </w:numPr>
        <w:tabs>
          <w:tab w:val="clear" w:pos="0"/>
        </w:tabs>
        <w:ind w:hanging="180"/>
      </w:pPr>
      <w:bookmarkStart w:id="169" w:name="IV_D2_5_A_Priori_Plausibility_Check"/>
      <w:r w:rsidRPr="0041763D">
        <w:rPr>
          <w:i/>
          <w:vanish/>
        </w:rPr>
        <w:t>{{</w:t>
      </w:r>
      <w:r w:rsidR="005D0518" w:rsidRPr="00EB0717">
        <w:rPr>
          <w:i/>
        </w:rPr>
        <w:t>A Priori</w:t>
      </w:r>
      <w:r w:rsidR="005D0518" w:rsidRPr="00EB0717">
        <w:t xml:space="preserve"> Plausibility Check: Claimed Impact vs. Method Apparent Nature</w:t>
      </w:r>
      <w:r w:rsidRPr="0041763D">
        <w:rPr>
          <w:vanish/>
        </w:rPr>
        <w:t xml:space="preserve">}}{{BMK: </w:t>
      </w:r>
      <w:r w:rsidR="00E97BCA" w:rsidRPr="0041763D">
        <w:rPr>
          <w:vanish/>
        </w:rPr>
        <w:t>#IV_</w:t>
      </w:r>
      <w:r w:rsidRPr="0041763D">
        <w:rPr>
          <w:vanish/>
        </w:rPr>
        <w:t>D2_5_A_Priori_Plausibility_Check}}</w:t>
      </w:r>
      <w:bookmarkEnd w:id="169"/>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170" w:name="V_Final_Instructions_for_Interaction"/>
      <w:r w:rsidRPr="0041763D">
        <w:rPr>
          <w:vanish/>
        </w:rPr>
        <w:t>{{</w:t>
      </w:r>
      <w:r w:rsidR="005D0518" w:rsidRPr="00EB0717">
        <w:t>Final Instructions for Interaction</w:t>
      </w:r>
      <w:r w:rsidRPr="0041763D">
        <w:rPr>
          <w:vanish/>
        </w:rPr>
        <w:t>}}{{BMK: #V_Final_Instructions_for_Interaction}}</w:t>
      </w:r>
      <w:bookmarkEnd w:id="170"/>
    </w:p>
    <w:p w:rsidR="005D0518" w:rsidRPr="00EB0717" w:rsidRDefault="005D0518" w:rsidP="005D0518">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lastRenderedPageBreak/>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171" w:name="Adaptive_Prompt_Engineering"/>
      <w:r w:rsidRPr="0041763D">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41763D">
        <w:rPr>
          <w:vanish/>
        </w:rPr>
        <w:t>}}{{BMK: #Adaptive</w:t>
      </w:r>
      <w:r w:rsidR="0087285F" w:rsidRPr="0041763D">
        <w:rPr>
          <w:vanish/>
        </w:rPr>
        <w:t>_</w:t>
      </w:r>
      <w:r w:rsidRPr="0041763D">
        <w:rPr>
          <w:vanish/>
        </w:rPr>
        <w:t>Prompt</w:t>
      </w:r>
      <w:r w:rsidR="0087285F" w:rsidRPr="0041763D">
        <w:rPr>
          <w:vanish/>
        </w:rPr>
        <w:t>_</w:t>
      </w:r>
      <w:r w:rsidRPr="0041763D">
        <w:rPr>
          <w:vanish/>
        </w:rPr>
        <w:t>Engineering}}</w:t>
      </w:r>
      <w:bookmarkEnd w:id="171"/>
    </w:p>
    <w:p w:rsidR="00862D71" w:rsidRPr="00741F5C" w:rsidRDefault="00741F5C" w:rsidP="00862D71">
      <w:pPr>
        <w:pStyle w:val="BodyText"/>
        <w:jc w:val="right"/>
      </w:pPr>
      <w:r w:rsidRPr="00741F5C">
        <w:rPr>
          <w:i/>
        </w:rPr>
        <w:t xml:space="preserve">Note: this is the final prompt in the demo chart </w:t>
      </w:r>
      <w:r w:rsidRPr="00741F5C">
        <w:fldChar w:fldCharType="begin"/>
      </w:r>
      <w:r w:rsidR="000D72EB">
        <w:instrText xml:space="preserve"> ADDIN ZOTERO_ITEM CSL_CITATION {"citationID":"7HZHe9q4","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Pr="00741F5C">
        <w:fldChar w:fldCharType="separate"/>
      </w:r>
      <w:r w:rsidRPr="00741F5C">
        <w:t>[</w:t>
      </w:r>
      <w:hyperlink w:anchor="BIB_90" w:history="1">
        <w:r w:rsidRPr="0041763D">
          <w:rPr>
            <w:rStyle w:val="Hyperlink"/>
          </w:rPr>
          <w:t>90</w:t>
        </w:r>
      </w:hyperlink>
      <w:r w:rsidRPr="00741F5C">
        <w:t>]</w:t>
      </w:r>
      <w:r w:rsidRPr="00741F5C">
        <w:fldChar w:fldCharType="end"/>
      </w:r>
      <w:r w:rsidRPr="00741F5C">
        <w:rPr>
          <w:i/>
        </w:rPr>
        <w:t xml:space="preserve"> and supplements part 2 in </w:t>
      </w:r>
      <w:hyperlink w:anchor="Exploratory_Meta_Prompting" w:history="1">
        <w:r w:rsidR="00862D71" w:rsidRPr="0041763D">
          <w:rPr>
            <w:rStyle w:val="Hyperlink"/>
            <w:b/>
            <w:vanish/>
          </w:rPr>
          <w:t>{{</w:t>
        </w:r>
        <w:r w:rsidR="00862D71" w:rsidRPr="0041763D">
          <w:rPr>
            <w:rStyle w:val="Hyperlink"/>
          </w:rPr>
          <w:t>Secti</w:t>
        </w:r>
        <w:r w:rsidR="00862D71" w:rsidRPr="0041763D">
          <w:rPr>
            <w:rStyle w:val="Hyperlink"/>
          </w:rPr>
          <w:t>o</w:t>
        </w:r>
        <w:r w:rsidR="00862D71" w:rsidRPr="0041763D">
          <w:rPr>
            <w:rStyle w:val="Hyperlink"/>
          </w:rPr>
          <w:t>n 2.1.6</w:t>
        </w:r>
        <w:r w:rsidR="00862D71" w:rsidRPr="0041763D">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05016D">
      <w:pPr>
        <w:pStyle w:val="Heading2-"/>
        <w:numPr>
          <w:ilvl w:val="0"/>
          <w:numId w:val="85"/>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lastRenderedPageBreak/>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172" w:name="Deep_Research_Prompt"/>
      <w:r w:rsidRPr="0041763D">
        <w:rPr>
          <w:vanish/>
        </w:rPr>
        <w:lastRenderedPageBreak/>
        <w:t>{{</w:t>
      </w:r>
      <w:r w:rsidR="00431DE7" w:rsidRPr="00EB0717">
        <w:t>Microplastic Interference with Mammalian Fertilization and Early Embryonic Development</w:t>
      </w:r>
      <w:r w:rsidR="00AB0660" w:rsidRPr="007B456C">
        <w:rPr>
          <w:vanish/>
        </w:rPr>
        <w:t xml:space="preserve"> </w:t>
      </w:r>
      <w:r w:rsidRPr="0041763D">
        <w:rPr>
          <w:vanish/>
        </w:rPr>
        <w:t>}}{{BMK: #Deep_Research_Prompt}}</w:t>
      </w:r>
      <w:bookmarkEnd w:id="172"/>
    </w:p>
    <w:p w:rsidR="00741F5C" w:rsidRPr="00741F5C" w:rsidRDefault="00741F5C" w:rsidP="00741F5C">
      <w:pPr>
        <w:pStyle w:val="BodyText"/>
        <w:jc w:val="right"/>
      </w:pPr>
      <w:r w:rsidRPr="00741F5C">
        <w:rPr>
          <w:i/>
        </w:rPr>
        <w:t xml:space="preserve">Note: this is the final prompt in the demo chart </w:t>
      </w:r>
      <w:r w:rsidRPr="00EB0717">
        <w:fldChar w:fldCharType="begin"/>
      </w:r>
      <w:r w:rsidR="000D72EB">
        <w:instrText xml:space="preserve"> ADDIN ZOTERO_ITEM CSL_CITATION {"citationID":"66MS2u7a","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Pr="00EB0717">
        <w:t>[</w:t>
      </w:r>
      <w:hyperlink w:anchor="BIB_89" w:history="1">
        <w:r w:rsidRPr="0041763D">
          <w:rPr>
            <w:rStyle w:val="Hyperlink"/>
          </w:rPr>
          <w:t>89</w:t>
        </w:r>
      </w:hyperlink>
      <w:r w:rsidRPr="00EB0717">
        <w:t>]</w:t>
      </w:r>
      <w:r w:rsidRPr="00EB0717">
        <w:fldChar w:fldCharType="end"/>
      </w:r>
      <w:r w:rsidRPr="00741F5C">
        <w:rPr>
          <w:i/>
        </w:rPr>
        <w:t xml:space="preserve"> and supplements part </w:t>
      </w:r>
      <w:r>
        <w:rPr>
          <w:i/>
        </w:rPr>
        <w:t>1</w:t>
      </w:r>
      <w:r w:rsidRPr="00741F5C">
        <w:rPr>
          <w:i/>
        </w:rPr>
        <w:t xml:space="preserve"> in </w:t>
      </w:r>
      <w:hyperlink w:anchor="Exploratory_Meta_Prompting" w:history="1">
        <w:r w:rsidRPr="0041763D">
          <w:rPr>
            <w:rStyle w:val="Hyperlink"/>
            <w:b/>
            <w:vanish/>
          </w:rPr>
          <w:t>{{</w:t>
        </w:r>
        <w:r w:rsidRPr="0041763D">
          <w:rPr>
            <w:rStyle w:val="Hyperlink"/>
          </w:rPr>
          <w:t xml:space="preserve">Section </w:t>
        </w:r>
        <w:r w:rsidRPr="0041763D">
          <w:rPr>
            <w:rStyle w:val="Hyperlink"/>
          </w:rPr>
          <w:t>2</w:t>
        </w:r>
        <w:r w:rsidRPr="0041763D">
          <w:rPr>
            <w:rStyle w:val="Hyperlink"/>
          </w:rPr>
          <w:t>.1.6</w:t>
        </w:r>
        <w:r w:rsidRPr="0041763D">
          <w:rPr>
            <w:rStyle w:val="Hyperlink"/>
            <w:b/>
            <w:vanish/>
          </w:rPr>
          <w:t>}}{{LNK: #Exploratory_Meta_Prompting}}</w:t>
        </w:r>
      </w:hyperlink>
    </w:p>
    <w:p w:rsidR="00431DE7" w:rsidRPr="00EB0717" w:rsidRDefault="00431DE7" w:rsidP="0005016D">
      <w:pPr>
        <w:pStyle w:val="Heading2-"/>
        <w:numPr>
          <w:ilvl w:val="0"/>
          <w:numId w:val="36"/>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05016D">
      <w:pPr>
        <w:pStyle w:val="Heading2-"/>
        <w:numPr>
          <w:ilvl w:val="0"/>
          <w:numId w:val="36"/>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lastRenderedPageBreak/>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w:t>
      </w:r>
      <w:r w:rsidRPr="00EB0717">
        <w:lastRenderedPageBreak/>
        <w:t>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lastRenderedPageBreak/>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Default="000D02FC" w:rsidP="000D02FC">
      <w:pPr>
        <w:pStyle w:val="BodyText"/>
      </w:pPr>
    </w:p>
    <w:p w:rsidR="00CD0156" w:rsidRDefault="00156C13" w:rsidP="00CD0156">
      <w:pPr>
        <w:pStyle w:val="Heading1-A"/>
      </w:pPr>
      <w:bookmarkStart w:id="173" w:name="Baseline_Analysis"/>
      <w:r w:rsidRPr="0041763D">
        <w:rPr>
          <w:vanish/>
        </w:rPr>
        <w:lastRenderedPageBreak/>
        <w:t>{{</w:t>
      </w:r>
      <w:r w:rsidR="00CD0156">
        <w:t>Gemini - Baseline Analysis</w:t>
      </w:r>
      <w:r w:rsidRPr="0041763D">
        <w:rPr>
          <w:vanish/>
        </w:rPr>
        <w:t>}}{{BMK: #Baseline_Analysis}}</w:t>
      </w:r>
      <w:bookmarkEnd w:id="173"/>
    </w:p>
    <w:p w:rsidR="00CD0156" w:rsidRDefault="00CD0156" w:rsidP="000D02FC">
      <w:pPr>
        <w:pStyle w:val="BodyText"/>
      </w:pPr>
      <w:r>
        <w:t>This analysis demonstrates a naive (baseline) approach involving asking the LLM (Gemini Advanced 2.5 Pro):</w:t>
      </w:r>
    </w:p>
    <w:p w:rsidR="00CD0156" w:rsidRPr="00CD0156" w:rsidRDefault="00CD0156" w:rsidP="00CD0156">
      <w:pPr>
        <w:pStyle w:val="CodeBlock"/>
      </w:pPr>
      <w:r w:rsidRPr="00CD0156">
        <w:t>Assess soundness of the key methodology behind the main claimed result. Be specific.</w:t>
      </w:r>
    </w:p>
    <w:p w:rsidR="00CD0156" w:rsidRDefault="00CD0156" w:rsidP="000D02FC">
      <w:pPr>
        <w:pStyle w:val="BodyText"/>
      </w:pPr>
      <w:r>
        <w:t xml:space="preserve">With the </w:t>
      </w:r>
      <w:hyperlink w:anchor="Test_Paper" w:history="1">
        <w:r w:rsidRPr="0041763D">
          <w:rPr>
            <w:rStyle w:val="Hyperlink"/>
            <w:b/>
            <w:vanish/>
          </w:rPr>
          <w:t>{{</w:t>
        </w:r>
        <w:r w:rsidRPr="0041763D">
          <w:rPr>
            <w:rStyle w:val="Hyperlink"/>
            <w:i/>
          </w:rPr>
          <w:t>test paper</w:t>
        </w:r>
        <w:r w:rsidRPr="0041763D">
          <w:rPr>
            <w:rStyle w:val="Hyperlink"/>
            <w:b/>
            <w:vanish/>
          </w:rPr>
          <w:t>}}{{LNK: #Test_Paper}}</w:t>
        </w:r>
      </w:hyperlink>
      <w:r w:rsidRPr="00EB0717">
        <w:t xml:space="preserve"> (including SI)</w:t>
      </w:r>
      <w:r>
        <w:t xml:space="preserve"> attached</w:t>
      </w:r>
      <w:r w:rsidRPr="00EB0717">
        <w:t xml:space="preserve">, </w:t>
      </w:r>
      <w:r>
        <w:t>Gemini produced the following response.</w:t>
      </w:r>
    </w:p>
    <w:p w:rsidR="00D4690D" w:rsidRDefault="00D4690D" w:rsidP="000D02FC">
      <w:pPr>
        <w:pStyle w:val="BodyText"/>
        <w:pBdr>
          <w:bottom w:val="single" w:sz="6" w:space="1" w:color="auto"/>
        </w:pBdr>
      </w:pPr>
    </w:p>
    <w:p w:rsidR="00D4690D" w:rsidRPr="00D4690D" w:rsidRDefault="00D4690D" w:rsidP="00D4690D">
      <w:pPr>
        <w:pStyle w:val="Heading2"/>
      </w:pPr>
      <w:r>
        <w:t>Gemini</w:t>
      </w:r>
      <w:r w:rsidRPr="00D4690D">
        <w:t xml:space="preserve"> Answer</w:t>
      </w:r>
    </w:p>
    <w:p w:rsidR="00D4690D" w:rsidRPr="00D4690D" w:rsidRDefault="00D4690D" w:rsidP="00D4690D">
      <w:pPr>
        <w:pStyle w:val="BodyText"/>
      </w:pPr>
      <w:r w:rsidRPr="00D4690D">
        <w:t>Based on the provided document, here is an assessment of the soundness of the key methodology behind the main claimed result:</w:t>
      </w:r>
    </w:p>
    <w:p w:rsidR="00D4690D" w:rsidRPr="00D4690D" w:rsidRDefault="00D4690D" w:rsidP="00D4690D">
      <w:pPr>
        <w:pStyle w:val="BodyText"/>
        <w:rPr>
          <w:rFonts w:eastAsia="Times New Roman"/>
          <w:lang w:eastAsia="ru-RU"/>
        </w:rPr>
      </w:pPr>
      <w:r w:rsidRPr="00D4690D">
        <w:rPr>
          <w:rFonts w:eastAsia="Times New Roman"/>
          <w:b/>
          <w:bCs/>
          <w:lang w:eastAsia="ru-RU"/>
        </w:rPr>
        <w:t>Main Claimed Result:</w:t>
      </w:r>
      <w:r w:rsidRPr="00D4690D">
        <w:rPr>
          <w:rFonts w:eastAsia="Times New Roman"/>
          <w:lang w:eastAsia="ru-RU"/>
        </w:rPr>
        <w:t xml:space="preserve"> Enrichment of the low-abundance water isotope 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 from tap water (natural abundance ~0.04%) to approximately 90% (and up to ~99% in specific fractions).</w:t>
      </w:r>
    </w:p>
    <w:p w:rsidR="00D4690D" w:rsidRPr="00D4690D" w:rsidRDefault="00D4690D" w:rsidP="00D4690D">
      <w:pPr>
        <w:pStyle w:val="BodyText"/>
        <w:rPr>
          <w:b/>
          <w:szCs w:val="19"/>
          <w:lang w:eastAsia="ru-RU"/>
        </w:rPr>
      </w:pPr>
      <w:r w:rsidRPr="00D4690D">
        <w:rPr>
          <w:b/>
          <w:lang w:eastAsia="ru-RU"/>
        </w:rPr>
        <w:t>Key Methodology:</w:t>
      </w:r>
    </w:p>
    <w:p w:rsidR="00D4690D" w:rsidRPr="00D4690D" w:rsidRDefault="00D4690D" w:rsidP="0005016D">
      <w:pPr>
        <w:pStyle w:val="ListNumber"/>
        <w:numPr>
          <w:ilvl w:val="0"/>
          <w:numId w:val="86"/>
        </w:numPr>
        <w:rPr>
          <w:lang w:eastAsia="ru-RU"/>
        </w:rPr>
      </w:pPr>
      <w:r w:rsidRPr="00D4690D">
        <w:rPr>
          <w:b/>
          <w:bCs/>
          <w:lang w:eastAsia="ru-RU"/>
        </w:rPr>
        <w:t>Slow Evaporation:</w:t>
      </w:r>
      <w:r w:rsidRPr="00D4690D">
        <w:rPr>
          <w:lang w:eastAsia="ru-RU"/>
        </w:rPr>
        <w:t xml:space="preserve"> Tap water was initially concentrated by allowing it to evaporate slowly at room temperature in a shallow container. This process preferentially removes the lighter H</w:t>
      </w:r>
      <w:r w:rsidRPr="00D4690D">
        <w:rPr>
          <w:vertAlign w:val="subscript"/>
          <w:lang w:eastAsia="ru-RU"/>
        </w:rPr>
        <w:t>2</w:t>
      </w:r>
      <w:r w:rsidRPr="00D4690D">
        <w:rPr>
          <w:vertAlign w:val="superscript"/>
          <w:lang w:eastAsia="ru-RU"/>
        </w:rPr>
        <w:t>16</w:t>
      </w:r>
      <w:r w:rsidRPr="00D4690D">
        <w:rPr>
          <w:lang w:eastAsia="ru-RU"/>
        </w:rPr>
        <w:t>O isotope, leaving behind water enriched in heavier isotopes like H</w:t>
      </w:r>
      <w:r w:rsidRPr="00D4690D">
        <w:rPr>
          <w:vertAlign w:val="subscript"/>
          <w:lang w:eastAsia="ru-RU"/>
        </w:rPr>
        <w:t>2</w:t>
      </w:r>
      <w:r w:rsidRPr="00D4690D">
        <w:rPr>
          <w:vertAlign w:val="superscript"/>
          <w:lang w:eastAsia="ru-RU"/>
        </w:rPr>
        <w:t>17</w:t>
      </w:r>
      <w:r w:rsidRPr="00D4690D">
        <w:rPr>
          <w:lang w:eastAsia="ru-RU"/>
        </w:rPr>
        <w:t>O and H</w:t>
      </w:r>
      <w:r w:rsidRPr="00D4690D">
        <w:rPr>
          <w:vertAlign w:val="subscript"/>
          <w:lang w:eastAsia="ru-RU"/>
        </w:rPr>
        <w:t>2</w:t>
      </w:r>
      <w:r w:rsidRPr="00D4690D">
        <w:rPr>
          <w:vertAlign w:val="superscript"/>
          <w:lang w:eastAsia="ru-RU"/>
        </w:rPr>
        <w:t>18</w:t>
      </w:r>
      <w:r w:rsidRPr="00D4690D">
        <w:rPr>
          <w:lang w:eastAsia="ru-RU"/>
        </w:rPr>
        <w:t>O.</w:t>
      </w:r>
    </w:p>
    <w:p w:rsidR="00D4690D" w:rsidRPr="00D4690D" w:rsidRDefault="00D4690D" w:rsidP="00D4690D">
      <w:pPr>
        <w:pStyle w:val="ListNumber"/>
        <w:rPr>
          <w:lang w:eastAsia="ru-RU"/>
        </w:rPr>
      </w:pPr>
      <w:r w:rsidRPr="00D4690D">
        <w:rPr>
          <w:b/>
          <w:bCs/>
          <w:lang w:eastAsia="ru-RU"/>
        </w:rPr>
        <w:t>Fractional Distillation:</w:t>
      </w:r>
      <w:r w:rsidRPr="00D4690D">
        <w:rPr>
          <w:lang w:eastAsia="ru-RU"/>
        </w:rPr>
        <w:t xml:space="preserve"> The pre-enriched water was then subjected to fractional distillation using a specific apparatus designed for careful separation. This technique separates components based on differences in their boiling points. Since water isotopes have slightly different boiling points (H</w:t>
      </w:r>
      <w:r w:rsidRPr="00D4690D">
        <w:rPr>
          <w:vertAlign w:val="subscript"/>
          <w:lang w:eastAsia="ru-RU"/>
        </w:rPr>
        <w:t>2</w:t>
      </w:r>
      <w:r w:rsidRPr="00D4690D">
        <w:rPr>
          <w:vertAlign w:val="superscript"/>
          <w:lang w:eastAsia="ru-RU"/>
        </w:rPr>
        <w:t>16</w:t>
      </w:r>
      <w:r w:rsidRPr="00D4690D">
        <w:rPr>
          <w:lang w:eastAsia="ru-RU"/>
        </w:rPr>
        <w:t xml:space="preserve">O boils slightly lower than </w:t>
      </w:r>
      <w:r w:rsidRPr="00D4690D">
        <w:rPr>
          <w:rFonts w:eastAsia="Times New Roman"/>
          <w:lang w:eastAsia="ru-RU"/>
        </w:rPr>
        <w:t>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w:t>
      </w:r>
      <w:r w:rsidRPr="00D4690D">
        <w:rPr>
          <w:lang w:eastAsia="ru-RU"/>
        </w:rPr>
        <w:t>, which boils slightly lower than H</w:t>
      </w:r>
      <w:r w:rsidRPr="00D4690D">
        <w:rPr>
          <w:vertAlign w:val="subscript"/>
          <w:lang w:eastAsia="ru-RU"/>
        </w:rPr>
        <w:t>2</w:t>
      </w:r>
      <w:r w:rsidRPr="00D4690D">
        <w:rPr>
          <w:vertAlign w:val="superscript"/>
          <w:lang w:eastAsia="ru-RU"/>
        </w:rPr>
        <w:t>18</w:t>
      </w:r>
      <w:r w:rsidRPr="00D4690D">
        <w:rPr>
          <w:lang w:eastAsia="ru-RU"/>
        </w:rPr>
        <w:t>O), careful distillation allows for the collection of fractions progressively enriched in the heavier isotopes.</w:t>
      </w:r>
    </w:p>
    <w:p w:rsidR="00D4690D" w:rsidRPr="00EC552A" w:rsidRDefault="00D4690D" w:rsidP="00EC552A">
      <w:pPr>
        <w:pStyle w:val="BodyText"/>
        <w:rPr>
          <w:b/>
          <w:lang w:eastAsia="ru-RU"/>
        </w:rPr>
      </w:pPr>
      <w:r w:rsidRPr="00EC552A">
        <w:rPr>
          <w:b/>
          <w:lang w:eastAsia="ru-RU"/>
        </w:rPr>
        <w:t>Soundness Assessment:</w:t>
      </w:r>
    </w:p>
    <w:p w:rsidR="00D4690D" w:rsidRPr="00D4690D" w:rsidRDefault="00D4690D" w:rsidP="00EC552A">
      <w:pPr>
        <w:pStyle w:val="ListBullet"/>
        <w:rPr>
          <w:lang w:eastAsia="ru-RU"/>
        </w:rPr>
      </w:pPr>
      <w:r w:rsidRPr="00D4690D">
        <w:rPr>
          <w:b/>
          <w:bCs/>
          <w:lang w:eastAsia="ru-RU"/>
        </w:rPr>
        <w:t>Physical Basis:</w:t>
      </w:r>
      <w:r w:rsidRPr="00D4690D">
        <w:rPr>
          <w:lang w:eastAsia="ru-RU"/>
        </w:rPr>
        <w:t xml:space="preserve"> The methodology relies on the established physical principles of differing vapor pressures and boiling points among water isotopes. Slow evaporation concentrates heavier isotopes, and fractional distillation further separates them based on volatility differences. Both techniques are standard and scientifically sound for isotope separation.</w:t>
      </w:r>
    </w:p>
    <w:p w:rsidR="00D4690D" w:rsidRPr="00D4690D" w:rsidRDefault="00D4690D" w:rsidP="00EC552A">
      <w:pPr>
        <w:pStyle w:val="ListBullet"/>
        <w:rPr>
          <w:lang w:eastAsia="ru-RU"/>
        </w:rPr>
      </w:pPr>
      <w:r w:rsidRPr="00D4690D">
        <w:rPr>
          <w:b/>
          <w:bCs/>
          <w:lang w:eastAsia="ru-RU"/>
        </w:rPr>
        <w:t>Experimental Execution:</w:t>
      </w:r>
      <w:r w:rsidRPr="00D4690D">
        <w:rPr>
          <w:lang w:eastAsia="ru-RU"/>
        </w:rPr>
        <w:t xml:space="preserve"> The paper describes controlling the distillation rate to ensure good fractionation and collecting fractions based on specific boiling point ranges, which are crucial steps for successful fractional distillation.</w:t>
      </w:r>
    </w:p>
    <w:p w:rsidR="00D4690D" w:rsidRPr="00D4690D" w:rsidRDefault="00D4690D" w:rsidP="00EC552A">
      <w:pPr>
        <w:pStyle w:val="ListBullet"/>
        <w:rPr>
          <w:lang w:eastAsia="ru-RU"/>
        </w:rPr>
      </w:pPr>
      <w:r w:rsidRPr="00D4690D">
        <w:rPr>
          <w:b/>
          <w:bCs/>
          <w:lang w:eastAsia="ru-RU"/>
        </w:rPr>
        <w:t>Verification Methods:</w:t>
      </w:r>
      <w:r w:rsidRPr="00D4690D">
        <w:rPr>
          <w:lang w:eastAsia="ru-RU"/>
        </w:rPr>
        <w:t xml:space="preserve"> The claimed enrichment was verified using multiple, appropriate analytical techniques: </w:t>
      </w:r>
    </w:p>
    <w:p w:rsidR="00D4690D" w:rsidRPr="00D4690D" w:rsidRDefault="00D4690D" w:rsidP="00EC552A">
      <w:pPr>
        <w:pStyle w:val="ListBullet2"/>
        <w:rPr>
          <w:lang w:eastAsia="ru-RU"/>
        </w:rPr>
      </w:pPr>
      <w:r w:rsidRPr="00D4690D">
        <w:rPr>
          <w:b/>
          <w:bCs/>
          <w:lang w:eastAsia="ru-RU"/>
        </w:rPr>
        <w:t>Gas Chromatography-Mass Spectrometry (GC-MS):</w:t>
      </w:r>
      <w:r w:rsidRPr="00D4690D">
        <w:rPr>
          <w:lang w:eastAsia="ru-RU"/>
        </w:rPr>
        <w:t xml:space="preserve"> The isotopic composition was quantified by analyzing derivatives (1-hexanol and hexamethyldisiloxane (HMDS)) prepared from the water fractions. The calculations accounted for natural isotopic abundances, providing quantitative results (up to 99.7%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xml:space="preserve"> reported in one fraction).</w:t>
      </w:r>
    </w:p>
    <w:p w:rsidR="00D4690D" w:rsidRPr="00D4690D" w:rsidRDefault="00D4690D" w:rsidP="00EC552A">
      <w:pPr>
        <w:pStyle w:val="ListBullet2"/>
        <w:rPr>
          <w:lang w:eastAsia="ru-RU"/>
        </w:rPr>
      </w:pPr>
      <w:r w:rsidRPr="00D4690D">
        <w:rPr>
          <w:b/>
          <w:bCs/>
          <w:lang w:eastAsia="ru-RU"/>
        </w:rPr>
        <w:t>Nuclear Magnetic Resonance (NMR) Spectroscopy:</w:t>
      </w:r>
      <w:r w:rsidRPr="00D4690D">
        <w:rPr>
          <w:lang w:eastAsia="ru-RU"/>
        </w:rPr>
        <w:t xml:space="preserve"> The difference in </w:t>
      </w:r>
      <w:r w:rsidRPr="00EC552A">
        <w:rPr>
          <w:vertAlign w:val="superscript"/>
          <w:lang w:eastAsia="ru-RU"/>
        </w:rPr>
        <w:t>1</w:t>
      </w:r>
      <w:r w:rsidRPr="00D4690D">
        <w:rPr>
          <w:lang w:eastAsia="ru-RU"/>
        </w:rPr>
        <w:t>H NMR chemical shifts between normal water (H</w:t>
      </w:r>
      <w:r w:rsidRPr="00EC552A">
        <w:rPr>
          <w:vertAlign w:val="subscript"/>
          <w:lang w:eastAsia="ru-RU"/>
        </w:rPr>
        <w:t>2</w:t>
      </w:r>
      <w:r w:rsidRPr="00EC552A">
        <w:rPr>
          <w:vertAlign w:val="superscript"/>
          <w:lang w:eastAsia="ru-RU"/>
        </w:rPr>
        <w:t>16</w:t>
      </w:r>
      <w:r w:rsidRPr="00D4690D">
        <w:rPr>
          <w:lang w:eastAsia="ru-RU"/>
        </w:rPr>
        <w:t>O) and enriched water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dissolved in CDCl</w:t>
      </w:r>
      <w:r w:rsidRPr="00EC552A">
        <w:rPr>
          <w:vertAlign w:val="subscript"/>
          <w:lang w:eastAsia="ru-RU"/>
        </w:rPr>
        <w:t>3</w:t>
      </w:r>
      <w:r w:rsidRPr="00D4690D">
        <w:rPr>
          <w:lang w:eastAsia="ru-RU"/>
        </w:rPr>
        <w:t xml:space="preserve">​ provided an independent verification method. A linear correlation between the chemical shift and the percentage of </w:t>
      </w:r>
      <w:r w:rsidRPr="00EC552A">
        <w:rPr>
          <w:vertAlign w:val="superscript"/>
          <w:lang w:eastAsia="ru-RU"/>
        </w:rPr>
        <w:t>17</w:t>
      </w:r>
      <w:r w:rsidRPr="00D4690D">
        <w:rPr>
          <w:lang w:eastAsia="ru-RU"/>
        </w:rPr>
        <w:t>O labeling was demonstrated.</w:t>
      </w:r>
    </w:p>
    <w:p w:rsidR="00D4690D" w:rsidRPr="00D4690D" w:rsidRDefault="00D4690D" w:rsidP="00EC552A">
      <w:pPr>
        <w:pStyle w:val="ListBullet2"/>
        <w:rPr>
          <w:lang w:eastAsia="ru-RU"/>
        </w:rPr>
      </w:pPr>
      <w:r w:rsidRPr="00D4690D">
        <w:rPr>
          <w:b/>
          <w:bCs/>
          <w:lang w:eastAsia="ru-RU"/>
        </w:rPr>
        <w:t>Density Measurements:</w:t>
      </w:r>
      <w:r w:rsidRPr="00D4690D">
        <w:rPr>
          <w:lang w:eastAsia="ru-RU"/>
        </w:rPr>
        <w:t xml:space="preserve"> The density of the highly enriched fraction was measured and found to be significantly greater than that of normal deionized water, consistent with enrichment in the heavier </w:t>
      </w:r>
      <w:r w:rsidRPr="00EC552A">
        <w:rPr>
          <w:vertAlign w:val="superscript"/>
          <w:lang w:eastAsia="ru-RU"/>
        </w:rPr>
        <w:t>17</w:t>
      </w:r>
      <w:r w:rsidRPr="00D4690D">
        <w:rPr>
          <w:lang w:eastAsia="ru-RU"/>
        </w:rPr>
        <w:t>O isotope.</w:t>
      </w:r>
    </w:p>
    <w:p w:rsidR="00D4690D" w:rsidRPr="00333660" w:rsidRDefault="00D4690D" w:rsidP="00333660">
      <w:pPr>
        <w:pStyle w:val="BodyText"/>
        <w:rPr>
          <w:b/>
          <w:lang w:eastAsia="ru-RU"/>
        </w:rPr>
      </w:pPr>
      <w:r w:rsidRPr="00333660">
        <w:rPr>
          <w:b/>
          <w:lang w:eastAsia="ru-RU"/>
        </w:rPr>
        <w:t>Conclusion:</w:t>
      </w:r>
    </w:p>
    <w:p w:rsidR="00D4690D" w:rsidRPr="00D4690D" w:rsidRDefault="00D4690D" w:rsidP="00333660">
      <w:pPr>
        <w:pStyle w:val="BodyText"/>
        <w:rPr>
          <w:lang w:val="ru-RU" w:eastAsia="ru-RU"/>
        </w:rPr>
      </w:pPr>
      <w:r w:rsidRPr="00D4690D">
        <w:rPr>
          <w:lang w:eastAsia="ru-RU"/>
        </w:rPr>
        <w:t xml:space="preserve">The key methodology employed (slow evaporation followed by fractional distillation) is a scientifically sound and established approach for enriching water isotopes. The procedures described appear appropriate for achieving the separation, and the use of multiple standard analytical techniques (GC-MS, NMR, density) provides robust verification of the claimed enrichment levels. </w:t>
      </w:r>
      <w:r w:rsidRPr="00333660">
        <w:rPr>
          <w:lang w:eastAsia="ru-RU"/>
        </w:rPr>
        <w:t>Therefore</w:t>
      </w:r>
      <w:r w:rsidRPr="00D4690D">
        <w:rPr>
          <w:lang w:val="ru-RU" w:eastAsia="ru-RU"/>
        </w:rPr>
        <w:t xml:space="preserve">, </w:t>
      </w:r>
      <w:r w:rsidRPr="00333660">
        <w:rPr>
          <w:lang w:eastAsia="ru-RU"/>
        </w:rPr>
        <w:t>the methodology behind the main result appears sound.</w:t>
      </w:r>
    </w:p>
    <w:p w:rsidR="00CD0156" w:rsidRDefault="00CD0156" w:rsidP="000D02FC">
      <w:pPr>
        <w:pStyle w:val="BodyText"/>
      </w:pPr>
    </w:p>
    <w:p w:rsidR="00CD0156" w:rsidRPr="00EB0717" w:rsidRDefault="00CD0156" w:rsidP="000D02FC">
      <w:pPr>
        <w:pStyle w:val="BodyText"/>
      </w:pPr>
    </w:p>
    <w:p w:rsidR="000D02FC" w:rsidRPr="00EB0717" w:rsidRDefault="00C544C8" w:rsidP="00620A9D">
      <w:pPr>
        <w:pStyle w:val="Heading1-A"/>
      </w:pPr>
      <w:bookmarkStart w:id="174" w:name="Gemini_Analysis"/>
      <w:r w:rsidRPr="0041763D">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41763D">
        <w:rPr>
          <w:vanish/>
        </w:rPr>
        <w:t>}}{{BMK: #Gemini_Analysis}}</w:t>
      </w:r>
      <w:bookmarkEnd w:id="174"/>
    </w:p>
    <w:p w:rsidR="003F24B5" w:rsidRPr="00EB0717" w:rsidRDefault="00741F5C" w:rsidP="003F24B5">
      <w:pPr>
        <w:pStyle w:val="BodyText"/>
        <w:jc w:val="right"/>
      </w:pPr>
      <w:r w:rsidRPr="00741F5C">
        <w:rPr>
          <w:i/>
        </w:rPr>
        <w:t xml:space="preserve">Shared AI chat: </w:t>
      </w:r>
      <w:hyperlink r:id="rId86" w:history="1">
        <w:r w:rsidR="003F24B5"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05016D">
      <w:pPr>
        <w:pStyle w:val="NormalWeb"/>
        <w:numPr>
          <w:ilvl w:val="0"/>
          <w:numId w:val="38"/>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05016D">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05016D">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05016D">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05016D">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05016D">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05016D">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05016D">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05016D">
      <w:pPr>
        <w:pStyle w:val="NormalWeb"/>
        <w:numPr>
          <w:ilvl w:val="0"/>
          <w:numId w:val="3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05016D">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05016D">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05016D">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05016D">
      <w:pPr>
        <w:pStyle w:val="NormalWeb"/>
        <w:numPr>
          <w:ilvl w:val="0"/>
          <w:numId w:val="4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05016D">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05016D">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lastRenderedPageBreak/>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columns (e.g., Vigreux, 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05016D">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05016D">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05016D">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05016D">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05016D">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05016D">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05016D">
      <w:pPr>
        <w:pStyle w:val="NormalWeb"/>
        <w:numPr>
          <w:ilvl w:val="0"/>
          <w:numId w:val="46"/>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05016D">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05016D">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05016D">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05016D">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05016D">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05016D">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05016D">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05016D">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05016D">
      <w:pPr>
        <w:pStyle w:val="NormalWeb"/>
        <w:numPr>
          <w:ilvl w:val="0"/>
          <w:numId w:val="4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05016D">
      <w:pPr>
        <w:pStyle w:val="Heading3-0"/>
        <w:numPr>
          <w:ilvl w:val="0"/>
          <w:numId w:val="70"/>
        </w:numPr>
        <w:spacing w:before="60" w:after="60"/>
      </w:pPr>
      <w:r w:rsidRPr="00EB0717">
        <w:t>Stated Main Result (Link to Section B.1):</w:t>
      </w:r>
    </w:p>
    <w:p w:rsidR="00C13292" w:rsidRPr="00EB0717" w:rsidRDefault="00C13292" w:rsidP="0005016D">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05016D">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05016D">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t>Listing of Core Stages:</w:t>
      </w:r>
    </w:p>
    <w:p w:rsidR="00C13292" w:rsidRPr="00EB0717" w:rsidRDefault="00C13292" w:rsidP="0005016D">
      <w:pPr>
        <w:pStyle w:val="NormalWeb"/>
        <w:numPr>
          <w:ilvl w:val="0"/>
          <w:numId w:val="5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05016D">
      <w:pPr>
        <w:pStyle w:val="NormalWeb"/>
        <w:numPr>
          <w:ilvl w:val="0"/>
          <w:numId w:val="51"/>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05016D">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05016D">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05016D">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05016D">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05016D">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05016D">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05016D">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05016D">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05016D">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05016D">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lastRenderedPageBreak/>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05016D">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05016D">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05016D">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b/>
          <w:bCs/>
          <w:color w:val="1B1C1D"/>
          <w:sz w:val="20"/>
          <w:szCs w:val="20"/>
          <w:lang w:val="pt-BR"/>
        </w:rPr>
        <w:t>Calculation:</w:t>
      </w:r>
      <w:r w:rsidRPr="00B12593">
        <w:rPr>
          <w:rFonts w:ascii="Calibri" w:hAnsi="Calibri" w:cs="Calibri"/>
          <w:color w:val="1B1C1D"/>
          <w:sz w:val="20"/>
          <w:szCs w:val="20"/>
          <w:lang w:val="pt-BR"/>
        </w:rPr>
        <w:t xml:space="preserve"> ln(R/R</w:t>
      </w:r>
      <w:r w:rsidRPr="00B12593">
        <w:rPr>
          <w:rFonts w:ascii="Calibri" w:eastAsia="MS Gothic" w:hAnsi="Calibri" w:cs="Calibri"/>
          <w:color w:val="1B1C1D"/>
          <w:sz w:val="20"/>
          <w:szCs w:val="20"/>
          <w:lang w:val="pt-BR"/>
        </w:rPr>
        <w:t>₀</w:t>
      </w:r>
      <w:r w:rsidRPr="00B12593">
        <w:rPr>
          <w:rFonts w:ascii="Calibri" w:hAnsi="Calibri" w:cs="Calibri"/>
          <w:color w:val="1B1C1D"/>
          <w:sz w:val="20"/>
          <w:szCs w:val="20"/>
          <w:lang w:val="pt-BR"/>
        </w:rPr>
        <w:t xml:space="preserve">) = (0.99 - 1) * ln(0.023) = (-0.01) * (-3.77) = 0.0377. </w:t>
      </w:r>
      <w:r w:rsidRPr="00EB0717">
        <w:rPr>
          <w:rFonts w:ascii="Calibri" w:hAnsi="Calibri" w:cs="Calibri"/>
          <w:color w:val="1B1C1D"/>
          <w:sz w:val="20"/>
          <w:szCs w:val="20"/>
          <w:lang w:val="en-US"/>
        </w:rPr>
        <w:t>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05016D">
      <w:pPr>
        <w:pStyle w:val="NormalWeb"/>
        <w:numPr>
          <w:ilvl w:val="0"/>
          <w:numId w:val="57"/>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05016D">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05016D">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05016D">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05016D">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05016D">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05016D">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lastRenderedPageBreak/>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05016D">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t>D. Equipment/Process - Critical Performance Analysis:</w:t>
      </w:r>
    </w:p>
    <w:p w:rsidR="00AD1240" w:rsidRPr="00EB0717" w:rsidRDefault="00AD1240" w:rsidP="0005016D">
      <w:pPr>
        <w:pStyle w:val="NormalWeb"/>
        <w:numPr>
          <w:ilvl w:val="0"/>
          <w:numId w:val="61"/>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05016D">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05016D">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05016D">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05016D">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05016D">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05016D">
      <w:pPr>
        <w:pStyle w:val="NormalWeb"/>
        <w:numPr>
          <w:ilvl w:val="0"/>
          <w:numId w:val="61"/>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05016D">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05016D">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05016D">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05016D">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05016D">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w:t>
      </w:r>
      <w:r w:rsidRPr="00EB0717">
        <w:rPr>
          <w:rFonts w:ascii="Calibri" w:hAnsi="Calibri" w:cs="Calibri"/>
          <w:color w:val="1B1C1D"/>
          <w:sz w:val="20"/>
          <w:szCs w:val="20"/>
          <w:lang w:val="en-US"/>
        </w:rPr>
        <w:lastRenderedPageBreak/>
        <w:t>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05016D">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color w:val="1B1C1D"/>
          <w:sz w:val="20"/>
          <w:szCs w:val="20"/>
          <w:lang w:val="da-DK"/>
        </w:rPr>
        <w:t>Calculation (Fenske Equation): N_min + 1 = log[(x_D/(1-x_D)) / (x_F/(1-x_F))] / log(</w:t>
      </w:r>
      <w:r w:rsidRPr="00EB0717">
        <w:rPr>
          <w:rFonts w:ascii="Calibri" w:hAnsi="Calibri" w:cs="Calibri"/>
          <w:color w:val="1B1C1D"/>
          <w:sz w:val="20"/>
          <w:szCs w:val="20"/>
          <w:lang w:val="en-US"/>
        </w:rPr>
        <w:t>α</w:t>
      </w:r>
      <w:r w:rsidRPr="00B12593">
        <w:rPr>
          <w:rFonts w:ascii="Calibri" w:hAnsi="Calibri" w:cs="Calibri"/>
          <w:color w:val="1B1C1D"/>
          <w:sz w:val="20"/>
          <w:szCs w:val="20"/>
          <w:lang w:val="da-DK"/>
        </w:rPr>
        <w:t>).</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0.90/0.10) / (0.01/0.99)]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9 / (0.0101)]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891</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 xml:space="preserve">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2.95 / 0.00173 ≈ 1705 theoretical plates.</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 xml:space="preserve">Self-Correction: Let's re-evaluate the starting concentration. </w:t>
      </w:r>
      <w:r w:rsidRPr="00EB0717">
        <w:rPr>
          <w:rFonts w:ascii="Calibri" w:hAnsi="Calibri" w:cs="Calibri"/>
          <w:color w:val="1B1C1D"/>
          <w:sz w:val="20"/>
          <w:szCs w:val="20"/>
          <w:lang w:val="en-US"/>
        </w:rPr>
        <w:t>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05016D">
      <w:pPr>
        <w:pStyle w:val="NormalWeb"/>
        <w:numPr>
          <w:ilvl w:val="0"/>
          <w:numId w:val="64"/>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05016D">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05016D">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05016D">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05016D">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05016D">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05016D">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05016D">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05016D">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05016D">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05016D">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05016D">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05016D">
      <w:pPr>
        <w:pStyle w:val="NormalWeb"/>
        <w:numPr>
          <w:ilvl w:val="0"/>
          <w:numId w:val="67"/>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A43F89" w:rsidRDefault="00AC19A5" w:rsidP="00F63E0E">
      <w:pPr>
        <w:pStyle w:val="Heading1-A"/>
        <w:rPr>
          <w:lang w:val="pt-BR"/>
        </w:rPr>
      </w:pPr>
      <w:bookmarkStart w:id="175" w:name="ChatGPT_o3_Analysis"/>
      <w:r w:rsidRPr="0041763D">
        <w:rPr>
          <w:vanish/>
          <w:lang w:val="pt-BR"/>
        </w:rPr>
        <w:lastRenderedPageBreak/>
        <w:t>{{</w:t>
      </w:r>
      <w:r w:rsidR="00F63E0E" w:rsidRPr="00A43F89">
        <w:rPr>
          <w:lang w:val="pt-BR"/>
        </w:rPr>
        <w:t>ChatGPT o3 - Core Experimental Protocol Analysis – Enrichment of H</w:t>
      </w:r>
      <w:r w:rsidR="00F63E0E" w:rsidRPr="00A43F89">
        <w:rPr>
          <w:vertAlign w:val="subscript"/>
          <w:lang w:val="pt-BR"/>
        </w:rPr>
        <w:t>2</w:t>
      </w:r>
      <w:r w:rsidR="00F63E0E" w:rsidRPr="00A43F89">
        <w:rPr>
          <w:vertAlign w:val="superscript"/>
          <w:lang w:val="pt-BR"/>
        </w:rPr>
        <w:t>17</w:t>
      </w:r>
      <w:r w:rsidR="00F63E0E" w:rsidRPr="00A43F89">
        <w:rPr>
          <w:lang w:val="pt-BR"/>
        </w:rPr>
        <w:t>O</w:t>
      </w:r>
      <w:r w:rsidRPr="0041763D">
        <w:rPr>
          <w:vanish/>
          <w:lang w:val="pt-BR"/>
        </w:rPr>
        <w:t>}}{{BMK: #ChatGPT_o3_Analysis}}</w:t>
      </w:r>
      <w:bookmarkEnd w:id="175"/>
    </w:p>
    <w:p w:rsidR="00F63E0E" w:rsidRPr="00EB0717" w:rsidRDefault="00741F5C" w:rsidP="00C544C8">
      <w:pPr>
        <w:pStyle w:val="BodyText"/>
        <w:jc w:val="right"/>
      </w:pPr>
      <w:r w:rsidRPr="00741F5C">
        <w:rPr>
          <w:i/>
        </w:rPr>
        <w:t xml:space="preserve">Shared AI chat: </w:t>
      </w:r>
      <w:hyperlink r:id="rId87" w:history="1">
        <w:r w:rsidR="00C544C8" w:rsidRPr="00EB0717">
          <w:rPr>
            <w:rStyle w:val="Hyperlink"/>
          </w:rPr>
          <w:t>chat</w:t>
        </w:r>
      </w:hyperlink>
      <w:r w:rsidR="00C544C8" w:rsidRPr="00EB0717">
        <w:t xml:space="preserve"> and </w:t>
      </w:r>
      <w:hyperlink r:id="rId88" w:history="1">
        <w:r w:rsidR="00C544C8"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05016D">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05016D">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05016D">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05016D">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05016D">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05016D">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05016D">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05016D">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05016D">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05016D">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05016D">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D. Equipment/Process – Critical Performance Analysis</w:t>
      </w:r>
    </w:p>
    <w:p w:rsidR="00AC19A5" w:rsidRPr="00EB0717" w:rsidRDefault="00AC19A5" w:rsidP="0005016D">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05016D">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05016D">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05016D">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05016D">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05016D">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05016D">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05016D">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05016D">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05016D">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05016D">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05016D">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176" w:name="Fair_Use_Statement"/>
      <w:r w:rsidRPr="0041763D">
        <w:rPr>
          <w:vanish/>
        </w:rPr>
        <w:lastRenderedPageBreak/>
        <w:t>{{</w:t>
      </w:r>
      <w:r w:rsidR="00590A0D" w:rsidRPr="00EB0717">
        <w:t>Fair Use Statement - Shar</w:t>
      </w:r>
      <w:r w:rsidR="000C6653" w:rsidRPr="00EB0717">
        <w:t>ing</w:t>
      </w:r>
      <w:r w:rsidR="00590A0D" w:rsidRPr="00EB0717">
        <w:t xml:space="preserve"> Test Paper</w:t>
      </w:r>
      <w:r w:rsidRPr="0041763D">
        <w:rPr>
          <w:vanish/>
        </w:rPr>
        <w:t>}}{{BMK: #Fair_Use_Statement}}</w:t>
      </w:r>
      <w:bookmarkEnd w:id="176"/>
    </w:p>
    <w:p w:rsidR="00695DBE" w:rsidRPr="00EB0717" w:rsidRDefault="00695DBE" w:rsidP="0005016D">
      <w:pPr>
        <w:pStyle w:val="Heading2-"/>
        <w:numPr>
          <w:ilvl w:val="0"/>
          <w:numId w:val="35"/>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bookmarkEnd w:id="0"/>
    <w:p w:rsidR="00695DBE" w:rsidRPr="00EB0717" w:rsidRDefault="00695DBE" w:rsidP="00695DBE">
      <w:pPr>
        <w:spacing w:after="120"/>
      </w:pPr>
    </w:p>
    <w:sectPr w:rsidR="00695DBE" w:rsidRPr="00EB0717" w:rsidSect="0034694B">
      <w:headerReference w:type="default" r:id="rId89"/>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016D" w:rsidRDefault="0005016D">
      <w:r>
        <w:separator/>
      </w:r>
    </w:p>
  </w:endnote>
  <w:endnote w:type="continuationSeparator" w:id="0">
    <w:p w:rsidR="0005016D" w:rsidRDefault="000501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Google Sans">
    <w:panose1 w:val="020B0503030502040204"/>
    <w:charset w:val="CC"/>
    <w:family w:val="swiss"/>
    <w:pitch w:val="variable"/>
    <w:sig w:usb0="20000287" w:usb1="00000000"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72EB" w:rsidRDefault="000D72EB">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42E9" w:rsidRDefault="008542E9"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542E9">
      <w:trPr>
        <w:jc w:val="center"/>
      </w:trPr>
      <w:tc>
        <w:tcPr>
          <w:tcW w:w="2500" w:type="pct"/>
        </w:tcPr>
        <w:p w:rsidR="008542E9" w:rsidRDefault="008542E9" w:rsidP="008542E9">
          <w:pPr>
            <w:spacing w:before="60"/>
          </w:pPr>
          <w:r>
            <w:fldChar w:fldCharType="begin"/>
          </w:r>
          <w:r>
            <w:instrText xml:space="preserve"> DATE  \@ "MMMM d, yyyy"  \* MERGEFORMAT </w:instrText>
          </w:r>
          <w:r>
            <w:fldChar w:fldCharType="separate"/>
          </w:r>
          <w:r w:rsidR="004F7EAA">
            <w:rPr>
              <w:noProof/>
            </w:rPr>
            <w:t>May 18, 2025</w:t>
          </w:r>
          <w:r>
            <w:fldChar w:fldCharType="end"/>
          </w:r>
        </w:p>
      </w:tc>
      <w:tc>
        <w:tcPr>
          <w:tcW w:w="2500" w:type="pct"/>
        </w:tcPr>
        <w:p w:rsidR="008542E9" w:rsidRDefault="008542E9" w:rsidP="008542E9">
          <w:pPr>
            <w:spacing w:before="60"/>
            <w:jc w:val="right"/>
          </w:pPr>
          <w:r>
            <w:fldChar w:fldCharType="begin"/>
          </w:r>
          <w:r>
            <w:instrText xml:space="preserve"> PAGE   \* MERGEFORMAT </w:instrText>
          </w:r>
          <w:r>
            <w:fldChar w:fldCharType="separate"/>
          </w:r>
          <w:r w:rsidR="004F7EAA">
            <w:rPr>
              <w:noProof/>
            </w:rPr>
            <w:t>20</w:t>
          </w:r>
          <w:r>
            <w:fldChar w:fldCharType="end"/>
          </w:r>
        </w:p>
      </w:tc>
    </w:tr>
  </w:tbl>
  <w:p w:rsidR="008542E9" w:rsidRPr="00064BEB" w:rsidRDefault="008542E9" w:rsidP="008542E9">
    <w:pPr>
      <w:jc w:val="center"/>
      <w:rPr>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542E9" w:rsidRDefault="008542E9"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542E9">
      <w:trPr>
        <w:jc w:val="center"/>
      </w:trPr>
      <w:tc>
        <w:tcPr>
          <w:tcW w:w="2500" w:type="pct"/>
        </w:tcPr>
        <w:p w:rsidR="008542E9" w:rsidRDefault="008542E9" w:rsidP="008542E9">
          <w:pPr>
            <w:spacing w:before="60"/>
          </w:pPr>
          <w:r>
            <w:fldChar w:fldCharType="begin"/>
          </w:r>
          <w:r>
            <w:instrText xml:space="preserve"> DATE  \@ "MMMM d, yyyy"  \* MERGEFORMAT </w:instrText>
          </w:r>
          <w:r>
            <w:fldChar w:fldCharType="separate"/>
          </w:r>
          <w:r w:rsidR="004F7EAA">
            <w:rPr>
              <w:noProof/>
            </w:rPr>
            <w:t>May 18, 2025</w:t>
          </w:r>
          <w:r>
            <w:fldChar w:fldCharType="end"/>
          </w:r>
        </w:p>
      </w:tc>
      <w:tc>
        <w:tcPr>
          <w:tcW w:w="2500" w:type="pct"/>
        </w:tcPr>
        <w:p w:rsidR="008542E9" w:rsidRDefault="008542E9" w:rsidP="008542E9">
          <w:pPr>
            <w:spacing w:before="60"/>
            <w:jc w:val="right"/>
          </w:pPr>
          <w:r>
            <w:fldChar w:fldCharType="begin"/>
          </w:r>
          <w:r>
            <w:instrText xml:space="preserve"> PAGE   \* MERGEFORMAT </w:instrText>
          </w:r>
          <w:r>
            <w:fldChar w:fldCharType="separate"/>
          </w:r>
          <w:r w:rsidR="005D36CE">
            <w:rPr>
              <w:noProof/>
            </w:rPr>
            <w:t>1</w:t>
          </w:r>
          <w:r>
            <w:fldChar w:fldCharType="end"/>
          </w:r>
        </w:p>
      </w:tc>
    </w:tr>
  </w:tbl>
  <w:p w:rsidR="008542E9" w:rsidRPr="00064BEB" w:rsidRDefault="008542E9" w:rsidP="008542E9">
    <w:pPr>
      <w:jc w:val="center"/>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016D" w:rsidRDefault="0005016D">
      <w:pPr>
        <w:spacing w:line="259" w:lineRule="auto"/>
        <w:ind w:left="280"/>
      </w:pPr>
      <w:r>
        <w:separator/>
      </w:r>
    </w:p>
  </w:footnote>
  <w:footnote w:type="continuationSeparator" w:id="0">
    <w:p w:rsidR="0005016D" w:rsidRDefault="0005016D">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0D72EB">
      <w:tc>
        <w:tcPr>
          <w:tcW w:w="620" w:type="pct"/>
          <w:shd w:val="clear" w:color="auto" w:fill="FFFFCC"/>
        </w:tcPr>
        <w:p w:rsidR="000D72EB" w:rsidRDefault="000D72EB" w:rsidP="000A5BCD">
          <w:pPr>
            <w:pStyle w:val="Header"/>
            <w:rPr>
              <w:b/>
              <w:sz w:val="18"/>
              <w:szCs w:val="18"/>
            </w:rPr>
          </w:pPr>
          <w:r>
            <w:rPr>
              <w:b/>
              <w:sz w:val="18"/>
              <w:szCs w:val="18"/>
            </w:rPr>
            <w:t>APPENDIX</w:t>
          </w:r>
        </w:p>
      </w:tc>
      <w:tc>
        <w:tcPr>
          <w:tcW w:w="4380" w:type="pct"/>
          <w:shd w:val="clear" w:color="auto" w:fill="FFFFCC"/>
        </w:tcPr>
        <w:p w:rsidR="000D72EB" w:rsidRDefault="000D72EB"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4F7EAA">
            <w:rPr>
              <w:b/>
              <w:noProof/>
              <w:sz w:val="18"/>
              <w:szCs w:val="18"/>
            </w:rPr>
            <w:t>Fair Use Statement - Sharing Test Paper</w:t>
          </w:r>
          <w:r w:rsidRPr="006A6D6C">
            <w:rPr>
              <w:b/>
              <w:sz w:val="18"/>
              <w:szCs w:val="18"/>
            </w:rPr>
            <w:fldChar w:fldCharType="end"/>
          </w:r>
        </w:p>
      </w:tc>
    </w:tr>
  </w:tbl>
  <w:p w:rsidR="000D72EB" w:rsidRPr="00AB0660" w:rsidRDefault="000D72EB"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65A257B8"/>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0"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3"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2"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4"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8"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5"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9"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5"/>
  </w:num>
  <w:num w:numId="2">
    <w:abstractNumId w:val="10"/>
  </w:num>
  <w:num w:numId="3">
    <w:abstractNumId w:val="4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4"/>
  </w:num>
  <w:num w:numId="10">
    <w:abstractNumId w:val="3"/>
  </w:num>
  <w:num w:numId="11">
    <w:abstractNumId w:val="22"/>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43"/>
  </w:num>
  <w:num w:numId="21">
    <w:abstractNumId w:val="32"/>
  </w:num>
  <w:num w:numId="22">
    <w:abstractNumId w:val="24"/>
  </w:num>
  <w:num w:numId="23">
    <w:abstractNumId w:val="24"/>
    <w:lvlOverride w:ilvl="0">
      <w:startOverride w:val="1"/>
    </w:lvlOverride>
  </w:num>
  <w:num w:numId="24">
    <w:abstractNumId w:val="2"/>
  </w:num>
  <w:num w:numId="25">
    <w:abstractNumId w:val="1"/>
    <w:lvlOverride w:ilvl="0">
      <w:startOverride w:val="1"/>
    </w:lvlOverride>
  </w:num>
  <w:num w:numId="26">
    <w:abstractNumId w:val="1"/>
  </w:num>
  <w:num w:numId="27">
    <w:abstractNumId w:val="1"/>
    <w:lvlOverride w:ilvl="0">
      <w:startOverride w:val="1"/>
    </w:lvlOverride>
  </w:num>
  <w:num w:numId="28">
    <w:abstractNumId w:val="1"/>
    <w:lvlOverride w:ilvl="0">
      <w:startOverride w:val="1"/>
    </w:lvlOverride>
  </w:num>
  <w:num w:numId="29">
    <w:abstractNumId w:val="58"/>
  </w:num>
  <w:num w:numId="30">
    <w:abstractNumId w:val="1"/>
    <w:lvlOverride w:ilvl="0">
      <w:startOverride w:val="1"/>
    </w:lvlOverride>
  </w:num>
  <w:num w:numId="31">
    <w:abstractNumId w:val="46"/>
  </w:num>
  <w:num w:numId="32">
    <w:abstractNumId w:val="46"/>
    <w:lvlOverride w:ilvl="0">
      <w:startOverride w:val="1"/>
    </w:lvlOverride>
  </w:num>
  <w:num w:numId="33">
    <w:abstractNumId w:val="18"/>
  </w:num>
  <w:num w:numId="34">
    <w:abstractNumId w:val="29"/>
  </w:num>
  <w:num w:numId="35">
    <w:abstractNumId w:val="29"/>
    <w:lvlOverride w:ilvl="0">
      <w:startOverride w:val="1"/>
    </w:lvlOverride>
  </w:num>
  <w:num w:numId="36">
    <w:abstractNumId w:val="29"/>
    <w:lvlOverride w:ilvl="0">
      <w:startOverride w:val="1"/>
    </w:lvlOverride>
  </w:num>
  <w:num w:numId="37">
    <w:abstractNumId w:val="28"/>
  </w:num>
  <w:num w:numId="38">
    <w:abstractNumId w:val="40"/>
    <w:lvlOverride w:ilvl="0">
      <w:lvl w:ilvl="0">
        <w:numFmt w:val="bullet"/>
        <w:lvlText w:val="o"/>
        <w:lvlJc w:val="left"/>
        <w:pPr>
          <w:tabs>
            <w:tab w:val="num" w:pos="720"/>
          </w:tabs>
          <w:ind w:left="720" w:hanging="360"/>
        </w:pPr>
        <w:rPr>
          <w:rFonts w:ascii="Courier New" w:hAnsi="Courier New" w:hint="default"/>
          <w:sz w:val="20"/>
        </w:rPr>
      </w:lvl>
    </w:lvlOverride>
  </w:num>
  <w:num w:numId="39">
    <w:abstractNumId w:val="42"/>
    <w:lvlOverride w:ilvl="0">
      <w:lvl w:ilvl="0">
        <w:numFmt w:val="bullet"/>
        <w:lvlText w:val=""/>
        <w:lvlJc w:val="left"/>
        <w:pPr>
          <w:tabs>
            <w:tab w:val="num" w:pos="720"/>
          </w:tabs>
          <w:ind w:left="720" w:hanging="360"/>
        </w:pPr>
        <w:rPr>
          <w:rFonts w:ascii="Wingdings" w:hAnsi="Wingdings" w:hint="default"/>
          <w:sz w:val="20"/>
        </w:rPr>
      </w:lvl>
    </w:lvlOverride>
  </w:num>
  <w:num w:numId="40">
    <w:abstractNumId w:val="23"/>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63"/>
    <w:lvlOverride w:ilvl="0">
      <w:lvl w:ilvl="0">
        <w:numFmt w:val="bullet"/>
        <w:lvlText w:val="o"/>
        <w:lvlJc w:val="left"/>
        <w:pPr>
          <w:tabs>
            <w:tab w:val="num" w:pos="720"/>
          </w:tabs>
          <w:ind w:left="720" w:hanging="360"/>
        </w:pPr>
        <w:rPr>
          <w:rFonts w:ascii="Courier New" w:hAnsi="Courier New" w:hint="default"/>
          <w:sz w:val="20"/>
        </w:rPr>
      </w:lvl>
    </w:lvlOverride>
  </w:num>
  <w:num w:numId="42">
    <w:abstractNumId w:val="36"/>
    <w:lvlOverride w:ilvl="0">
      <w:lvl w:ilvl="0">
        <w:numFmt w:val="bullet"/>
        <w:lvlText w:val=""/>
        <w:lvlJc w:val="left"/>
        <w:pPr>
          <w:tabs>
            <w:tab w:val="num" w:pos="720"/>
          </w:tabs>
          <w:ind w:left="720" w:hanging="360"/>
        </w:pPr>
        <w:rPr>
          <w:rFonts w:ascii="Wingdings" w:hAnsi="Wingdings" w:hint="default"/>
          <w:sz w:val="20"/>
        </w:rPr>
      </w:lvl>
    </w:lvlOverride>
  </w:num>
  <w:num w:numId="43">
    <w:abstractNumId w:val="38"/>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49"/>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21"/>
    <w:lvlOverride w:ilvl="0">
      <w:lvl w:ilvl="0">
        <w:numFmt w:val="bullet"/>
        <w:lvlText w:val="o"/>
        <w:lvlJc w:val="left"/>
        <w:pPr>
          <w:tabs>
            <w:tab w:val="num" w:pos="720"/>
          </w:tabs>
          <w:ind w:left="720" w:hanging="360"/>
        </w:pPr>
        <w:rPr>
          <w:rFonts w:ascii="Courier New" w:hAnsi="Courier New" w:hint="default"/>
          <w:sz w:val="20"/>
        </w:rPr>
      </w:lvl>
    </w:lvlOverride>
  </w:num>
  <w:num w:numId="47">
    <w:abstractNumId w:val="17"/>
    <w:lvlOverride w:ilvl="0">
      <w:lvl w:ilvl="0">
        <w:numFmt w:val="bullet"/>
        <w:lvlText w:val=""/>
        <w:lvlJc w:val="left"/>
        <w:pPr>
          <w:tabs>
            <w:tab w:val="num" w:pos="720"/>
          </w:tabs>
          <w:ind w:left="720" w:hanging="360"/>
        </w:pPr>
        <w:rPr>
          <w:rFonts w:ascii="Wingdings" w:hAnsi="Wingdings" w:hint="default"/>
          <w:sz w:val="20"/>
        </w:rPr>
      </w:lvl>
    </w:lvlOverride>
  </w:num>
  <w:num w:numId="48">
    <w:abstractNumId w:val="27"/>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50"/>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8"/>
    <w:lvlOverride w:ilvl="0">
      <w:lvl w:ilvl="0">
        <w:numFmt w:val="bullet"/>
        <w:lvlText w:val="o"/>
        <w:lvlJc w:val="left"/>
        <w:pPr>
          <w:tabs>
            <w:tab w:val="num" w:pos="720"/>
          </w:tabs>
          <w:ind w:left="720" w:hanging="360"/>
        </w:pPr>
        <w:rPr>
          <w:rFonts w:ascii="Courier New" w:hAnsi="Courier New" w:hint="default"/>
          <w:sz w:val="20"/>
        </w:rPr>
      </w:lvl>
    </w:lvlOverride>
  </w:num>
  <w:num w:numId="52">
    <w:abstractNumId w:val="61"/>
  </w:num>
  <w:num w:numId="53">
    <w:abstractNumId w:val="19"/>
  </w:num>
  <w:num w:numId="54">
    <w:abstractNumId w:val="48"/>
  </w:num>
  <w:num w:numId="55">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56">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7">
    <w:abstractNumId w:val="52"/>
  </w:num>
  <w:num w:numId="58">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60">
    <w:abstractNumId w:val="5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25"/>
  </w:num>
  <w:num w:numId="62">
    <w:abstractNumId w:val="44"/>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0"/>
    <w:lvlOverride w:ilvl="0">
      <w:lvl w:ilvl="0">
        <w:numFmt w:val="bullet"/>
        <w:lvlText w:val=""/>
        <w:lvlJc w:val="left"/>
        <w:pPr>
          <w:tabs>
            <w:tab w:val="num" w:pos="720"/>
          </w:tabs>
          <w:ind w:left="720" w:hanging="360"/>
        </w:pPr>
        <w:rPr>
          <w:rFonts w:ascii="Wingdings" w:hAnsi="Wingdings" w:hint="default"/>
          <w:sz w:val="20"/>
        </w:rPr>
      </w:lvl>
    </w:lvlOverride>
  </w:num>
  <w:num w:numId="64">
    <w:abstractNumId w:val="13"/>
  </w:num>
  <w:num w:numId="65">
    <w:abstractNumId w:val="45"/>
    <w:lvlOverride w:ilvl="0">
      <w:lvl w:ilvl="0">
        <w:numFmt w:val="bullet"/>
        <w:lvlText w:val="o"/>
        <w:lvlJc w:val="left"/>
        <w:pPr>
          <w:tabs>
            <w:tab w:val="num" w:pos="720"/>
          </w:tabs>
          <w:ind w:left="720" w:hanging="360"/>
        </w:pPr>
        <w:rPr>
          <w:rFonts w:ascii="Courier New" w:hAnsi="Courier New" w:hint="default"/>
          <w:sz w:val="20"/>
        </w:rPr>
      </w:lvl>
    </w:lvlOverride>
  </w:num>
  <w:num w:numId="66">
    <w:abstractNumId w:val="51"/>
  </w:num>
  <w:num w:numId="67">
    <w:abstractNumId w:val="34"/>
    <w:lvlOverride w:ilvl="0">
      <w:lvl w:ilvl="0">
        <w:numFmt w:val="bullet"/>
        <w:lvlText w:val=""/>
        <w:lvlJc w:val="left"/>
        <w:pPr>
          <w:tabs>
            <w:tab w:val="num" w:pos="720"/>
          </w:tabs>
          <w:ind w:left="720" w:hanging="360"/>
        </w:pPr>
        <w:rPr>
          <w:rFonts w:ascii="Wingdings" w:hAnsi="Wingdings" w:hint="default"/>
          <w:sz w:val="20"/>
        </w:rPr>
      </w:lvl>
    </w:lvlOverride>
  </w:num>
  <w:num w:numId="68">
    <w:abstractNumId w:val="57"/>
  </w:num>
  <w:num w:numId="69">
    <w:abstractNumId w:val="47"/>
  </w:num>
  <w:num w:numId="70">
    <w:abstractNumId w:val="47"/>
    <w:lvlOverride w:ilvl="0">
      <w:startOverride w:val="1"/>
    </w:lvlOverride>
  </w:num>
  <w:num w:numId="71">
    <w:abstractNumId w:val="55"/>
  </w:num>
  <w:num w:numId="72">
    <w:abstractNumId w:val="60"/>
  </w:num>
  <w:num w:numId="73">
    <w:abstractNumId w:val="7"/>
  </w:num>
  <w:num w:numId="74">
    <w:abstractNumId w:val="14"/>
  </w:num>
  <w:num w:numId="75">
    <w:abstractNumId w:val="53"/>
  </w:num>
  <w:num w:numId="76">
    <w:abstractNumId w:val="39"/>
  </w:num>
  <w:num w:numId="77">
    <w:abstractNumId w:val="11"/>
  </w:num>
  <w:num w:numId="78">
    <w:abstractNumId w:val="26"/>
  </w:num>
  <w:num w:numId="79">
    <w:abstractNumId w:val="33"/>
  </w:num>
  <w:num w:numId="80">
    <w:abstractNumId w:val="56"/>
  </w:num>
  <w:num w:numId="81">
    <w:abstractNumId w:val="62"/>
  </w:num>
  <w:num w:numId="82">
    <w:abstractNumId w:val="64"/>
  </w:num>
  <w:num w:numId="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
    <w:lvlOverride w:ilvl="0">
      <w:startOverride w:val="1"/>
    </w:lvlOverride>
  </w:num>
  <w:num w:numId="85">
    <w:abstractNumId w:val="29"/>
    <w:lvlOverride w:ilvl="0">
      <w:startOverride w:val="1"/>
    </w:lvlOverride>
  </w:num>
  <w:num w:numId="86">
    <w:abstractNumId w:val="1"/>
    <w:lvlOverride w:ilvl="0">
      <w:startOverride w:val="1"/>
    </w:lvlOverride>
  </w:num>
  <w:num w:numId="87">
    <w:abstractNumId w:val="0"/>
  </w:num>
  <w:num w:numId="88">
    <w:abstractNumId w:val="1"/>
    <w:lvlOverride w:ilvl="0">
      <w:startOverride w:val="1"/>
    </w:lvlOverride>
  </w:num>
  <w:num w:numId="89">
    <w:abstractNumId w:val="46"/>
    <w:lvlOverride w:ilvl="0">
      <w:startOverride w:val="1"/>
    </w:lvlOverride>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47D6F"/>
    <w:rsid w:val="0005016D"/>
    <w:rsid w:val="0005157F"/>
    <w:rsid w:val="00055A1F"/>
    <w:rsid w:val="0005619A"/>
    <w:rsid w:val="00064E2A"/>
    <w:rsid w:val="00066B95"/>
    <w:rsid w:val="00071C64"/>
    <w:rsid w:val="00073AC4"/>
    <w:rsid w:val="00082751"/>
    <w:rsid w:val="00084358"/>
    <w:rsid w:val="00086B6D"/>
    <w:rsid w:val="00087FAF"/>
    <w:rsid w:val="00091808"/>
    <w:rsid w:val="00092D30"/>
    <w:rsid w:val="000A3AD9"/>
    <w:rsid w:val="000A582E"/>
    <w:rsid w:val="000A5BCD"/>
    <w:rsid w:val="000A65FC"/>
    <w:rsid w:val="000A7698"/>
    <w:rsid w:val="000A7C1B"/>
    <w:rsid w:val="000B09FF"/>
    <w:rsid w:val="000B0A7E"/>
    <w:rsid w:val="000B14DD"/>
    <w:rsid w:val="000B1CA8"/>
    <w:rsid w:val="000B5E3B"/>
    <w:rsid w:val="000B7416"/>
    <w:rsid w:val="000C3BC0"/>
    <w:rsid w:val="000C4ED8"/>
    <w:rsid w:val="000C6653"/>
    <w:rsid w:val="000C78C1"/>
    <w:rsid w:val="000D02FC"/>
    <w:rsid w:val="000D678B"/>
    <w:rsid w:val="000D72EB"/>
    <w:rsid w:val="000D7DDE"/>
    <w:rsid w:val="000E1F11"/>
    <w:rsid w:val="000E3832"/>
    <w:rsid w:val="000E3CB6"/>
    <w:rsid w:val="000E567B"/>
    <w:rsid w:val="000E5A76"/>
    <w:rsid w:val="000F3572"/>
    <w:rsid w:val="000F3E7F"/>
    <w:rsid w:val="000F5E27"/>
    <w:rsid w:val="001021EB"/>
    <w:rsid w:val="00103126"/>
    <w:rsid w:val="00105497"/>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3AA2"/>
    <w:rsid w:val="0018421C"/>
    <w:rsid w:val="00184CDD"/>
    <w:rsid w:val="001876D7"/>
    <w:rsid w:val="001879CC"/>
    <w:rsid w:val="0019003B"/>
    <w:rsid w:val="001904F6"/>
    <w:rsid w:val="00191D3E"/>
    <w:rsid w:val="0019563D"/>
    <w:rsid w:val="00197B4D"/>
    <w:rsid w:val="001A4C00"/>
    <w:rsid w:val="001A6EC4"/>
    <w:rsid w:val="001B0745"/>
    <w:rsid w:val="001B1A7F"/>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015E"/>
    <w:rsid w:val="00252374"/>
    <w:rsid w:val="00252D48"/>
    <w:rsid w:val="00253279"/>
    <w:rsid w:val="00255302"/>
    <w:rsid w:val="0025620C"/>
    <w:rsid w:val="0025663A"/>
    <w:rsid w:val="00257F57"/>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63D"/>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363"/>
    <w:rsid w:val="00463D5A"/>
    <w:rsid w:val="004714D8"/>
    <w:rsid w:val="004728FA"/>
    <w:rsid w:val="00480DFC"/>
    <w:rsid w:val="0048494E"/>
    <w:rsid w:val="00490419"/>
    <w:rsid w:val="00490F9C"/>
    <w:rsid w:val="00491A4A"/>
    <w:rsid w:val="004936A6"/>
    <w:rsid w:val="0049596B"/>
    <w:rsid w:val="00496CE6"/>
    <w:rsid w:val="00497F2C"/>
    <w:rsid w:val="004A1575"/>
    <w:rsid w:val="004A19A7"/>
    <w:rsid w:val="004A1DD9"/>
    <w:rsid w:val="004A6175"/>
    <w:rsid w:val="004A677A"/>
    <w:rsid w:val="004A7B3A"/>
    <w:rsid w:val="004B0418"/>
    <w:rsid w:val="004B1288"/>
    <w:rsid w:val="004B12E8"/>
    <w:rsid w:val="004B3C21"/>
    <w:rsid w:val="004B4D49"/>
    <w:rsid w:val="004B54DF"/>
    <w:rsid w:val="004C18E1"/>
    <w:rsid w:val="004C7145"/>
    <w:rsid w:val="004D222A"/>
    <w:rsid w:val="004D258B"/>
    <w:rsid w:val="004D2C20"/>
    <w:rsid w:val="004E0801"/>
    <w:rsid w:val="004E6674"/>
    <w:rsid w:val="004F244C"/>
    <w:rsid w:val="004F41C1"/>
    <w:rsid w:val="004F4322"/>
    <w:rsid w:val="004F5D75"/>
    <w:rsid w:val="004F6867"/>
    <w:rsid w:val="004F7EAA"/>
    <w:rsid w:val="00502E46"/>
    <w:rsid w:val="00502E50"/>
    <w:rsid w:val="00504299"/>
    <w:rsid w:val="0050478A"/>
    <w:rsid w:val="00506241"/>
    <w:rsid w:val="0051459E"/>
    <w:rsid w:val="00515E7F"/>
    <w:rsid w:val="00517C8F"/>
    <w:rsid w:val="00520051"/>
    <w:rsid w:val="00520061"/>
    <w:rsid w:val="00520C51"/>
    <w:rsid w:val="005229F2"/>
    <w:rsid w:val="005252A1"/>
    <w:rsid w:val="0052564C"/>
    <w:rsid w:val="00530240"/>
    <w:rsid w:val="00533A12"/>
    <w:rsid w:val="00536384"/>
    <w:rsid w:val="0054345D"/>
    <w:rsid w:val="00545BB2"/>
    <w:rsid w:val="00547B28"/>
    <w:rsid w:val="00551A0E"/>
    <w:rsid w:val="00553347"/>
    <w:rsid w:val="00554363"/>
    <w:rsid w:val="005546F2"/>
    <w:rsid w:val="00554D4B"/>
    <w:rsid w:val="005575FC"/>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36CE"/>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1AB2"/>
    <w:rsid w:val="006F2C33"/>
    <w:rsid w:val="006F481A"/>
    <w:rsid w:val="006F547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1F5C"/>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A32F9"/>
    <w:rsid w:val="007A596A"/>
    <w:rsid w:val="007B2310"/>
    <w:rsid w:val="007B3915"/>
    <w:rsid w:val="007B456C"/>
    <w:rsid w:val="007B6663"/>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05ED"/>
    <w:rsid w:val="007F2F16"/>
    <w:rsid w:val="007F5651"/>
    <w:rsid w:val="007F592A"/>
    <w:rsid w:val="00805BA8"/>
    <w:rsid w:val="00815D0F"/>
    <w:rsid w:val="0082060D"/>
    <w:rsid w:val="00825CB0"/>
    <w:rsid w:val="00830651"/>
    <w:rsid w:val="00831AE7"/>
    <w:rsid w:val="008362FE"/>
    <w:rsid w:val="008370E3"/>
    <w:rsid w:val="0084073E"/>
    <w:rsid w:val="0084090E"/>
    <w:rsid w:val="008424A1"/>
    <w:rsid w:val="008424BF"/>
    <w:rsid w:val="00843FFA"/>
    <w:rsid w:val="00844ED5"/>
    <w:rsid w:val="008508CC"/>
    <w:rsid w:val="008542E9"/>
    <w:rsid w:val="008552CA"/>
    <w:rsid w:val="00862BDB"/>
    <w:rsid w:val="00862D71"/>
    <w:rsid w:val="00865050"/>
    <w:rsid w:val="00865D20"/>
    <w:rsid w:val="00865EB8"/>
    <w:rsid w:val="00866D96"/>
    <w:rsid w:val="0087285F"/>
    <w:rsid w:val="00873A39"/>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36C5"/>
    <w:rsid w:val="008D4060"/>
    <w:rsid w:val="008D64B6"/>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117B"/>
    <w:rsid w:val="0092438E"/>
    <w:rsid w:val="0092552F"/>
    <w:rsid w:val="00935850"/>
    <w:rsid w:val="00936857"/>
    <w:rsid w:val="00936BB0"/>
    <w:rsid w:val="00936BDB"/>
    <w:rsid w:val="00940818"/>
    <w:rsid w:val="00941923"/>
    <w:rsid w:val="00943230"/>
    <w:rsid w:val="00943ACF"/>
    <w:rsid w:val="009449A8"/>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67AC"/>
    <w:rsid w:val="009973BE"/>
    <w:rsid w:val="009A0013"/>
    <w:rsid w:val="009A1D55"/>
    <w:rsid w:val="009A2BA0"/>
    <w:rsid w:val="009A70E4"/>
    <w:rsid w:val="009A7E82"/>
    <w:rsid w:val="009B53BD"/>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56559"/>
    <w:rsid w:val="00A577D6"/>
    <w:rsid w:val="00A63871"/>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63AF"/>
    <w:rsid w:val="00AA1E75"/>
    <w:rsid w:val="00AA2C45"/>
    <w:rsid w:val="00AA307D"/>
    <w:rsid w:val="00AB0660"/>
    <w:rsid w:val="00AB2460"/>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561A"/>
    <w:rsid w:val="00B000C7"/>
    <w:rsid w:val="00B023AE"/>
    <w:rsid w:val="00B02F93"/>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23AC"/>
    <w:rsid w:val="00BA5948"/>
    <w:rsid w:val="00BA6E4B"/>
    <w:rsid w:val="00BB36FA"/>
    <w:rsid w:val="00BB466C"/>
    <w:rsid w:val="00BB7C9C"/>
    <w:rsid w:val="00BC023C"/>
    <w:rsid w:val="00BC2047"/>
    <w:rsid w:val="00BC2461"/>
    <w:rsid w:val="00BC43A2"/>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24DE"/>
    <w:rsid w:val="00C24D50"/>
    <w:rsid w:val="00C25596"/>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C0840"/>
    <w:rsid w:val="00CC0B36"/>
    <w:rsid w:val="00CC727E"/>
    <w:rsid w:val="00CD0156"/>
    <w:rsid w:val="00CD181D"/>
    <w:rsid w:val="00CD21C0"/>
    <w:rsid w:val="00CD2A58"/>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701F0"/>
    <w:rsid w:val="00D7035A"/>
    <w:rsid w:val="00D721AF"/>
    <w:rsid w:val="00D76841"/>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3F25"/>
    <w:rsid w:val="00DB797E"/>
    <w:rsid w:val="00DC0094"/>
    <w:rsid w:val="00DC23FE"/>
    <w:rsid w:val="00DC7F26"/>
    <w:rsid w:val="00DD0395"/>
    <w:rsid w:val="00DD145C"/>
    <w:rsid w:val="00DD4F7A"/>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42B"/>
    <w:rsid w:val="00E416D0"/>
    <w:rsid w:val="00E44065"/>
    <w:rsid w:val="00E4747C"/>
    <w:rsid w:val="00E508DD"/>
    <w:rsid w:val="00E51B80"/>
    <w:rsid w:val="00E523E5"/>
    <w:rsid w:val="00E53382"/>
    <w:rsid w:val="00E5346C"/>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5B19"/>
    <w:rsid w:val="00E97BCA"/>
    <w:rsid w:val="00E97D0D"/>
    <w:rsid w:val="00EA0696"/>
    <w:rsid w:val="00EA1F88"/>
    <w:rsid w:val="00EA2DAF"/>
    <w:rsid w:val="00EA3369"/>
    <w:rsid w:val="00EA7A11"/>
    <w:rsid w:val="00EB0717"/>
    <w:rsid w:val="00EB1C4B"/>
    <w:rsid w:val="00EB3ACE"/>
    <w:rsid w:val="00EB740F"/>
    <w:rsid w:val="00EB777D"/>
    <w:rsid w:val="00EC0EC7"/>
    <w:rsid w:val="00EC17B9"/>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6A08"/>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4AD4"/>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4CA3ECF4-B4D8-44A5-9CF6-8E744125F8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4"/>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1"/>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29"/>
      </w:numPr>
    </w:pPr>
  </w:style>
  <w:style w:type="paragraph" w:customStyle="1" w:styleId="ListLetter">
    <w:name w:val="List Letter"/>
    <w:basedOn w:val="BodyText"/>
    <w:rsid w:val="00E71CB7"/>
    <w:pPr>
      <w:numPr>
        <w:numId w:val="33"/>
      </w:numPr>
      <w:contextualSpacing/>
    </w:pPr>
  </w:style>
  <w:style w:type="paragraph" w:customStyle="1" w:styleId="Heading2-">
    <w:name w:val="Heading 2 - #"/>
    <w:basedOn w:val="Heading2"/>
    <w:next w:val="BodyText"/>
    <w:rsid w:val="001C4CF2"/>
    <w:pPr>
      <w:numPr>
        <w:numId w:val="34"/>
      </w:numPr>
    </w:pPr>
    <w:rPr>
      <w:sz w:val="22"/>
    </w:rPr>
  </w:style>
  <w:style w:type="paragraph" w:customStyle="1" w:styleId="Heading3-Bullet">
    <w:name w:val="Heading 3 - Bullet"/>
    <w:basedOn w:val="Heading3"/>
    <w:rsid w:val="00885629"/>
    <w:pPr>
      <w:numPr>
        <w:numId w:val="52"/>
      </w:numPr>
    </w:pPr>
    <w:rPr>
      <w:b/>
      <w:sz w:val="20"/>
    </w:rPr>
  </w:style>
  <w:style w:type="paragraph" w:customStyle="1" w:styleId="Heading4-Bullet">
    <w:name w:val="Heading 4 - Bullet"/>
    <w:basedOn w:val="Heading4"/>
    <w:rsid w:val="00E97D0D"/>
    <w:pPr>
      <w:numPr>
        <w:numId w:val="53"/>
      </w:numPr>
      <w:spacing w:before="120" w:after="60"/>
    </w:pPr>
    <w:rPr>
      <w:b/>
      <w:i w:val="0"/>
      <w:sz w:val="20"/>
    </w:rPr>
  </w:style>
  <w:style w:type="paragraph" w:customStyle="1" w:styleId="Heading5-Bullet">
    <w:name w:val="Heading 5 - Bullet"/>
    <w:basedOn w:val="Heading5"/>
    <w:rsid w:val="00E97D0D"/>
    <w:pPr>
      <w:numPr>
        <w:numId w:val="68"/>
      </w:numPr>
      <w:tabs>
        <w:tab w:val="clear" w:pos="360"/>
        <w:tab w:val="num" w:pos="1080"/>
      </w:tabs>
      <w:spacing w:before="120"/>
      <w:ind w:left="1080"/>
    </w:pPr>
    <w:rPr>
      <w:sz w:val="20"/>
    </w:rPr>
  </w:style>
  <w:style w:type="paragraph" w:customStyle="1" w:styleId="Heading3-0">
    <w:name w:val="Heading 3 - #"/>
    <w:basedOn w:val="Heading3"/>
    <w:rsid w:val="00E97D0D"/>
    <w:pPr>
      <w:numPr>
        <w:numId w:val="69"/>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2"/>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87"/>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48550/arXiv.2501.09686" TargetMode="External"/><Relationship Id="rId21" Type="http://schemas.openxmlformats.org/officeDocument/2006/relationships/hyperlink" Target="https://doi.org/10.1016/j.mcpdig.2024.10.004" TargetMode="External"/><Relationship Id="rId42" Type="http://schemas.openxmlformats.org/officeDocument/2006/relationships/hyperlink" Target="https://doi.org/10.48550/arXiv.2412.01708" TargetMode="External"/><Relationship Id="rId47" Type="http://schemas.openxmlformats.org/officeDocument/2006/relationships/hyperlink" Target="https://doi.org/10.48550/arXiv.2501.10326" TargetMode="External"/><Relationship Id="rId63" Type="http://schemas.openxmlformats.org/officeDocument/2006/relationships/hyperlink" Target="https://doi.org/10.48550/arXiv.2204.10805" TargetMode="External"/><Relationship Id="rId68" Type="http://schemas.openxmlformats.org/officeDocument/2006/relationships/hyperlink" Target="https://doi.org/10.48550/arXiv.2305.04091" TargetMode="External"/><Relationship Id="rId84" Type="http://schemas.openxmlformats.org/officeDocument/2006/relationships/footer" Target="footer2.xml"/><Relationship Id="rId89" Type="http://schemas.openxmlformats.org/officeDocument/2006/relationships/header" Target="header1.xml"/><Relationship Id="rId16" Type="http://schemas.openxmlformats.org/officeDocument/2006/relationships/hyperlink" Target="https://doi.org/10.48550/arXiv.2405.09939" TargetMode="External"/><Relationship Id="rId11" Type="http://schemas.openxmlformats.org/officeDocument/2006/relationships/hyperlink" Target="https://doi.org/10.48550/arXiv.2402.14008" TargetMode="External"/><Relationship Id="rId32" Type="http://schemas.openxmlformats.org/officeDocument/2006/relationships/hyperlink" Target="https://doi.org/10.48550/arXiv.2402.07927" TargetMode="External"/><Relationship Id="rId37" Type="http://schemas.openxmlformats.org/officeDocument/2006/relationships/hyperlink" Target="https://doi.org/10.48550/arXiv.2407.08995" TargetMode="External"/><Relationship Id="rId53" Type="http://schemas.openxmlformats.org/officeDocument/2006/relationships/hyperlink" Target="https://doi.org/10.48550/arXiv.2503.08569" TargetMode="External"/><Relationship Id="rId58" Type="http://schemas.openxmlformats.org/officeDocument/2006/relationships/hyperlink" Target="https://doi.org/10.48550/arXiv.2306.12587" TargetMode="External"/><Relationship Id="rId74" Type="http://schemas.openxmlformats.org/officeDocument/2006/relationships/hyperlink" Target="https://doi.org/10.48550/arXiv.2404.08865" TargetMode="External"/><Relationship Id="rId79" Type="http://schemas.openxmlformats.org/officeDocument/2006/relationships/hyperlink" Target="https://doi.org/10.1021/acs.accounts.2c00617" TargetMode="External"/><Relationship Id="rId5" Type="http://schemas.openxmlformats.org/officeDocument/2006/relationships/footnotes" Target="footnotes.xml"/><Relationship Id="rId90" Type="http://schemas.openxmlformats.org/officeDocument/2006/relationships/fontTable" Target="fontTable.xml"/><Relationship Id="rId14" Type="http://schemas.openxmlformats.org/officeDocument/2006/relationships/hyperlink" Target="https://doi.org/10.1038/s41598-023-33607-z" TargetMode="External"/><Relationship Id="rId22" Type="http://schemas.openxmlformats.org/officeDocument/2006/relationships/hyperlink" Target="https://doi.org/10.1101/2024.12.10.24318800" TargetMode="External"/><Relationship Id="rId27" Type="http://schemas.openxmlformats.org/officeDocument/2006/relationships/hyperlink" Target="https://doi.org/10.48550/arXiv.2005.14165" TargetMode="External"/><Relationship Id="rId30" Type="http://schemas.openxmlformats.org/officeDocument/2006/relationships/hyperlink" Target="https://doi.org/10.1007/978-981-99-7962-2_30" TargetMode="External"/><Relationship Id="rId35" Type="http://schemas.openxmlformats.org/officeDocument/2006/relationships/hyperlink" Target="https://doi.org/10.48550/arXiv.2407.11000" TargetMode="External"/><Relationship Id="rId43" Type="http://schemas.openxmlformats.org/officeDocument/2006/relationships/hyperlink" Target="https://doi.org/10.48550/arXiv.2502.17086" TargetMode="External"/><Relationship Id="rId48" Type="http://schemas.openxmlformats.org/officeDocument/2006/relationships/hyperlink" Target="https://doi.org/10.48550/arXiv.2406.16253" TargetMode="External"/><Relationship Id="rId56" Type="http://schemas.openxmlformats.org/officeDocument/2006/relationships/hyperlink" Target="https://doi.org/10.48550/arXiv.2402.10886" TargetMode="External"/><Relationship Id="rId64" Type="http://schemas.openxmlformats.org/officeDocument/2006/relationships/hyperlink" Target="https://doi.org/10.48550/arXiv.2210.03493" TargetMode="External"/><Relationship Id="rId69" Type="http://schemas.openxmlformats.org/officeDocument/2006/relationships/hyperlink" Target="https://doi.org/10.48550/arXiv.2308.07702" TargetMode="External"/><Relationship Id="rId77" Type="http://schemas.openxmlformats.org/officeDocument/2006/relationships/hyperlink" Target="https://doi.org/10.1021/ac1022887" TargetMode="External"/><Relationship Id="rId8" Type="http://schemas.openxmlformats.org/officeDocument/2006/relationships/hyperlink" Target="https://chatgpt.com/share/6805e481-4800-8004-b56f-56ddb12e0e56" TargetMode="External"/><Relationship Id="rId51" Type="http://schemas.openxmlformats.org/officeDocument/2006/relationships/hyperlink" Target="https://doi.org/10.48550/arXiv.2405.20477" TargetMode="External"/><Relationship Id="rId72" Type="http://schemas.openxmlformats.org/officeDocument/2006/relationships/hyperlink" Target="https://doi.org/10.48550/arXiv.2412.16720" TargetMode="External"/><Relationship Id="rId80" Type="http://schemas.openxmlformats.org/officeDocument/2006/relationships/hyperlink" Target="https://doi.org/10.1016/B978-0-12-544461-3.X5000-5" TargetMode="External"/><Relationship Id="rId85" Type="http://schemas.openxmlformats.org/officeDocument/2006/relationships/footer" Target="footer3.xml"/><Relationship Id="rId3" Type="http://schemas.openxmlformats.org/officeDocument/2006/relationships/settings" Target="settings.xml"/><Relationship Id="rId12" Type="http://schemas.openxmlformats.org/officeDocument/2006/relationships/hyperlink" Target="https://doi.org/10.48550/arXiv.2311.12022" TargetMode="External"/><Relationship Id="rId17" Type="http://schemas.openxmlformats.org/officeDocument/2006/relationships/hyperlink" Target="https://doi.org/10.48550/arXiv.2501.14249" TargetMode="External"/><Relationship Id="rId25" Type="http://schemas.openxmlformats.org/officeDocument/2006/relationships/hyperlink" Target="https://doi.org/10.48550/arXiv.2403.05789" TargetMode="External"/><Relationship Id="rId33" Type="http://schemas.openxmlformats.org/officeDocument/2006/relationships/hyperlink" Target="https://doi.org/10.48550/arXiv.2406.06608" TargetMode="External"/><Relationship Id="rId38" Type="http://schemas.openxmlformats.org/officeDocument/2006/relationships/hyperlink" Target="https://doi.org/10.48550/arXiv.2402.10949" TargetMode="External"/><Relationship Id="rId46" Type="http://schemas.openxmlformats.org/officeDocument/2006/relationships/hyperlink" Target="https://doi.org/10.48550/arXiv.2411.00816" TargetMode="External"/><Relationship Id="rId59" Type="http://schemas.openxmlformats.org/officeDocument/2006/relationships/hyperlink" Target="https://doi.org/10.1613/jair.1.12862" TargetMode="External"/><Relationship Id="rId67" Type="http://schemas.openxmlformats.org/officeDocument/2006/relationships/hyperlink" Target="https://doi.org/10.48550/arXiv.2205.10625" TargetMode="External"/><Relationship Id="rId20" Type="http://schemas.openxmlformats.org/officeDocument/2006/relationships/hyperlink" Target="https://doi.org/10.1001/jamahealthforum.2025.0040" TargetMode="External"/><Relationship Id="rId41" Type="http://schemas.openxmlformats.org/officeDocument/2006/relationships/hyperlink" Target="https://doi.org/10.48550/arXiv.2408.10365" TargetMode="External"/><Relationship Id="rId54" Type="http://schemas.openxmlformats.org/officeDocument/2006/relationships/hyperlink" Target="https://doi.org/10.48550/arXiv.2407.12857" TargetMode="External"/><Relationship Id="rId62" Type="http://schemas.openxmlformats.org/officeDocument/2006/relationships/hyperlink" Target="https://doi.org/10.18653/v1/2020.inlg-1.44" TargetMode="External"/><Relationship Id="rId70" Type="http://schemas.openxmlformats.org/officeDocument/2006/relationships/hyperlink" Target="https://doi.org/10.48550/arXiv.2305.14930" TargetMode="External"/><Relationship Id="rId75" Type="http://schemas.openxmlformats.org/officeDocument/2006/relationships/hyperlink" Target="https://doi.org/10.48550/arXiv.2401.12954" TargetMode="External"/><Relationship Id="rId83" Type="http://schemas.openxmlformats.org/officeDocument/2006/relationships/footer" Target="footer1.xml"/><Relationship Id="rId88" Type="http://schemas.openxmlformats.org/officeDocument/2006/relationships/hyperlink" Target="https://chatgpt.com/canvas/shared/6805e6b7ced08191a720924c2ffef738" TargetMode="External"/><Relationship Id="rId9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48550/arXiv.2209.09513" TargetMode="External"/><Relationship Id="rId23" Type="http://schemas.openxmlformats.org/officeDocument/2006/relationships/hyperlink" Target="https://doi.org/10.48550/arXiv.2504.09037" TargetMode="External"/><Relationship Id="rId28" Type="http://schemas.openxmlformats.org/officeDocument/2006/relationships/hyperlink" Target="https://doi.org/10.48550/arXiv.2301.00234" TargetMode="External"/><Relationship Id="rId36" Type="http://schemas.openxmlformats.org/officeDocument/2006/relationships/hyperlink" Target="https://doi.org/10.48550/arXiv.2211.01910" TargetMode="External"/><Relationship Id="rId49" Type="http://schemas.openxmlformats.org/officeDocument/2006/relationships/hyperlink" Target="https://doi.org/10.48550/arXiv.2306.00622" TargetMode="External"/><Relationship Id="rId57" Type="http://schemas.openxmlformats.org/officeDocument/2006/relationships/hyperlink" Target="https://doi.org/10.18653/v1/N18-1149" TargetMode="External"/><Relationship Id="rId10" Type="http://schemas.openxmlformats.org/officeDocument/2006/relationships/hyperlink" Target="https://osf.io/nq68y/files/osfstorage?view_only=fe29ffe96a8340329f3ebd660faedd43" TargetMode="External"/><Relationship Id="rId31" Type="http://schemas.openxmlformats.org/officeDocument/2006/relationships/hyperlink" Target="https://doi.org/10.48550/arXiv.2310.14735" TargetMode="External"/><Relationship Id="rId44" Type="http://schemas.openxmlformats.org/officeDocument/2006/relationships/hyperlink" Target="https://doi.org/10.2478/jdis-2024-0013" TargetMode="External"/><Relationship Id="rId52" Type="http://schemas.openxmlformats.org/officeDocument/2006/relationships/hyperlink" Target="https://doi.org/10.48550/arXiv.2406.05688" TargetMode="External"/><Relationship Id="rId60" Type="http://schemas.openxmlformats.org/officeDocument/2006/relationships/hyperlink" Target="https://doi.org/10.1007/s00521-023-08891-5" TargetMode="External"/><Relationship Id="rId65" Type="http://schemas.openxmlformats.org/officeDocument/2006/relationships/hyperlink" Target="https://doi.org/10.48550/arXiv.2201.11903" TargetMode="External"/><Relationship Id="rId73" Type="http://schemas.openxmlformats.org/officeDocument/2006/relationships/hyperlink" Target="https://doi.org/10.48550/arXiv.2307.03172" TargetMode="External"/><Relationship Id="rId78" Type="http://schemas.openxmlformats.org/officeDocument/2006/relationships/hyperlink" Target="https://doi.org/10.1039/D4CC01892C" TargetMode="External"/><Relationship Id="rId81" Type="http://schemas.openxmlformats.org/officeDocument/2006/relationships/hyperlink" Target="https://doi.org/10.1016/S0749-5978(03)00025-6" TargetMode="External"/><Relationship Id="rId86" Type="http://schemas.openxmlformats.org/officeDocument/2006/relationships/hyperlink" Target="https://g.co/gemini/share/2f228c0ab7a2" TargetMode="External"/><Relationship Id="rId4" Type="http://schemas.openxmlformats.org/officeDocument/2006/relationships/webSettings" Target="webSettings.xml"/><Relationship Id="rId9" Type="http://schemas.openxmlformats.org/officeDocument/2006/relationships/hyperlink" Target="https://chatgpt.com/canvas/shared/6805e6b7ced08191a720924c2ffef738" TargetMode="External"/><Relationship Id="rId13" Type="http://schemas.openxmlformats.org/officeDocument/2006/relationships/hyperlink" Target="https://doi.org/10.48550/arXiv.2502.14739" TargetMode="External"/><Relationship Id="rId18" Type="http://schemas.openxmlformats.org/officeDocument/2006/relationships/hyperlink" Target="https://doi.org/10.1038/s42256-025-00982-3" TargetMode="External"/><Relationship Id="rId39" Type="http://schemas.openxmlformats.org/officeDocument/2006/relationships/hyperlink" Target="https://doi.org/10.1016/j.cmpbup.2024.100145" TargetMode="External"/><Relationship Id="rId34" Type="http://schemas.openxmlformats.org/officeDocument/2006/relationships/hyperlink" Target="https://doi.org/10.48550/arXiv.2410.12843" TargetMode="External"/><Relationship Id="rId50" Type="http://schemas.openxmlformats.org/officeDocument/2006/relationships/hyperlink" Target="https://doi.org/10.48550/arXiv.2412.10415" TargetMode="External"/><Relationship Id="rId55" Type="http://schemas.openxmlformats.org/officeDocument/2006/relationships/hyperlink" Target="https://doi.org/10.48550/arXiv.2401.04259" TargetMode="External"/><Relationship Id="rId76" Type="http://schemas.openxmlformats.org/officeDocument/2006/relationships/hyperlink" Target="https://doi.org/10.48550/arXiv.2311.11482" TargetMode="External"/><Relationship Id="rId7" Type="http://schemas.openxmlformats.org/officeDocument/2006/relationships/hyperlink" Target="https://g.co/gemini/share/2f228c0ab7a2" TargetMode="External"/><Relationship Id="rId71" Type="http://schemas.openxmlformats.org/officeDocument/2006/relationships/hyperlink" Target="https://doi.org/10.48550/arXiv.2412.13952" TargetMode="External"/><Relationship Id="rId2" Type="http://schemas.openxmlformats.org/officeDocument/2006/relationships/styles" Target="styles.xml"/><Relationship Id="rId29" Type="http://schemas.openxmlformats.org/officeDocument/2006/relationships/hyperlink" Target="https://doi.org/10.48550/arXiv.2404.11018" TargetMode="External"/><Relationship Id="rId24" Type="http://schemas.openxmlformats.org/officeDocument/2006/relationships/hyperlink" Target="https://doi.org/10.48550/arXiv.2502.17419" TargetMode="External"/><Relationship Id="rId40" Type="http://schemas.openxmlformats.org/officeDocument/2006/relationships/hyperlink" Target="https://doi.org/10.1016/j.caeai.2024.100342" TargetMode="External"/><Relationship Id="rId45" Type="http://schemas.openxmlformats.org/officeDocument/2006/relationships/hyperlink" Target="https://doi.org/10.48550/arXiv.2310.01783" TargetMode="External"/><Relationship Id="rId66" Type="http://schemas.openxmlformats.org/officeDocument/2006/relationships/hyperlink" Target="https://doi.org/10.48550/arXiv.2205.11916" TargetMode="External"/><Relationship Id="rId87" Type="http://schemas.openxmlformats.org/officeDocument/2006/relationships/hyperlink" Target="https://chatgpt.com/share/6805e481-4800-8004-b56f-56ddb12e0e56" TargetMode="External"/><Relationship Id="rId61" Type="http://schemas.openxmlformats.org/officeDocument/2006/relationships/hyperlink" Target="https://doi.org/10.18653/v1/2023.acl-long.277" TargetMode="External"/><Relationship Id="rId82" Type="http://schemas.openxmlformats.org/officeDocument/2006/relationships/hyperlink" Target="https://doi.org/10.48550/arXiv.2406.11050" TargetMode="External"/><Relationship Id="rId19" Type="http://schemas.openxmlformats.org/officeDocument/2006/relationships/hyperlink" Target="https://doi.org/10.48550/arXiv.2411.138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5</Pages>
  <Words>92948</Words>
  <Characters>529808</Characters>
  <Application>Microsoft Office Word</Application>
  <DocSecurity>0</DocSecurity>
  <Lines>4415</Lines>
  <Paragraphs>1243</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621513</CharactersWithSpaces>
  <SharedDoc>false</SharedDoc>
  <HLinks>
    <vt:vector size="2394" baseType="variant">
      <vt:variant>
        <vt:i4>2883642</vt:i4>
      </vt:variant>
      <vt:variant>
        <vt:i4>1470</vt:i4>
      </vt:variant>
      <vt:variant>
        <vt:i4>0</vt:i4>
      </vt:variant>
      <vt:variant>
        <vt:i4>5</vt:i4>
      </vt:variant>
      <vt:variant>
        <vt:lpwstr>https://chatgpt.com/canvas/shared/6805e6b7ced08191a720924c2ffef738</vt:lpwstr>
      </vt:variant>
      <vt:variant>
        <vt:lpwstr/>
      </vt:variant>
      <vt:variant>
        <vt:i4>3080228</vt:i4>
      </vt:variant>
      <vt:variant>
        <vt:i4>1467</vt:i4>
      </vt:variant>
      <vt:variant>
        <vt:i4>0</vt:i4>
      </vt:variant>
      <vt:variant>
        <vt:i4>5</vt:i4>
      </vt:variant>
      <vt:variant>
        <vt:lpwstr>https://chatgpt.com/share/6805e481-4800-8004-b56f-56ddb12e0e56</vt:lpwstr>
      </vt:variant>
      <vt:variant>
        <vt:lpwstr/>
      </vt:variant>
      <vt:variant>
        <vt:i4>8192114</vt:i4>
      </vt:variant>
      <vt:variant>
        <vt:i4>1464</vt:i4>
      </vt:variant>
      <vt:variant>
        <vt:i4>0</vt:i4>
      </vt:variant>
      <vt:variant>
        <vt:i4>5</vt:i4>
      </vt:variant>
      <vt:variant>
        <vt:lpwstr>https://g.co/gemini/share/2f228c0ab7a2</vt:lpwstr>
      </vt:variant>
      <vt:variant>
        <vt:lpwstr/>
      </vt:variant>
      <vt:variant>
        <vt:i4>6488156</vt:i4>
      </vt:variant>
      <vt:variant>
        <vt:i4>1461</vt:i4>
      </vt:variant>
      <vt:variant>
        <vt:i4>0</vt:i4>
      </vt:variant>
      <vt:variant>
        <vt:i4>5</vt:i4>
      </vt:variant>
      <vt:variant>
        <vt:lpwstr/>
      </vt:variant>
      <vt:variant>
        <vt:lpwstr>Test_Paper</vt:lpwstr>
      </vt:variant>
      <vt:variant>
        <vt:i4>5898318</vt:i4>
      </vt:variant>
      <vt:variant>
        <vt:i4>1458</vt:i4>
      </vt:variant>
      <vt:variant>
        <vt:i4>0</vt:i4>
      </vt:variant>
      <vt:variant>
        <vt:i4>5</vt:i4>
      </vt:variant>
      <vt:variant>
        <vt:lpwstr/>
      </vt:variant>
      <vt:variant>
        <vt:lpwstr>Exploratory_Meta_Prompting</vt:lpwstr>
      </vt:variant>
      <vt:variant>
        <vt:i4>983096</vt:i4>
      </vt:variant>
      <vt:variant>
        <vt:i4>1454</vt:i4>
      </vt:variant>
      <vt:variant>
        <vt:i4>0</vt:i4>
      </vt:variant>
      <vt:variant>
        <vt:i4>5</vt:i4>
      </vt:variant>
      <vt:variant>
        <vt:lpwstr/>
      </vt:variant>
      <vt:variant>
        <vt:lpwstr>BIB_89</vt:lpwstr>
      </vt:variant>
      <vt:variant>
        <vt:i4>5898318</vt:i4>
      </vt:variant>
      <vt:variant>
        <vt:i4>1449</vt:i4>
      </vt:variant>
      <vt:variant>
        <vt:i4>0</vt:i4>
      </vt:variant>
      <vt:variant>
        <vt:i4>5</vt:i4>
      </vt:variant>
      <vt:variant>
        <vt:lpwstr/>
      </vt:variant>
      <vt:variant>
        <vt:lpwstr>Exploratory_Meta_Prompting</vt:lpwstr>
      </vt:variant>
      <vt:variant>
        <vt:i4>393273</vt:i4>
      </vt:variant>
      <vt:variant>
        <vt:i4>1445</vt:i4>
      </vt:variant>
      <vt:variant>
        <vt:i4>0</vt:i4>
      </vt:variant>
      <vt:variant>
        <vt:i4>5</vt:i4>
      </vt:variant>
      <vt:variant>
        <vt:lpwstr/>
      </vt:variant>
      <vt:variant>
        <vt:lpwstr>BIB_90</vt:lpwstr>
      </vt:variant>
      <vt:variant>
        <vt:i4>1179708</vt:i4>
      </vt:variant>
      <vt:variant>
        <vt:i4>1440</vt:i4>
      </vt:variant>
      <vt:variant>
        <vt:i4>0</vt:i4>
      </vt:variant>
      <vt:variant>
        <vt:i4>5</vt:i4>
      </vt:variant>
      <vt:variant>
        <vt:lpwstr/>
      </vt:variant>
      <vt:variant>
        <vt:lpwstr>Prompt_Files</vt:lpwstr>
      </vt:variant>
      <vt:variant>
        <vt:i4>6488136</vt:i4>
      </vt:variant>
      <vt:variant>
        <vt:i4>1437</vt:i4>
      </vt:variant>
      <vt:variant>
        <vt:i4>0</vt:i4>
      </vt:variant>
      <vt:variant>
        <vt:i4>5</vt:i4>
      </vt:variant>
      <vt:variant>
        <vt:lpwstr/>
      </vt:variant>
      <vt:variant>
        <vt:lpwstr>Prompt_Architecture</vt:lpwstr>
      </vt:variant>
      <vt:variant>
        <vt:i4>4915278</vt:i4>
      </vt:variant>
      <vt:variant>
        <vt:i4>1433</vt:i4>
      </vt:variant>
      <vt:variant>
        <vt:i4>0</vt:i4>
      </vt:variant>
      <vt:variant>
        <vt:i4>5</vt:i4>
      </vt:variant>
      <vt:variant>
        <vt:lpwstr>https://doi.org/10.48550/arXiv.2406.11050</vt:lpwstr>
      </vt:variant>
      <vt:variant>
        <vt:lpwstr/>
      </vt:variant>
      <vt:variant>
        <vt:i4>786445</vt:i4>
      </vt:variant>
      <vt:variant>
        <vt:i4>1430</vt:i4>
      </vt:variant>
      <vt:variant>
        <vt:i4>0</vt:i4>
      </vt:variant>
      <vt:variant>
        <vt:i4>5</vt:i4>
      </vt:variant>
      <vt:variant>
        <vt:lpwstr>https://doi.org/10.1016/S0749-5978(03)00025-6</vt:lpwstr>
      </vt:variant>
      <vt:variant>
        <vt:lpwstr/>
      </vt:variant>
      <vt:variant>
        <vt:i4>7340071</vt:i4>
      </vt:variant>
      <vt:variant>
        <vt:i4>1427</vt:i4>
      </vt:variant>
      <vt:variant>
        <vt:i4>0</vt:i4>
      </vt:variant>
      <vt:variant>
        <vt:i4>5</vt:i4>
      </vt:variant>
      <vt:variant>
        <vt:lpwstr>https://doi.org/10.1016/B978-0-12-544461-3.X5000-5</vt:lpwstr>
      </vt:variant>
      <vt:variant>
        <vt:lpwstr/>
      </vt:variant>
      <vt:variant>
        <vt:i4>5111814</vt:i4>
      </vt:variant>
      <vt:variant>
        <vt:i4>1424</vt:i4>
      </vt:variant>
      <vt:variant>
        <vt:i4>0</vt:i4>
      </vt:variant>
      <vt:variant>
        <vt:i4>5</vt:i4>
      </vt:variant>
      <vt:variant>
        <vt:lpwstr>https://doi.org/10.1021/acs.accounts.2c00617</vt:lpwstr>
      </vt:variant>
      <vt:variant>
        <vt:lpwstr/>
      </vt:variant>
      <vt:variant>
        <vt:i4>2883694</vt:i4>
      </vt:variant>
      <vt:variant>
        <vt:i4>1421</vt:i4>
      </vt:variant>
      <vt:variant>
        <vt:i4>0</vt:i4>
      </vt:variant>
      <vt:variant>
        <vt:i4>5</vt:i4>
      </vt:variant>
      <vt:variant>
        <vt:lpwstr>https://doi.org/10.1039/D4CC01892C</vt:lpwstr>
      </vt:variant>
      <vt:variant>
        <vt:lpwstr/>
      </vt:variant>
      <vt:variant>
        <vt:i4>4718593</vt:i4>
      </vt:variant>
      <vt:variant>
        <vt:i4>1418</vt:i4>
      </vt:variant>
      <vt:variant>
        <vt:i4>0</vt:i4>
      </vt:variant>
      <vt:variant>
        <vt:i4>5</vt:i4>
      </vt:variant>
      <vt:variant>
        <vt:lpwstr>https://doi.org/10.1021/ac1022887</vt:lpwstr>
      </vt:variant>
      <vt:variant>
        <vt:lpwstr/>
      </vt:variant>
      <vt:variant>
        <vt:i4>4653130</vt:i4>
      </vt:variant>
      <vt:variant>
        <vt:i4>1415</vt:i4>
      </vt:variant>
      <vt:variant>
        <vt:i4>0</vt:i4>
      </vt:variant>
      <vt:variant>
        <vt:i4>5</vt:i4>
      </vt:variant>
      <vt:variant>
        <vt:lpwstr>https://doi.org/10.48550/arXiv.2311.11482</vt:lpwstr>
      </vt:variant>
      <vt:variant>
        <vt:lpwstr/>
      </vt:variant>
      <vt:variant>
        <vt:i4>4718656</vt:i4>
      </vt:variant>
      <vt:variant>
        <vt:i4>1412</vt:i4>
      </vt:variant>
      <vt:variant>
        <vt:i4>0</vt:i4>
      </vt:variant>
      <vt:variant>
        <vt:i4>5</vt:i4>
      </vt:variant>
      <vt:variant>
        <vt:lpwstr>https://doi.org/10.48550/arXiv.2401.12954</vt:lpwstr>
      </vt:variant>
      <vt:variant>
        <vt:lpwstr/>
      </vt:variant>
      <vt:variant>
        <vt:i4>4259909</vt:i4>
      </vt:variant>
      <vt:variant>
        <vt:i4>1409</vt:i4>
      </vt:variant>
      <vt:variant>
        <vt:i4>0</vt:i4>
      </vt:variant>
      <vt:variant>
        <vt:i4>5</vt:i4>
      </vt:variant>
      <vt:variant>
        <vt:lpwstr>https://doi.org/10.48550/arXiv.2404.08865</vt:lpwstr>
      </vt:variant>
      <vt:variant>
        <vt:lpwstr/>
      </vt:variant>
      <vt:variant>
        <vt:i4>4915272</vt:i4>
      </vt:variant>
      <vt:variant>
        <vt:i4>1406</vt:i4>
      </vt:variant>
      <vt:variant>
        <vt:i4>0</vt:i4>
      </vt:variant>
      <vt:variant>
        <vt:i4>5</vt:i4>
      </vt:variant>
      <vt:variant>
        <vt:lpwstr>https://doi.org/10.48550/arXiv.2307.03172</vt:lpwstr>
      </vt:variant>
      <vt:variant>
        <vt:lpwstr/>
      </vt:variant>
      <vt:variant>
        <vt:i4>4849741</vt:i4>
      </vt:variant>
      <vt:variant>
        <vt:i4>1403</vt:i4>
      </vt:variant>
      <vt:variant>
        <vt:i4>0</vt:i4>
      </vt:variant>
      <vt:variant>
        <vt:i4>5</vt:i4>
      </vt:variant>
      <vt:variant>
        <vt:lpwstr>https://doi.org/10.48550/arXiv.2412.16720</vt:lpwstr>
      </vt:variant>
      <vt:variant>
        <vt:lpwstr/>
      </vt:variant>
      <vt:variant>
        <vt:i4>4718659</vt:i4>
      </vt:variant>
      <vt:variant>
        <vt:i4>1400</vt:i4>
      </vt:variant>
      <vt:variant>
        <vt:i4>0</vt:i4>
      </vt:variant>
      <vt:variant>
        <vt:i4>5</vt:i4>
      </vt:variant>
      <vt:variant>
        <vt:lpwstr>https://doi.org/10.48550/arXiv.2412.13952</vt:lpwstr>
      </vt:variant>
      <vt:variant>
        <vt:lpwstr/>
      </vt:variant>
      <vt:variant>
        <vt:i4>4718659</vt:i4>
      </vt:variant>
      <vt:variant>
        <vt:i4>1397</vt:i4>
      </vt:variant>
      <vt:variant>
        <vt:i4>0</vt:i4>
      </vt:variant>
      <vt:variant>
        <vt:i4>5</vt:i4>
      </vt:variant>
      <vt:variant>
        <vt:lpwstr>https://doi.org/10.48550/arXiv.2305.14930</vt:lpwstr>
      </vt:variant>
      <vt:variant>
        <vt:lpwstr/>
      </vt:variant>
      <vt:variant>
        <vt:i4>4718657</vt:i4>
      </vt:variant>
      <vt:variant>
        <vt:i4>1394</vt:i4>
      </vt:variant>
      <vt:variant>
        <vt:i4>0</vt:i4>
      </vt:variant>
      <vt:variant>
        <vt:i4>5</vt:i4>
      </vt:variant>
      <vt:variant>
        <vt:lpwstr>https://doi.org/10.48550/arXiv.2308.07702</vt:lpwstr>
      </vt:variant>
      <vt:variant>
        <vt:lpwstr/>
      </vt:variant>
      <vt:variant>
        <vt:i4>4325451</vt:i4>
      </vt:variant>
      <vt:variant>
        <vt:i4>1391</vt:i4>
      </vt:variant>
      <vt:variant>
        <vt:i4>0</vt:i4>
      </vt:variant>
      <vt:variant>
        <vt:i4>5</vt:i4>
      </vt:variant>
      <vt:variant>
        <vt:lpwstr>https://doi.org/10.48550/arXiv.2305.04091</vt:lpwstr>
      </vt:variant>
      <vt:variant>
        <vt:lpwstr/>
      </vt:variant>
      <vt:variant>
        <vt:i4>5046349</vt:i4>
      </vt:variant>
      <vt:variant>
        <vt:i4>1388</vt:i4>
      </vt:variant>
      <vt:variant>
        <vt:i4>0</vt:i4>
      </vt:variant>
      <vt:variant>
        <vt:i4>5</vt:i4>
      </vt:variant>
      <vt:variant>
        <vt:lpwstr>https://doi.org/10.48550/arXiv.2205.10625</vt:lpwstr>
      </vt:variant>
      <vt:variant>
        <vt:lpwstr/>
      </vt:variant>
      <vt:variant>
        <vt:i4>5177410</vt:i4>
      </vt:variant>
      <vt:variant>
        <vt:i4>1385</vt:i4>
      </vt:variant>
      <vt:variant>
        <vt:i4>0</vt:i4>
      </vt:variant>
      <vt:variant>
        <vt:i4>5</vt:i4>
      </vt:variant>
      <vt:variant>
        <vt:lpwstr>https://doi.org/10.48550/arXiv.2205.11916</vt:lpwstr>
      </vt:variant>
      <vt:variant>
        <vt:lpwstr/>
      </vt:variant>
      <vt:variant>
        <vt:i4>5111878</vt:i4>
      </vt:variant>
      <vt:variant>
        <vt:i4>1382</vt:i4>
      </vt:variant>
      <vt:variant>
        <vt:i4>0</vt:i4>
      </vt:variant>
      <vt:variant>
        <vt:i4>5</vt:i4>
      </vt:variant>
      <vt:variant>
        <vt:lpwstr>https://doi.org/10.48550/arXiv.2201.11903</vt:lpwstr>
      </vt:variant>
      <vt:variant>
        <vt:lpwstr/>
      </vt:variant>
      <vt:variant>
        <vt:i4>4456523</vt:i4>
      </vt:variant>
      <vt:variant>
        <vt:i4>1379</vt:i4>
      </vt:variant>
      <vt:variant>
        <vt:i4>0</vt:i4>
      </vt:variant>
      <vt:variant>
        <vt:i4>5</vt:i4>
      </vt:variant>
      <vt:variant>
        <vt:lpwstr>https://doi.org/10.48550/arXiv.2210.03493</vt:lpwstr>
      </vt:variant>
      <vt:variant>
        <vt:lpwstr/>
      </vt:variant>
      <vt:variant>
        <vt:i4>5177410</vt:i4>
      </vt:variant>
      <vt:variant>
        <vt:i4>1376</vt:i4>
      </vt:variant>
      <vt:variant>
        <vt:i4>0</vt:i4>
      </vt:variant>
      <vt:variant>
        <vt:i4>5</vt:i4>
      </vt:variant>
      <vt:variant>
        <vt:lpwstr>https://doi.org/10.48550/arXiv.2204.10805</vt:lpwstr>
      </vt:variant>
      <vt:variant>
        <vt:lpwstr/>
      </vt:variant>
      <vt:variant>
        <vt:i4>6422635</vt:i4>
      </vt:variant>
      <vt:variant>
        <vt:i4>1373</vt:i4>
      </vt:variant>
      <vt:variant>
        <vt:i4>0</vt:i4>
      </vt:variant>
      <vt:variant>
        <vt:i4>5</vt:i4>
      </vt:variant>
      <vt:variant>
        <vt:lpwstr>https://doi.org/10.18653/v1/2020.inlg-1.44</vt:lpwstr>
      </vt:variant>
      <vt:variant>
        <vt:lpwstr/>
      </vt:variant>
      <vt:variant>
        <vt:i4>4522003</vt:i4>
      </vt:variant>
      <vt:variant>
        <vt:i4>1370</vt:i4>
      </vt:variant>
      <vt:variant>
        <vt:i4>0</vt:i4>
      </vt:variant>
      <vt:variant>
        <vt:i4>5</vt:i4>
      </vt:variant>
      <vt:variant>
        <vt:lpwstr>https://doi.org/10.18653/v1/2023.acl-long.277</vt:lpwstr>
      </vt:variant>
      <vt:variant>
        <vt:lpwstr/>
      </vt:variant>
      <vt:variant>
        <vt:i4>2621490</vt:i4>
      </vt:variant>
      <vt:variant>
        <vt:i4>1367</vt:i4>
      </vt:variant>
      <vt:variant>
        <vt:i4>0</vt:i4>
      </vt:variant>
      <vt:variant>
        <vt:i4>5</vt:i4>
      </vt:variant>
      <vt:variant>
        <vt:lpwstr>https://doi.org/10.1007/s00521-023-08891-5</vt:lpwstr>
      </vt:variant>
      <vt:variant>
        <vt:lpwstr/>
      </vt:variant>
      <vt:variant>
        <vt:i4>720984</vt:i4>
      </vt:variant>
      <vt:variant>
        <vt:i4>1364</vt:i4>
      </vt:variant>
      <vt:variant>
        <vt:i4>0</vt:i4>
      </vt:variant>
      <vt:variant>
        <vt:i4>5</vt:i4>
      </vt:variant>
      <vt:variant>
        <vt:lpwstr>https://doi.org/10.1613/jair.1.12862</vt:lpwstr>
      </vt:variant>
      <vt:variant>
        <vt:lpwstr/>
      </vt:variant>
      <vt:variant>
        <vt:i4>4522060</vt:i4>
      </vt:variant>
      <vt:variant>
        <vt:i4>1361</vt:i4>
      </vt:variant>
      <vt:variant>
        <vt:i4>0</vt:i4>
      </vt:variant>
      <vt:variant>
        <vt:i4>5</vt:i4>
      </vt:variant>
      <vt:variant>
        <vt:lpwstr>https://doi.org/10.48550/arXiv.2306.12587</vt:lpwstr>
      </vt:variant>
      <vt:variant>
        <vt:lpwstr/>
      </vt:variant>
      <vt:variant>
        <vt:i4>4456474</vt:i4>
      </vt:variant>
      <vt:variant>
        <vt:i4>1358</vt:i4>
      </vt:variant>
      <vt:variant>
        <vt:i4>0</vt:i4>
      </vt:variant>
      <vt:variant>
        <vt:i4>5</vt:i4>
      </vt:variant>
      <vt:variant>
        <vt:lpwstr>https://doi.org/10.18653/v1/N18-1149</vt:lpwstr>
      </vt:variant>
      <vt:variant>
        <vt:lpwstr/>
      </vt:variant>
      <vt:variant>
        <vt:i4>4653122</vt:i4>
      </vt:variant>
      <vt:variant>
        <vt:i4>1355</vt:i4>
      </vt:variant>
      <vt:variant>
        <vt:i4>0</vt:i4>
      </vt:variant>
      <vt:variant>
        <vt:i4>5</vt:i4>
      </vt:variant>
      <vt:variant>
        <vt:lpwstr>https://doi.org/10.48550/arXiv.2402.10886</vt:lpwstr>
      </vt:variant>
      <vt:variant>
        <vt:lpwstr/>
      </vt:variant>
      <vt:variant>
        <vt:i4>5111882</vt:i4>
      </vt:variant>
      <vt:variant>
        <vt:i4>1352</vt:i4>
      </vt:variant>
      <vt:variant>
        <vt:i4>0</vt:i4>
      </vt:variant>
      <vt:variant>
        <vt:i4>5</vt:i4>
      </vt:variant>
      <vt:variant>
        <vt:lpwstr>https://doi.org/10.48550/arXiv.2401.04259</vt:lpwstr>
      </vt:variant>
      <vt:variant>
        <vt:lpwstr/>
      </vt:variant>
      <vt:variant>
        <vt:i4>4718663</vt:i4>
      </vt:variant>
      <vt:variant>
        <vt:i4>1349</vt:i4>
      </vt:variant>
      <vt:variant>
        <vt:i4>0</vt:i4>
      </vt:variant>
      <vt:variant>
        <vt:i4>5</vt:i4>
      </vt:variant>
      <vt:variant>
        <vt:lpwstr>https://doi.org/10.48550/arXiv.2407.12857</vt:lpwstr>
      </vt:variant>
      <vt:variant>
        <vt:lpwstr/>
      </vt:variant>
      <vt:variant>
        <vt:i4>4259918</vt:i4>
      </vt:variant>
      <vt:variant>
        <vt:i4>1346</vt:i4>
      </vt:variant>
      <vt:variant>
        <vt:i4>0</vt:i4>
      </vt:variant>
      <vt:variant>
        <vt:i4>5</vt:i4>
      </vt:variant>
      <vt:variant>
        <vt:lpwstr>https://doi.org/10.48550/arXiv.2503.08569</vt:lpwstr>
      </vt:variant>
      <vt:variant>
        <vt:lpwstr/>
      </vt:variant>
      <vt:variant>
        <vt:i4>4325449</vt:i4>
      </vt:variant>
      <vt:variant>
        <vt:i4>1343</vt:i4>
      </vt:variant>
      <vt:variant>
        <vt:i4>0</vt:i4>
      </vt:variant>
      <vt:variant>
        <vt:i4>5</vt:i4>
      </vt:variant>
      <vt:variant>
        <vt:lpwstr>https://doi.org/10.48550/arXiv.2406.05688</vt:lpwstr>
      </vt:variant>
      <vt:variant>
        <vt:lpwstr/>
      </vt:variant>
      <vt:variant>
        <vt:i4>4718666</vt:i4>
      </vt:variant>
      <vt:variant>
        <vt:i4>1340</vt:i4>
      </vt:variant>
      <vt:variant>
        <vt:i4>0</vt:i4>
      </vt:variant>
      <vt:variant>
        <vt:i4>5</vt:i4>
      </vt:variant>
      <vt:variant>
        <vt:lpwstr>https://doi.org/10.48550/arXiv.2405.20477</vt:lpwstr>
      </vt:variant>
      <vt:variant>
        <vt:lpwstr/>
      </vt:variant>
      <vt:variant>
        <vt:i4>5177422</vt:i4>
      </vt:variant>
      <vt:variant>
        <vt:i4>1337</vt:i4>
      </vt:variant>
      <vt:variant>
        <vt:i4>0</vt:i4>
      </vt:variant>
      <vt:variant>
        <vt:i4>5</vt:i4>
      </vt:variant>
      <vt:variant>
        <vt:lpwstr>https://doi.org/10.48550/arXiv.2412.10415</vt:lpwstr>
      </vt:variant>
      <vt:variant>
        <vt:lpwstr/>
      </vt:variant>
      <vt:variant>
        <vt:i4>5046350</vt:i4>
      </vt:variant>
      <vt:variant>
        <vt:i4>1334</vt:i4>
      </vt:variant>
      <vt:variant>
        <vt:i4>0</vt:i4>
      </vt:variant>
      <vt:variant>
        <vt:i4>5</vt:i4>
      </vt:variant>
      <vt:variant>
        <vt:lpwstr>https://doi.org/10.48550/arXiv.2306.00622</vt:lpwstr>
      </vt:variant>
      <vt:variant>
        <vt:lpwstr/>
      </vt:variant>
      <vt:variant>
        <vt:i4>4980812</vt:i4>
      </vt:variant>
      <vt:variant>
        <vt:i4>1331</vt:i4>
      </vt:variant>
      <vt:variant>
        <vt:i4>0</vt:i4>
      </vt:variant>
      <vt:variant>
        <vt:i4>5</vt:i4>
      </vt:variant>
      <vt:variant>
        <vt:lpwstr>https://doi.org/10.48550/arXiv.2406.16253</vt:lpwstr>
      </vt:variant>
      <vt:variant>
        <vt:lpwstr/>
      </vt:variant>
      <vt:variant>
        <vt:i4>5046347</vt:i4>
      </vt:variant>
      <vt:variant>
        <vt:i4>1328</vt:i4>
      </vt:variant>
      <vt:variant>
        <vt:i4>0</vt:i4>
      </vt:variant>
      <vt:variant>
        <vt:i4>5</vt:i4>
      </vt:variant>
      <vt:variant>
        <vt:lpwstr>https://doi.org/10.48550/arXiv.2501.10326</vt:lpwstr>
      </vt:variant>
      <vt:variant>
        <vt:lpwstr/>
      </vt:variant>
      <vt:variant>
        <vt:i4>5177408</vt:i4>
      </vt:variant>
      <vt:variant>
        <vt:i4>1325</vt:i4>
      </vt:variant>
      <vt:variant>
        <vt:i4>0</vt:i4>
      </vt:variant>
      <vt:variant>
        <vt:i4>5</vt:i4>
      </vt:variant>
      <vt:variant>
        <vt:lpwstr>https://doi.org/10.48550/arXiv.2411.00816</vt:lpwstr>
      </vt:variant>
      <vt:variant>
        <vt:lpwstr/>
      </vt:variant>
      <vt:variant>
        <vt:i4>4653129</vt:i4>
      </vt:variant>
      <vt:variant>
        <vt:i4>1322</vt:i4>
      </vt:variant>
      <vt:variant>
        <vt:i4>0</vt:i4>
      </vt:variant>
      <vt:variant>
        <vt:i4>5</vt:i4>
      </vt:variant>
      <vt:variant>
        <vt:lpwstr>https://doi.org/10.48550/arXiv.2310.01783</vt:lpwstr>
      </vt:variant>
      <vt:variant>
        <vt:lpwstr/>
      </vt:variant>
      <vt:variant>
        <vt:i4>3014781</vt:i4>
      </vt:variant>
      <vt:variant>
        <vt:i4>1319</vt:i4>
      </vt:variant>
      <vt:variant>
        <vt:i4>0</vt:i4>
      </vt:variant>
      <vt:variant>
        <vt:i4>5</vt:i4>
      </vt:variant>
      <vt:variant>
        <vt:lpwstr>https://doi.org/10.2478/jdis-2024-0013</vt:lpwstr>
      </vt:variant>
      <vt:variant>
        <vt:lpwstr/>
      </vt:variant>
      <vt:variant>
        <vt:i4>4194379</vt:i4>
      </vt:variant>
      <vt:variant>
        <vt:i4>1316</vt:i4>
      </vt:variant>
      <vt:variant>
        <vt:i4>0</vt:i4>
      </vt:variant>
      <vt:variant>
        <vt:i4>5</vt:i4>
      </vt:variant>
      <vt:variant>
        <vt:lpwstr>https://doi.org/10.48550/arXiv.2502.17086</vt:lpwstr>
      </vt:variant>
      <vt:variant>
        <vt:lpwstr/>
      </vt:variant>
      <vt:variant>
        <vt:i4>5177420</vt:i4>
      </vt:variant>
      <vt:variant>
        <vt:i4>1313</vt:i4>
      </vt:variant>
      <vt:variant>
        <vt:i4>0</vt:i4>
      </vt:variant>
      <vt:variant>
        <vt:i4>5</vt:i4>
      </vt:variant>
      <vt:variant>
        <vt:lpwstr>https://doi.org/10.48550/arXiv.2412.01708</vt:lpwstr>
      </vt:variant>
      <vt:variant>
        <vt:lpwstr/>
      </vt:variant>
      <vt:variant>
        <vt:i4>4784195</vt:i4>
      </vt:variant>
      <vt:variant>
        <vt:i4>1310</vt:i4>
      </vt:variant>
      <vt:variant>
        <vt:i4>0</vt:i4>
      </vt:variant>
      <vt:variant>
        <vt:i4>5</vt:i4>
      </vt:variant>
      <vt:variant>
        <vt:lpwstr>https://doi.org/10.48550/arXiv.2408.10365</vt:lpwstr>
      </vt:variant>
      <vt:variant>
        <vt:lpwstr/>
      </vt:variant>
      <vt:variant>
        <vt:i4>2293876</vt:i4>
      </vt:variant>
      <vt:variant>
        <vt:i4>1307</vt:i4>
      </vt:variant>
      <vt:variant>
        <vt:i4>0</vt:i4>
      </vt:variant>
      <vt:variant>
        <vt:i4>5</vt:i4>
      </vt:variant>
      <vt:variant>
        <vt:lpwstr>https://doi.org/10.1016/j.caeai.2024.100342</vt:lpwstr>
      </vt:variant>
      <vt:variant>
        <vt:lpwstr/>
      </vt:variant>
      <vt:variant>
        <vt:i4>5832783</vt:i4>
      </vt:variant>
      <vt:variant>
        <vt:i4>1304</vt:i4>
      </vt:variant>
      <vt:variant>
        <vt:i4>0</vt:i4>
      </vt:variant>
      <vt:variant>
        <vt:i4>5</vt:i4>
      </vt:variant>
      <vt:variant>
        <vt:lpwstr>https://doi.org/10.1016/j.cmpbup.2024.100145</vt:lpwstr>
      </vt:variant>
      <vt:variant>
        <vt:lpwstr/>
      </vt:variant>
      <vt:variant>
        <vt:i4>4915267</vt:i4>
      </vt:variant>
      <vt:variant>
        <vt:i4>1301</vt:i4>
      </vt:variant>
      <vt:variant>
        <vt:i4>0</vt:i4>
      </vt:variant>
      <vt:variant>
        <vt:i4>5</vt:i4>
      </vt:variant>
      <vt:variant>
        <vt:lpwstr>https://doi.org/10.48550/arXiv.2402.10949</vt:lpwstr>
      </vt:variant>
      <vt:variant>
        <vt:lpwstr/>
      </vt:variant>
      <vt:variant>
        <vt:i4>5111879</vt:i4>
      </vt:variant>
      <vt:variant>
        <vt:i4>1298</vt:i4>
      </vt:variant>
      <vt:variant>
        <vt:i4>0</vt:i4>
      </vt:variant>
      <vt:variant>
        <vt:i4>5</vt:i4>
      </vt:variant>
      <vt:variant>
        <vt:lpwstr>https://doi.org/10.48550/arXiv.2407.08995</vt:lpwstr>
      </vt:variant>
      <vt:variant>
        <vt:lpwstr/>
      </vt:variant>
      <vt:variant>
        <vt:i4>5111879</vt:i4>
      </vt:variant>
      <vt:variant>
        <vt:i4>1295</vt:i4>
      </vt:variant>
      <vt:variant>
        <vt:i4>0</vt:i4>
      </vt:variant>
      <vt:variant>
        <vt:i4>5</vt:i4>
      </vt:variant>
      <vt:variant>
        <vt:lpwstr>https://doi.org/10.48550/arXiv.2211.01910</vt:lpwstr>
      </vt:variant>
      <vt:variant>
        <vt:lpwstr/>
      </vt:variant>
      <vt:variant>
        <vt:i4>5111887</vt:i4>
      </vt:variant>
      <vt:variant>
        <vt:i4>1292</vt:i4>
      </vt:variant>
      <vt:variant>
        <vt:i4>0</vt:i4>
      </vt:variant>
      <vt:variant>
        <vt:i4>5</vt:i4>
      </vt:variant>
      <vt:variant>
        <vt:lpwstr>https://doi.org/10.48550/arXiv.2407.11000</vt:lpwstr>
      </vt:variant>
      <vt:variant>
        <vt:lpwstr/>
      </vt:variant>
      <vt:variant>
        <vt:i4>4718656</vt:i4>
      </vt:variant>
      <vt:variant>
        <vt:i4>1289</vt:i4>
      </vt:variant>
      <vt:variant>
        <vt:i4>0</vt:i4>
      </vt:variant>
      <vt:variant>
        <vt:i4>5</vt:i4>
      </vt:variant>
      <vt:variant>
        <vt:lpwstr>https://doi.org/10.48550/arXiv.2410.12843</vt:lpwstr>
      </vt:variant>
      <vt:variant>
        <vt:lpwstr/>
      </vt:variant>
      <vt:variant>
        <vt:i4>4784201</vt:i4>
      </vt:variant>
      <vt:variant>
        <vt:i4>1286</vt:i4>
      </vt:variant>
      <vt:variant>
        <vt:i4>0</vt:i4>
      </vt:variant>
      <vt:variant>
        <vt:i4>5</vt:i4>
      </vt:variant>
      <vt:variant>
        <vt:lpwstr>https://doi.org/10.48550/arXiv.2406.06608</vt:lpwstr>
      </vt:variant>
      <vt:variant>
        <vt:lpwstr/>
      </vt:variant>
      <vt:variant>
        <vt:i4>4849730</vt:i4>
      </vt:variant>
      <vt:variant>
        <vt:i4>1283</vt:i4>
      </vt:variant>
      <vt:variant>
        <vt:i4>0</vt:i4>
      </vt:variant>
      <vt:variant>
        <vt:i4>5</vt:i4>
      </vt:variant>
      <vt:variant>
        <vt:lpwstr>https://doi.org/10.48550/arXiv.2402.07927</vt:lpwstr>
      </vt:variant>
      <vt:variant>
        <vt:lpwstr/>
      </vt:variant>
      <vt:variant>
        <vt:i4>4784200</vt:i4>
      </vt:variant>
      <vt:variant>
        <vt:i4>1280</vt:i4>
      </vt:variant>
      <vt:variant>
        <vt:i4>0</vt:i4>
      </vt:variant>
      <vt:variant>
        <vt:i4>5</vt:i4>
      </vt:variant>
      <vt:variant>
        <vt:lpwstr>https://doi.org/10.48550/arXiv.2310.14735</vt:lpwstr>
      </vt:variant>
      <vt:variant>
        <vt:lpwstr/>
      </vt:variant>
      <vt:variant>
        <vt:i4>6684746</vt:i4>
      </vt:variant>
      <vt:variant>
        <vt:i4>1277</vt:i4>
      </vt:variant>
      <vt:variant>
        <vt:i4>0</vt:i4>
      </vt:variant>
      <vt:variant>
        <vt:i4>5</vt:i4>
      </vt:variant>
      <vt:variant>
        <vt:lpwstr>https://doi.org/10.1007/978-981-99-7962-2_30</vt:lpwstr>
      </vt:variant>
      <vt:variant>
        <vt:lpwstr/>
      </vt:variant>
      <vt:variant>
        <vt:i4>5177420</vt:i4>
      </vt:variant>
      <vt:variant>
        <vt:i4>1274</vt:i4>
      </vt:variant>
      <vt:variant>
        <vt:i4>0</vt:i4>
      </vt:variant>
      <vt:variant>
        <vt:i4>5</vt:i4>
      </vt:variant>
      <vt:variant>
        <vt:lpwstr>https://doi.org/10.48550/arXiv.2404.11018</vt:lpwstr>
      </vt:variant>
      <vt:variant>
        <vt:lpwstr/>
      </vt:variant>
      <vt:variant>
        <vt:i4>4980813</vt:i4>
      </vt:variant>
      <vt:variant>
        <vt:i4>1271</vt:i4>
      </vt:variant>
      <vt:variant>
        <vt:i4>0</vt:i4>
      </vt:variant>
      <vt:variant>
        <vt:i4>5</vt:i4>
      </vt:variant>
      <vt:variant>
        <vt:lpwstr>https://doi.org/10.48550/arXiv.2301.00234</vt:lpwstr>
      </vt:variant>
      <vt:variant>
        <vt:lpwstr/>
      </vt:variant>
      <vt:variant>
        <vt:i4>5046344</vt:i4>
      </vt:variant>
      <vt:variant>
        <vt:i4>1268</vt:i4>
      </vt:variant>
      <vt:variant>
        <vt:i4>0</vt:i4>
      </vt:variant>
      <vt:variant>
        <vt:i4>5</vt:i4>
      </vt:variant>
      <vt:variant>
        <vt:lpwstr>https://doi.org/10.48550/arXiv.2005.14165</vt:lpwstr>
      </vt:variant>
      <vt:variant>
        <vt:lpwstr/>
      </vt:variant>
      <vt:variant>
        <vt:i4>5111887</vt:i4>
      </vt:variant>
      <vt:variant>
        <vt:i4>1265</vt:i4>
      </vt:variant>
      <vt:variant>
        <vt:i4>0</vt:i4>
      </vt:variant>
      <vt:variant>
        <vt:i4>5</vt:i4>
      </vt:variant>
      <vt:variant>
        <vt:lpwstr>https://doi.org/10.48550/arXiv.2501.09686</vt:lpwstr>
      </vt:variant>
      <vt:variant>
        <vt:lpwstr/>
      </vt:variant>
      <vt:variant>
        <vt:i4>4325453</vt:i4>
      </vt:variant>
      <vt:variant>
        <vt:i4>1262</vt:i4>
      </vt:variant>
      <vt:variant>
        <vt:i4>0</vt:i4>
      </vt:variant>
      <vt:variant>
        <vt:i4>5</vt:i4>
      </vt:variant>
      <vt:variant>
        <vt:lpwstr>https://doi.org/10.48550/arXiv.2403.05789</vt:lpwstr>
      </vt:variant>
      <vt:variant>
        <vt:lpwstr/>
      </vt:variant>
      <vt:variant>
        <vt:i4>4784207</vt:i4>
      </vt:variant>
      <vt:variant>
        <vt:i4>1259</vt:i4>
      </vt:variant>
      <vt:variant>
        <vt:i4>0</vt:i4>
      </vt:variant>
      <vt:variant>
        <vt:i4>5</vt:i4>
      </vt:variant>
      <vt:variant>
        <vt:lpwstr>https://doi.org/10.48550/arXiv.2502.17419</vt:lpwstr>
      </vt:variant>
      <vt:variant>
        <vt:lpwstr/>
      </vt:variant>
      <vt:variant>
        <vt:i4>4522060</vt:i4>
      </vt:variant>
      <vt:variant>
        <vt:i4>1256</vt:i4>
      </vt:variant>
      <vt:variant>
        <vt:i4>0</vt:i4>
      </vt:variant>
      <vt:variant>
        <vt:i4>5</vt:i4>
      </vt:variant>
      <vt:variant>
        <vt:lpwstr>https://doi.org/10.48550/arXiv.2504.09037</vt:lpwstr>
      </vt:variant>
      <vt:variant>
        <vt:lpwstr/>
      </vt:variant>
      <vt:variant>
        <vt:i4>3211364</vt:i4>
      </vt:variant>
      <vt:variant>
        <vt:i4>1253</vt:i4>
      </vt:variant>
      <vt:variant>
        <vt:i4>0</vt:i4>
      </vt:variant>
      <vt:variant>
        <vt:i4>5</vt:i4>
      </vt:variant>
      <vt:variant>
        <vt:lpwstr>https://doi.org/10.1101/2024.12.10.24318800</vt:lpwstr>
      </vt:variant>
      <vt:variant>
        <vt:lpwstr/>
      </vt:variant>
      <vt:variant>
        <vt:i4>4587591</vt:i4>
      </vt:variant>
      <vt:variant>
        <vt:i4>1250</vt:i4>
      </vt:variant>
      <vt:variant>
        <vt:i4>0</vt:i4>
      </vt:variant>
      <vt:variant>
        <vt:i4>5</vt:i4>
      </vt:variant>
      <vt:variant>
        <vt:lpwstr>https://doi.org/10.1016/j.mcpdig.2024.10.004</vt:lpwstr>
      </vt:variant>
      <vt:variant>
        <vt:lpwstr/>
      </vt:variant>
      <vt:variant>
        <vt:i4>4653126</vt:i4>
      </vt:variant>
      <vt:variant>
        <vt:i4>1247</vt:i4>
      </vt:variant>
      <vt:variant>
        <vt:i4>0</vt:i4>
      </vt:variant>
      <vt:variant>
        <vt:i4>5</vt:i4>
      </vt:variant>
      <vt:variant>
        <vt:lpwstr>https://doi.org/10.1001/jamahealthforum.2025.0040</vt:lpwstr>
      </vt:variant>
      <vt:variant>
        <vt:lpwstr/>
      </vt:variant>
      <vt:variant>
        <vt:i4>5046337</vt:i4>
      </vt:variant>
      <vt:variant>
        <vt:i4>1244</vt:i4>
      </vt:variant>
      <vt:variant>
        <vt:i4>0</vt:i4>
      </vt:variant>
      <vt:variant>
        <vt:i4>5</vt:i4>
      </vt:variant>
      <vt:variant>
        <vt:lpwstr>https://doi.org/10.48550/arXiv.2411.13802</vt:lpwstr>
      </vt:variant>
      <vt:variant>
        <vt:lpwstr/>
      </vt:variant>
      <vt:variant>
        <vt:i4>2949169</vt:i4>
      </vt:variant>
      <vt:variant>
        <vt:i4>1241</vt:i4>
      </vt:variant>
      <vt:variant>
        <vt:i4>0</vt:i4>
      </vt:variant>
      <vt:variant>
        <vt:i4>5</vt:i4>
      </vt:variant>
      <vt:variant>
        <vt:lpwstr>https://doi.org/10.1038/s42256-025-00982-3</vt:lpwstr>
      </vt:variant>
      <vt:variant>
        <vt:lpwstr/>
      </vt:variant>
      <vt:variant>
        <vt:i4>5177418</vt:i4>
      </vt:variant>
      <vt:variant>
        <vt:i4>1238</vt:i4>
      </vt:variant>
      <vt:variant>
        <vt:i4>0</vt:i4>
      </vt:variant>
      <vt:variant>
        <vt:i4>5</vt:i4>
      </vt:variant>
      <vt:variant>
        <vt:lpwstr>https://doi.org/10.48550/arXiv.2501.14249</vt:lpwstr>
      </vt:variant>
      <vt:variant>
        <vt:lpwstr/>
      </vt:variant>
      <vt:variant>
        <vt:i4>4522053</vt:i4>
      </vt:variant>
      <vt:variant>
        <vt:i4>1235</vt:i4>
      </vt:variant>
      <vt:variant>
        <vt:i4>0</vt:i4>
      </vt:variant>
      <vt:variant>
        <vt:i4>5</vt:i4>
      </vt:variant>
      <vt:variant>
        <vt:lpwstr>https://doi.org/10.48550/arXiv.2405.09939</vt:lpwstr>
      </vt:variant>
      <vt:variant>
        <vt:lpwstr/>
      </vt:variant>
      <vt:variant>
        <vt:i4>4653123</vt:i4>
      </vt:variant>
      <vt:variant>
        <vt:i4>1232</vt:i4>
      </vt:variant>
      <vt:variant>
        <vt:i4>0</vt:i4>
      </vt:variant>
      <vt:variant>
        <vt:i4>5</vt:i4>
      </vt:variant>
      <vt:variant>
        <vt:lpwstr>https://doi.org/10.48550/arXiv.2209.09513</vt:lpwstr>
      </vt:variant>
      <vt:variant>
        <vt:lpwstr/>
      </vt:variant>
      <vt:variant>
        <vt:i4>6422581</vt:i4>
      </vt:variant>
      <vt:variant>
        <vt:i4>1229</vt:i4>
      </vt:variant>
      <vt:variant>
        <vt:i4>0</vt:i4>
      </vt:variant>
      <vt:variant>
        <vt:i4>5</vt:i4>
      </vt:variant>
      <vt:variant>
        <vt:lpwstr>https://doi.org/10.1038/s41598-023-33607-z</vt:lpwstr>
      </vt:variant>
      <vt:variant>
        <vt:lpwstr/>
      </vt:variant>
      <vt:variant>
        <vt:i4>4718668</vt:i4>
      </vt:variant>
      <vt:variant>
        <vt:i4>1226</vt:i4>
      </vt:variant>
      <vt:variant>
        <vt:i4>0</vt:i4>
      </vt:variant>
      <vt:variant>
        <vt:i4>5</vt:i4>
      </vt:variant>
      <vt:variant>
        <vt:lpwstr>https://doi.org/10.48550/arXiv.2502.14739</vt:lpwstr>
      </vt:variant>
      <vt:variant>
        <vt:lpwstr/>
      </vt:variant>
      <vt:variant>
        <vt:i4>5111886</vt:i4>
      </vt:variant>
      <vt:variant>
        <vt:i4>1223</vt:i4>
      </vt:variant>
      <vt:variant>
        <vt:i4>0</vt:i4>
      </vt:variant>
      <vt:variant>
        <vt:i4>5</vt:i4>
      </vt:variant>
      <vt:variant>
        <vt:lpwstr>https://doi.org/10.48550/arXiv.2311.12022</vt:lpwstr>
      </vt:variant>
      <vt:variant>
        <vt:lpwstr/>
      </vt:variant>
      <vt:variant>
        <vt:i4>4915274</vt:i4>
      </vt:variant>
      <vt:variant>
        <vt:i4>1220</vt:i4>
      </vt:variant>
      <vt:variant>
        <vt:i4>0</vt:i4>
      </vt:variant>
      <vt:variant>
        <vt:i4>5</vt:i4>
      </vt:variant>
      <vt:variant>
        <vt:lpwstr>https://doi.org/10.48550/arXiv.2402.14008</vt:lpwstr>
      </vt:variant>
      <vt:variant>
        <vt:lpwstr/>
      </vt:variant>
      <vt:variant>
        <vt:i4>393265</vt:i4>
      </vt:variant>
      <vt:variant>
        <vt:i4>1214</vt:i4>
      </vt:variant>
      <vt:variant>
        <vt:i4>0</vt:i4>
      </vt:variant>
      <vt:variant>
        <vt:i4>5</vt:i4>
      </vt:variant>
      <vt:variant>
        <vt:lpwstr/>
      </vt:variant>
      <vt:variant>
        <vt:lpwstr>BIB_100</vt:lpwstr>
      </vt:variant>
      <vt:variant>
        <vt:i4>5898318</vt:i4>
      </vt:variant>
      <vt:variant>
        <vt:i4>1209</vt:i4>
      </vt:variant>
      <vt:variant>
        <vt:i4>0</vt:i4>
      </vt:variant>
      <vt:variant>
        <vt:i4>5</vt:i4>
      </vt:variant>
      <vt:variant>
        <vt:lpwstr/>
      </vt:variant>
      <vt:variant>
        <vt:lpwstr>Exploratory_Meta_Prompting</vt:lpwstr>
      </vt:variant>
      <vt:variant>
        <vt:i4>983096</vt:i4>
      </vt:variant>
      <vt:variant>
        <vt:i4>1205</vt:i4>
      </vt:variant>
      <vt:variant>
        <vt:i4>0</vt:i4>
      </vt:variant>
      <vt:variant>
        <vt:i4>5</vt:i4>
      </vt:variant>
      <vt:variant>
        <vt:lpwstr/>
      </vt:variant>
      <vt:variant>
        <vt:lpwstr>BIB_89</vt:lpwstr>
      </vt:variant>
      <vt:variant>
        <vt:i4>3407996</vt:i4>
      </vt:variant>
      <vt:variant>
        <vt:i4>1200</vt:i4>
      </vt:variant>
      <vt:variant>
        <vt:i4>0</vt:i4>
      </vt:variant>
      <vt:variant>
        <vt:i4>5</vt:i4>
      </vt:variant>
      <vt:variant>
        <vt:lpwstr/>
      </vt:variant>
      <vt:variant>
        <vt:lpwstr>M2_Complex_Prompts</vt:lpwstr>
      </vt:variant>
      <vt:variant>
        <vt:i4>65592</vt:i4>
      </vt:variant>
      <vt:variant>
        <vt:i4>1196</vt:i4>
      </vt:variant>
      <vt:variant>
        <vt:i4>0</vt:i4>
      </vt:variant>
      <vt:variant>
        <vt:i4>5</vt:i4>
      </vt:variant>
      <vt:variant>
        <vt:lpwstr/>
      </vt:variant>
      <vt:variant>
        <vt:lpwstr>BIB_87</vt:lpwstr>
      </vt:variant>
      <vt:variant>
        <vt:i4>56</vt:i4>
      </vt:variant>
      <vt:variant>
        <vt:i4>1193</vt:i4>
      </vt:variant>
      <vt:variant>
        <vt:i4>0</vt:i4>
      </vt:variant>
      <vt:variant>
        <vt:i4>5</vt:i4>
      </vt:variant>
      <vt:variant>
        <vt:lpwstr/>
      </vt:variant>
      <vt:variant>
        <vt:lpwstr>BIB_86</vt:lpwstr>
      </vt:variant>
      <vt:variant>
        <vt:i4>131185</vt:i4>
      </vt:variant>
      <vt:variant>
        <vt:i4>1188</vt:i4>
      </vt:variant>
      <vt:variant>
        <vt:i4>0</vt:i4>
      </vt:variant>
      <vt:variant>
        <vt:i4>5</vt:i4>
      </vt:variant>
      <vt:variant>
        <vt:lpwstr/>
      </vt:variant>
      <vt:variant>
        <vt:lpwstr>M2_Workflow_Generation_ICL</vt:lpwstr>
      </vt:variant>
      <vt:variant>
        <vt:i4>262200</vt:i4>
      </vt:variant>
      <vt:variant>
        <vt:i4>1184</vt:i4>
      </vt:variant>
      <vt:variant>
        <vt:i4>0</vt:i4>
      </vt:variant>
      <vt:variant>
        <vt:i4>5</vt:i4>
      </vt:variant>
      <vt:variant>
        <vt:lpwstr/>
      </vt:variant>
      <vt:variant>
        <vt:lpwstr>BIB_82</vt:lpwstr>
      </vt:variant>
      <vt:variant>
        <vt:i4>131128</vt:i4>
      </vt:variant>
      <vt:variant>
        <vt:i4>1181</vt:i4>
      </vt:variant>
      <vt:variant>
        <vt:i4>0</vt:i4>
      </vt:variant>
      <vt:variant>
        <vt:i4>5</vt:i4>
      </vt:variant>
      <vt:variant>
        <vt:lpwstr/>
      </vt:variant>
      <vt:variant>
        <vt:lpwstr>BIB_84</vt:lpwstr>
      </vt:variant>
      <vt:variant>
        <vt:i4>131185</vt:i4>
      </vt:variant>
      <vt:variant>
        <vt:i4>1176</vt:i4>
      </vt:variant>
      <vt:variant>
        <vt:i4>0</vt:i4>
      </vt:variant>
      <vt:variant>
        <vt:i4>5</vt:i4>
      </vt:variant>
      <vt:variant>
        <vt:lpwstr/>
      </vt:variant>
      <vt:variant>
        <vt:lpwstr>M2_Workflow_Generation_ICL</vt:lpwstr>
      </vt:variant>
      <vt:variant>
        <vt:i4>393265</vt:i4>
      </vt:variant>
      <vt:variant>
        <vt:i4>1172</vt:i4>
      </vt:variant>
      <vt:variant>
        <vt:i4>0</vt:i4>
      </vt:variant>
      <vt:variant>
        <vt:i4>5</vt:i4>
      </vt:variant>
      <vt:variant>
        <vt:lpwstr/>
      </vt:variant>
      <vt:variant>
        <vt:lpwstr>BIB_104</vt:lpwstr>
      </vt:variant>
      <vt:variant>
        <vt:i4>131128</vt:i4>
      </vt:variant>
      <vt:variant>
        <vt:i4>1169</vt:i4>
      </vt:variant>
      <vt:variant>
        <vt:i4>0</vt:i4>
      </vt:variant>
      <vt:variant>
        <vt:i4>5</vt:i4>
      </vt:variant>
      <vt:variant>
        <vt:lpwstr/>
      </vt:variant>
      <vt:variant>
        <vt:lpwstr>BIB_84</vt:lpwstr>
      </vt:variant>
      <vt:variant>
        <vt:i4>4653124</vt:i4>
      </vt:variant>
      <vt:variant>
        <vt:i4>1164</vt:i4>
      </vt:variant>
      <vt:variant>
        <vt:i4>0</vt:i4>
      </vt:variant>
      <vt:variant>
        <vt:i4>5</vt:i4>
      </vt:variant>
      <vt:variant>
        <vt:lpwstr/>
      </vt:variant>
      <vt:variant>
        <vt:lpwstr>Meta_Meta_Prompting</vt:lpwstr>
      </vt:variant>
      <vt:variant>
        <vt:i4>327736</vt:i4>
      </vt:variant>
      <vt:variant>
        <vt:i4>1160</vt:i4>
      </vt:variant>
      <vt:variant>
        <vt:i4>0</vt:i4>
      </vt:variant>
      <vt:variant>
        <vt:i4>5</vt:i4>
      </vt:variant>
      <vt:variant>
        <vt:lpwstr/>
      </vt:variant>
      <vt:variant>
        <vt:lpwstr>BIB_83</vt:lpwstr>
      </vt:variant>
      <vt:variant>
        <vt:i4>196665</vt:i4>
      </vt:variant>
      <vt:variant>
        <vt:i4>1154</vt:i4>
      </vt:variant>
      <vt:variant>
        <vt:i4>0</vt:i4>
      </vt:variant>
      <vt:variant>
        <vt:i4>5</vt:i4>
      </vt:variant>
      <vt:variant>
        <vt:lpwstr/>
      </vt:variant>
      <vt:variant>
        <vt:lpwstr>BIB_95</vt:lpwstr>
      </vt:variant>
      <vt:variant>
        <vt:i4>131129</vt:i4>
      </vt:variant>
      <vt:variant>
        <vt:i4>1148</vt:i4>
      </vt:variant>
      <vt:variant>
        <vt:i4>0</vt:i4>
      </vt:variant>
      <vt:variant>
        <vt:i4>5</vt:i4>
      </vt:variant>
      <vt:variant>
        <vt:lpwstr/>
      </vt:variant>
      <vt:variant>
        <vt:lpwstr>BIB_94</vt:lpwstr>
      </vt:variant>
      <vt:variant>
        <vt:i4>393265</vt:i4>
      </vt:variant>
      <vt:variant>
        <vt:i4>1142</vt:i4>
      </vt:variant>
      <vt:variant>
        <vt:i4>0</vt:i4>
      </vt:variant>
      <vt:variant>
        <vt:i4>5</vt:i4>
      </vt:variant>
      <vt:variant>
        <vt:lpwstr/>
      </vt:variant>
      <vt:variant>
        <vt:lpwstr>BIB_103</vt:lpwstr>
      </vt:variant>
      <vt:variant>
        <vt:i4>393265</vt:i4>
      </vt:variant>
      <vt:variant>
        <vt:i4>1139</vt:i4>
      </vt:variant>
      <vt:variant>
        <vt:i4>0</vt:i4>
      </vt:variant>
      <vt:variant>
        <vt:i4>5</vt:i4>
      </vt:variant>
      <vt:variant>
        <vt:lpwstr/>
      </vt:variant>
      <vt:variant>
        <vt:lpwstr>BIB_102</vt:lpwstr>
      </vt:variant>
      <vt:variant>
        <vt:i4>1048656</vt:i4>
      </vt:variant>
      <vt:variant>
        <vt:i4>1134</vt:i4>
      </vt:variant>
      <vt:variant>
        <vt:i4>0</vt:i4>
      </vt:variant>
      <vt:variant>
        <vt:i4>5</vt:i4>
      </vt:variant>
      <vt:variant>
        <vt:lpwstr/>
      </vt:variant>
      <vt:variant>
        <vt:lpwstr>ChatGPT_o3_Analysis</vt:lpwstr>
      </vt:variant>
      <vt:variant>
        <vt:i4>393265</vt:i4>
      </vt:variant>
      <vt:variant>
        <vt:i4>1130</vt:i4>
      </vt:variant>
      <vt:variant>
        <vt:i4>0</vt:i4>
      </vt:variant>
      <vt:variant>
        <vt:i4>5</vt:i4>
      </vt:variant>
      <vt:variant>
        <vt:lpwstr/>
      </vt:variant>
      <vt:variant>
        <vt:lpwstr>BIB_101</vt:lpwstr>
      </vt:variant>
      <vt:variant>
        <vt:i4>7667786</vt:i4>
      </vt:variant>
      <vt:variant>
        <vt:i4>1125</vt:i4>
      </vt:variant>
      <vt:variant>
        <vt:i4>0</vt:i4>
      </vt:variant>
      <vt:variant>
        <vt:i4>5</vt:i4>
      </vt:variant>
      <vt:variant>
        <vt:lpwstr/>
      </vt:variant>
      <vt:variant>
        <vt:lpwstr>Gemini_Analysis</vt:lpwstr>
      </vt:variant>
      <vt:variant>
        <vt:i4>6619263</vt:i4>
      </vt:variant>
      <vt:variant>
        <vt:i4>1122</vt:i4>
      </vt:variant>
      <vt:variant>
        <vt:i4>0</vt:i4>
      </vt:variant>
      <vt:variant>
        <vt:i4>5</vt:i4>
      </vt:variant>
      <vt:variant>
        <vt:lpwstr/>
      </vt:variant>
      <vt:variant>
        <vt:lpwstr>Fair_Use_Statement</vt:lpwstr>
      </vt:variant>
      <vt:variant>
        <vt:i4>458809</vt:i4>
      </vt:variant>
      <vt:variant>
        <vt:i4>1118</vt:i4>
      </vt:variant>
      <vt:variant>
        <vt:i4>0</vt:i4>
      </vt:variant>
      <vt:variant>
        <vt:i4>5</vt:i4>
      </vt:variant>
      <vt:variant>
        <vt:lpwstr/>
      </vt:variant>
      <vt:variant>
        <vt:lpwstr>BIB_91</vt:lpwstr>
      </vt:variant>
      <vt:variant>
        <vt:i4>393273</vt:i4>
      </vt:variant>
      <vt:variant>
        <vt:i4>1112</vt:i4>
      </vt:variant>
      <vt:variant>
        <vt:i4>0</vt:i4>
      </vt:variant>
      <vt:variant>
        <vt:i4>5</vt:i4>
      </vt:variant>
      <vt:variant>
        <vt:lpwstr/>
      </vt:variant>
      <vt:variant>
        <vt:lpwstr>BIB_90</vt:lpwstr>
      </vt:variant>
      <vt:variant>
        <vt:i4>327736</vt:i4>
      </vt:variant>
      <vt:variant>
        <vt:i4>1106</vt:i4>
      </vt:variant>
      <vt:variant>
        <vt:i4>0</vt:i4>
      </vt:variant>
      <vt:variant>
        <vt:i4>5</vt:i4>
      </vt:variant>
      <vt:variant>
        <vt:lpwstr/>
      </vt:variant>
      <vt:variant>
        <vt:lpwstr>BIB_83</vt:lpwstr>
      </vt:variant>
      <vt:variant>
        <vt:i4>5898363</vt:i4>
      </vt:variant>
      <vt:variant>
        <vt:i4>1101</vt:i4>
      </vt:variant>
      <vt:variant>
        <vt:i4>0</vt:i4>
      </vt:variant>
      <vt:variant>
        <vt:i4>5</vt:i4>
      </vt:variant>
      <vt:variant>
        <vt:lpwstr>https://osf.io/nq68y/files/osfstorage?view_only=fe29ffe96a8340329f3ebd660faedd43</vt:lpwstr>
      </vt:variant>
      <vt:variant>
        <vt:lpwstr/>
      </vt:variant>
      <vt:variant>
        <vt:i4>393265</vt:i4>
      </vt:variant>
      <vt:variant>
        <vt:i4>1097</vt:i4>
      </vt:variant>
      <vt:variant>
        <vt:i4>0</vt:i4>
      </vt:variant>
      <vt:variant>
        <vt:i4>5</vt:i4>
      </vt:variant>
      <vt:variant>
        <vt:lpwstr/>
      </vt:variant>
      <vt:variant>
        <vt:lpwstr>BIB_100</vt:lpwstr>
      </vt:variant>
      <vt:variant>
        <vt:i4>458779</vt:i4>
      </vt:variant>
      <vt:variant>
        <vt:i4>1092</vt:i4>
      </vt:variant>
      <vt:variant>
        <vt:i4>0</vt:i4>
      </vt:variant>
      <vt:variant>
        <vt:i4>5</vt:i4>
      </vt:variant>
      <vt:variant>
        <vt:lpwstr/>
      </vt:variant>
      <vt:variant>
        <vt:lpwstr>PeerReviewPrompt</vt:lpwstr>
      </vt:variant>
      <vt:variant>
        <vt:i4>3538944</vt:i4>
      </vt:variant>
      <vt:variant>
        <vt:i4>1089</vt:i4>
      </vt:variant>
      <vt:variant>
        <vt:i4>0</vt:i4>
      </vt:variant>
      <vt:variant>
        <vt:i4>5</vt:i4>
      </vt:variant>
      <vt:variant>
        <vt:lpwstr/>
      </vt:variant>
      <vt:variant>
        <vt:lpwstr>BIB_9</vt:lpwstr>
      </vt:variant>
      <vt:variant>
        <vt:i4>3538944</vt:i4>
      </vt:variant>
      <vt:variant>
        <vt:i4>1086</vt:i4>
      </vt:variant>
      <vt:variant>
        <vt:i4>0</vt:i4>
      </vt:variant>
      <vt:variant>
        <vt:i4>5</vt:i4>
      </vt:variant>
      <vt:variant>
        <vt:lpwstr/>
      </vt:variant>
      <vt:variant>
        <vt:lpwstr>BIB_1</vt:lpwstr>
      </vt:variant>
      <vt:variant>
        <vt:i4>5832753</vt:i4>
      </vt:variant>
      <vt:variant>
        <vt:i4>1083</vt:i4>
      </vt:variant>
      <vt:variant>
        <vt:i4>0</vt:i4>
      </vt:variant>
      <vt:variant>
        <vt:i4>5</vt:i4>
      </vt:variant>
      <vt:variant>
        <vt:lpwstr/>
      </vt:variant>
      <vt:variant>
        <vt:lpwstr>M2_Reflecting</vt:lpwstr>
      </vt:variant>
      <vt:variant>
        <vt:i4>7405616</vt:i4>
      </vt:variant>
      <vt:variant>
        <vt:i4>1080</vt:i4>
      </vt:variant>
      <vt:variant>
        <vt:i4>0</vt:i4>
      </vt:variant>
      <vt:variant>
        <vt:i4>5</vt:i4>
      </vt:variant>
      <vt:variant>
        <vt:lpwstr/>
      </vt:variant>
      <vt:variant>
        <vt:lpwstr>M2_Meta_Prompting</vt:lpwstr>
      </vt:variant>
      <vt:variant>
        <vt:i4>7733354</vt:i4>
      </vt:variant>
      <vt:variant>
        <vt:i4>1077</vt:i4>
      </vt:variant>
      <vt:variant>
        <vt:i4>0</vt:i4>
      </vt:variant>
      <vt:variant>
        <vt:i4>5</vt:i4>
      </vt:variant>
      <vt:variant>
        <vt:lpwstr/>
      </vt:variant>
      <vt:variant>
        <vt:lpwstr>IV_D2_2_Listing_of_Core_Stages</vt:lpwstr>
      </vt:variant>
      <vt:variant>
        <vt:i4>6422617</vt:i4>
      </vt:variant>
      <vt:variant>
        <vt:i4>1074</vt:i4>
      </vt:variant>
      <vt:variant>
        <vt:i4>0</vt:i4>
      </vt:variant>
      <vt:variant>
        <vt:i4>5</vt:i4>
      </vt:variant>
      <vt:variant>
        <vt:lpwstr/>
      </vt:variant>
      <vt:variant>
        <vt:lpwstr>IV_C_Analyzing_Figures</vt:lpwstr>
      </vt:variant>
      <vt:variant>
        <vt:i4>2424927</vt:i4>
      </vt:variant>
      <vt:variant>
        <vt:i4>1071</vt:i4>
      </vt:variant>
      <vt:variant>
        <vt:i4>0</vt:i4>
      </vt:variant>
      <vt:variant>
        <vt:i4>5</vt:i4>
      </vt:variant>
      <vt:variant>
        <vt:lpwstr/>
      </vt:variant>
      <vt:variant>
        <vt:lpwstr>IV_B_1_Main_Claimed_Result</vt:lpwstr>
      </vt:variant>
      <vt:variant>
        <vt:i4>7929872</vt:i4>
      </vt:variant>
      <vt:variant>
        <vt:i4>1068</vt:i4>
      </vt:variant>
      <vt:variant>
        <vt:i4>0</vt:i4>
      </vt:variant>
      <vt:variant>
        <vt:i4>5</vt:i4>
      </vt:variant>
      <vt:variant>
        <vt:lpwstr/>
      </vt:variant>
      <vt:variant>
        <vt:lpwstr>IV_A_3_Specific_Analysis_Modules</vt:lpwstr>
      </vt:variant>
      <vt:variant>
        <vt:i4>7209021</vt:i4>
      </vt:variant>
      <vt:variant>
        <vt:i4>1065</vt:i4>
      </vt:variant>
      <vt:variant>
        <vt:i4>0</vt:i4>
      </vt:variant>
      <vt:variant>
        <vt:i4>5</vt:i4>
      </vt:variant>
      <vt:variant>
        <vt:lpwstr/>
      </vt:variant>
      <vt:variant>
        <vt:lpwstr>IV_B_1_Result_Classification</vt:lpwstr>
      </vt:variant>
      <vt:variant>
        <vt:i4>7012401</vt:i4>
      </vt:variant>
      <vt:variant>
        <vt:i4>1062</vt:i4>
      </vt:variant>
      <vt:variant>
        <vt:i4>0</vt:i4>
      </vt:variant>
      <vt:variant>
        <vt:i4>5</vt:i4>
      </vt:variant>
      <vt:variant>
        <vt:lpwstr/>
      </vt:variant>
      <vt:variant>
        <vt:lpwstr>M2_Custom_Classification</vt:lpwstr>
      </vt:variant>
      <vt:variant>
        <vt:i4>3211281</vt:i4>
      </vt:variant>
      <vt:variant>
        <vt:i4>1059</vt:i4>
      </vt:variant>
      <vt:variant>
        <vt:i4>0</vt:i4>
      </vt:variant>
      <vt:variant>
        <vt:i4>5</vt:i4>
      </vt:variant>
      <vt:variant>
        <vt:lpwstr/>
      </vt:variant>
      <vt:variant>
        <vt:lpwstr>Red_Flags</vt:lpwstr>
      </vt:variant>
      <vt:variant>
        <vt:i4>7667819</vt:i4>
      </vt:variant>
      <vt:variant>
        <vt:i4>1056</vt:i4>
      </vt:variant>
      <vt:variant>
        <vt:i4>0</vt:i4>
      </vt:variant>
      <vt:variant>
        <vt:i4>5</vt:i4>
      </vt:variant>
      <vt:variant>
        <vt:lpwstr/>
      </vt:variant>
      <vt:variant>
        <vt:lpwstr>IV_D2_5_A_Priori_Plausibility_Check</vt:lpwstr>
      </vt:variant>
      <vt:variant>
        <vt:i4>3211281</vt:i4>
      </vt:variant>
      <vt:variant>
        <vt:i4>1053</vt:i4>
      </vt:variant>
      <vt:variant>
        <vt:i4>0</vt:i4>
      </vt:variant>
      <vt:variant>
        <vt:i4>5</vt:i4>
      </vt:variant>
      <vt:variant>
        <vt:lpwstr/>
      </vt:variant>
      <vt:variant>
        <vt:lpwstr>Red_Flags</vt:lpwstr>
      </vt:variant>
      <vt:variant>
        <vt:i4>1048610</vt:i4>
      </vt:variant>
      <vt:variant>
        <vt:i4>1050</vt:i4>
      </vt:variant>
      <vt:variant>
        <vt:i4>0</vt:i4>
      </vt:variant>
      <vt:variant>
        <vt:i4>5</vt:i4>
      </vt:variant>
      <vt:variant>
        <vt:lpwstr/>
      </vt:variant>
      <vt:variant>
        <vt:lpwstr>IV_D2_3_E_A_Priori_Feasibility_Assess</vt:lpwstr>
      </vt:variant>
      <vt:variant>
        <vt:i4>3997732</vt:i4>
      </vt:variant>
      <vt:variant>
        <vt:i4>1047</vt:i4>
      </vt:variant>
      <vt:variant>
        <vt:i4>0</vt:i4>
      </vt:variant>
      <vt:variant>
        <vt:i4>5</vt:i4>
      </vt:variant>
      <vt:variant>
        <vt:lpwstr/>
      </vt:variant>
      <vt:variant>
        <vt:lpwstr>IV_D2_3_F_Idealized_Model_Performance</vt:lpwstr>
      </vt:variant>
      <vt:variant>
        <vt:i4>6094915</vt:i4>
      </vt:variant>
      <vt:variant>
        <vt:i4>1044</vt:i4>
      </vt:variant>
      <vt:variant>
        <vt:i4>0</vt:i4>
      </vt:variant>
      <vt:variant>
        <vt:i4>5</vt:i4>
      </vt:variant>
      <vt:variant>
        <vt:lpwstr/>
      </vt:variant>
      <vt:variant>
        <vt:lpwstr>IV_D2_3_Analysis_of_Core_Stages</vt:lpwstr>
      </vt:variant>
      <vt:variant>
        <vt:i4>3211291</vt:i4>
      </vt:variant>
      <vt:variant>
        <vt:i4>1041</vt:i4>
      </vt:variant>
      <vt:variant>
        <vt:i4>0</vt:i4>
      </vt:variant>
      <vt:variant>
        <vt:i4>5</vt:i4>
      </vt:variant>
      <vt:variant>
        <vt:lpwstr/>
      </vt:variant>
      <vt:variant>
        <vt:lpwstr>IV_Specific_Analysis_Instructions</vt:lpwstr>
      </vt:variant>
      <vt:variant>
        <vt:i4>458809</vt:i4>
      </vt:variant>
      <vt:variant>
        <vt:i4>1037</vt:i4>
      </vt:variant>
      <vt:variant>
        <vt:i4>0</vt:i4>
      </vt:variant>
      <vt:variant>
        <vt:i4>5</vt:i4>
      </vt:variant>
      <vt:variant>
        <vt:lpwstr/>
      </vt:variant>
      <vt:variant>
        <vt:lpwstr>BIB_91</vt:lpwstr>
      </vt:variant>
      <vt:variant>
        <vt:i4>458809</vt:i4>
      </vt:variant>
      <vt:variant>
        <vt:i4>1031</vt:i4>
      </vt:variant>
      <vt:variant>
        <vt:i4>0</vt:i4>
      </vt:variant>
      <vt:variant>
        <vt:i4>5</vt:i4>
      </vt:variant>
      <vt:variant>
        <vt:lpwstr/>
      </vt:variant>
      <vt:variant>
        <vt:lpwstr>BIB_91</vt:lpwstr>
      </vt:variant>
      <vt:variant>
        <vt:i4>458809</vt:i4>
      </vt:variant>
      <vt:variant>
        <vt:i4>1025</vt:i4>
      </vt:variant>
      <vt:variant>
        <vt:i4>0</vt:i4>
      </vt:variant>
      <vt:variant>
        <vt:i4>5</vt:i4>
      </vt:variant>
      <vt:variant>
        <vt:lpwstr/>
      </vt:variant>
      <vt:variant>
        <vt:lpwstr>BIB_91</vt:lpwstr>
      </vt:variant>
      <vt:variant>
        <vt:i4>458809</vt:i4>
      </vt:variant>
      <vt:variant>
        <vt:i4>1019</vt:i4>
      </vt:variant>
      <vt:variant>
        <vt:i4>0</vt:i4>
      </vt:variant>
      <vt:variant>
        <vt:i4>5</vt:i4>
      </vt:variant>
      <vt:variant>
        <vt:lpwstr/>
      </vt:variant>
      <vt:variant>
        <vt:lpwstr>BIB_91</vt:lpwstr>
      </vt:variant>
      <vt:variant>
        <vt:i4>458809</vt:i4>
      </vt:variant>
      <vt:variant>
        <vt:i4>1013</vt:i4>
      </vt:variant>
      <vt:variant>
        <vt:i4>0</vt:i4>
      </vt:variant>
      <vt:variant>
        <vt:i4>5</vt:i4>
      </vt:variant>
      <vt:variant>
        <vt:lpwstr/>
      </vt:variant>
      <vt:variant>
        <vt:lpwstr>BIB_91</vt:lpwstr>
      </vt:variant>
      <vt:variant>
        <vt:i4>458779</vt:i4>
      </vt:variant>
      <vt:variant>
        <vt:i4>1008</vt:i4>
      </vt:variant>
      <vt:variant>
        <vt:i4>0</vt:i4>
      </vt:variant>
      <vt:variant>
        <vt:i4>5</vt:i4>
      </vt:variant>
      <vt:variant>
        <vt:lpwstr/>
      </vt:variant>
      <vt:variant>
        <vt:lpwstr>PeerReviewPrompt</vt:lpwstr>
      </vt:variant>
      <vt:variant>
        <vt:i4>458809</vt:i4>
      </vt:variant>
      <vt:variant>
        <vt:i4>1004</vt:i4>
      </vt:variant>
      <vt:variant>
        <vt:i4>0</vt:i4>
      </vt:variant>
      <vt:variant>
        <vt:i4>5</vt:i4>
      </vt:variant>
      <vt:variant>
        <vt:lpwstr/>
      </vt:variant>
      <vt:variant>
        <vt:lpwstr>BIB_91</vt:lpwstr>
      </vt:variant>
      <vt:variant>
        <vt:i4>6094870</vt:i4>
      </vt:variant>
      <vt:variant>
        <vt:i4>999</vt:i4>
      </vt:variant>
      <vt:variant>
        <vt:i4>0</vt:i4>
      </vt:variant>
      <vt:variant>
        <vt:i4>5</vt:i4>
      </vt:variant>
      <vt:variant>
        <vt:lpwstr/>
      </vt:variant>
      <vt:variant>
        <vt:lpwstr>D3_Input_Bias</vt:lpwstr>
      </vt:variant>
      <vt:variant>
        <vt:i4>7667819</vt:i4>
      </vt:variant>
      <vt:variant>
        <vt:i4>996</vt:i4>
      </vt:variant>
      <vt:variant>
        <vt:i4>0</vt:i4>
      </vt:variant>
      <vt:variant>
        <vt:i4>5</vt:i4>
      </vt:variant>
      <vt:variant>
        <vt:lpwstr/>
      </vt:variant>
      <vt:variant>
        <vt:lpwstr>IV_D2_5_A_Priori_Plausibility_Check</vt:lpwstr>
      </vt:variant>
      <vt:variant>
        <vt:i4>3997732</vt:i4>
      </vt:variant>
      <vt:variant>
        <vt:i4>993</vt:i4>
      </vt:variant>
      <vt:variant>
        <vt:i4>0</vt:i4>
      </vt:variant>
      <vt:variant>
        <vt:i4>5</vt:i4>
      </vt:variant>
      <vt:variant>
        <vt:lpwstr/>
      </vt:variant>
      <vt:variant>
        <vt:lpwstr>IV_D2_3_F_Idealized_Model_Performance</vt:lpwstr>
      </vt:variant>
      <vt:variant>
        <vt:i4>1048610</vt:i4>
      </vt:variant>
      <vt:variant>
        <vt:i4>990</vt:i4>
      </vt:variant>
      <vt:variant>
        <vt:i4>0</vt:i4>
      </vt:variant>
      <vt:variant>
        <vt:i4>5</vt:i4>
      </vt:variant>
      <vt:variant>
        <vt:lpwstr/>
      </vt:variant>
      <vt:variant>
        <vt:lpwstr>IV_D2_3_E_A_Priori_Feasibility_Assess</vt:lpwstr>
      </vt:variant>
      <vt:variant>
        <vt:i4>7012440</vt:i4>
      </vt:variant>
      <vt:variant>
        <vt:i4>987</vt:i4>
      </vt:variant>
      <vt:variant>
        <vt:i4>0</vt:i4>
      </vt:variant>
      <vt:variant>
        <vt:i4>5</vt:i4>
      </vt:variant>
      <vt:variant>
        <vt:lpwstr/>
      </vt:variant>
      <vt:variant>
        <vt:lpwstr>IV_D2_3_D_Equipment_Process</vt:lpwstr>
      </vt:variant>
      <vt:variant>
        <vt:i4>7733354</vt:i4>
      </vt:variant>
      <vt:variant>
        <vt:i4>984</vt:i4>
      </vt:variant>
      <vt:variant>
        <vt:i4>0</vt:i4>
      </vt:variant>
      <vt:variant>
        <vt:i4>5</vt:i4>
      </vt:variant>
      <vt:variant>
        <vt:lpwstr/>
      </vt:variant>
      <vt:variant>
        <vt:lpwstr>IV_D2_2_Listing_of_Core_Stages</vt:lpwstr>
      </vt:variant>
      <vt:variant>
        <vt:i4>5898245</vt:i4>
      </vt:variant>
      <vt:variant>
        <vt:i4>981</vt:i4>
      </vt:variant>
      <vt:variant>
        <vt:i4>0</vt:i4>
      </vt:variant>
      <vt:variant>
        <vt:i4>5</vt:i4>
      </vt:variant>
      <vt:variant>
        <vt:lpwstr/>
      </vt:variant>
      <vt:variant>
        <vt:lpwstr>D3_Demonstration_Analyses</vt:lpwstr>
      </vt:variant>
      <vt:variant>
        <vt:i4>5898245</vt:i4>
      </vt:variant>
      <vt:variant>
        <vt:i4>978</vt:i4>
      </vt:variant>
      <vt:variant>
        <vt:i4>0</vt:i4>
      </vt:variant>
      <vt:variant>
        <vt:i4>5</vt:i4>
      </vt:variant>
      <vt:variant>
        <vt:lpwstr/>
      </vt:variant>
      <vt:variant>
        <vt:lpwstr>D3_Demonstration_Analyses</vt:lpwstr>
      </vt:variant>
      <vt:variant>
        <vt:i4>458809</vt:i4>
      </vt:variant>
      <vt:variant>
        <vt:i4>974</vt:i4>
      </vt:variant>
      <vt:variant>
        <vt:i4>0</vt:i4>
      </vt:variant>
      <vt:variant>
        <vt:i4>5</vt:i4>
      </vt:variant>
      <vt:variant>
        <vt:lpwstr/>
      </vt:variant>
      <vt:variant>
        <vt:lpwstr>BIB_91</vt:lpwstr>
      </vt:variant>
      <vt:variant>
        <vt:i4>458779</vt:i4>
      </vt:variant>
      <vt:variant>
        <vt:i4>969</vt:i4>
      </vt:variant>
      <vt:variant>
        <vt:i4>0</vt:i4>
      </vt:variant>
      <vt:variant>
        <vt:i4>5</vt:i4>
      </vt:variant>
      <vt:variant>
        <vt:lpwstr/>
      </vt:variant>
      <vt:variant>
        <vt:lpwstr>PeerReviewPrompt</vt:lpwstr>
      </vt:variant>
      <vt:variant>
        <vt:i4>5832753</vt:i4>
      </vt:variant>
      <vt:variant>
        <vt:i4>966</vt:i4>
      </vt:variant>
      <vt:variant>
        <vt:i4>0</vt:i4>
      </vt:variant>
      <vt:variant>
        <vt:i4>5</vt:i4>
      </vt:variant>
      <vt:variant>
        <vt:lpwstr/>
      </vt:variant>
      <vt:variant>
        <vt:lpwstr>M2_Reflecting</vt:lpwstr>
      </vt:variant>
      <vt:variant>
        <vt:i4>7274574</vt:i4>
      </vt:variant>
      <vt:variant>
        <vt:i4>963</vt:i4>
      </vt:variant>
      <vt:variant>
        <vt:i4>0</vt:i4>
      </vt:variant>
      <vt:variant>
        <vt:i4>5</vt:i4>
      </vt:variant>
      <vt:variant>
        <vt:lpwstr/>
      </vt:variant>
      <vt:variant>
        <vt:lpwstr>Behavioral_Context</vt:lpwstr>
      </vt:variant>
      <vt:variant>
        <vt:i4>458779</vt:i4>
      </vt:variant>
      <vt:variant>
        <vt:i4>960</vt:i4>
      </vt:variant>
      <vt:variant>
        <vt:i4>0</vt:i4>
      </vt:variant>
      <vt:variant>
        <vt:i4>5</vt:i4>
      </vt:variant>
      <vt:variant>
        <vt:lpwstr/>
      </vt:variant>
      <vt:variant>
        <vt:lpwstr>PeerReviewPrompt</vt:lpwstr>
      </vt:variant>
      <vt:variant>
        <vt:i4>3997757</vt:i4>
      </vt:variant>
      <vt:variant>
        <vt:i4>957</vt:i4>
      </vt:variant>
      <vt:variant>
        <vt:i4>0</vt:i4>
      </vt:variant>
      <vt:variant>
        <vt:i4>5</vt:i4>
      </vt:variant>
      <vt:variant>
        <vt:lpwstr/>
      </vt:variant>
      <vt:variant>
        <vt:lpwstr>Translating_Expert_Review</vt:lpwstr>
      </vt:variant>
      <vt:variant>
        <vt:i4>7274574</vt:i4>
      </vt:variant>
      <vt:variant>
        <vt:i4>954</vt:i4>
      </vt:variant>
      <vt:variant>
        <vt:i4>0</vt:i4>
      </vt:variant>
      <vt:variant>
        <vt:i4>5</vt:i4>
      </vt:variant>
      <vt:variant>
        <vt:lpwstr/>
      </vt:variant>
      <vt:variant>
        <vt:lpwstr>Behavioral_Context</vt:lpwstr>
      </vt:variant>
      <vt:variant>
        <vt:i4>983097</vt:i4>
      </vt:variant>
      <vt:variant>
        <vt:i4>950</vt:i4>
      </vt:variant>
      <vt:variant>
        <vt:i4>0</vt:i4>
      </vt:variant>
      <vt:variant>
        <vt:i4>5</vt:i4>
      </vt:variant>
      <vt:variant>
        <vt:lpwstr/>
      </vt:variant>
      <vt:variant>
        <vt:lpwstr>BIB_99</vt:lpwstr>
      </vt:variant>
      <vt:variant>
        <vt:i4>917561</vt:i4>
      </vt:variant>
      <vt:variant>
        <vt:i4>944</vt:i4>
      </vt:variant>
      <vt:variant>
        <vt:i4>0</vt:i4>
      </vt:variant>
      <vt:variant>
        <vt:i4>5</vt:i4>
      </vt:variant>
      <vt:variant>
        <vt:lpwstr/>
      </vt:variant>
      <vt:variant>
        <vt:lpwstr>BIB_98</vt:lpwstr>
      </vt:variant>
      <vt:variant>
        <vt:i4>1572925</vt:i4>
      </vt:variant>
      <vt:variant>
        <vt:i4>939</vt:i4>
      </vt:variant>
      <vt:variant>
        <vt:i4>0</vt:i4>
      </vt:variant>
      <vt:variant>
        <vt:i4>5</vt:i4>
      </vt:variant>
      <vt:variant>
        <vt:lpwstr/>
      </vt:variant>
      <vt:variant>
        <vt:lpwstr>Baseline_Analysis</vt:lpwstr>
      </vt:variant>
      <vt:variant>
        <vt:i4>458779</vt:i4>
      </vt:variant>
      <vt:variant>
        <vt:i4>936</vt:i4>
      </vt:variant>
      <vt:variant>
        <vt:i4>0</vt:i4>
      </vt:variant>
      <vt:variant>
        <vt:i4>5</vt:i4>
      </vt:variant>
      <vt:variant>
        <vt:lpwstr/>
      </vt:variant>
      <vt:variant>
        <vt:lpwstr>PeerReviewPrompt</vt:lpwstr>
      </vt:variant>
      <vt:variant>
        <vt:i4>65593</vt:i4>
      </vt:variant>
      <vt:variant>
        <vt:i4>932</vt:i4>
      </vt:variant>
      <vt:variant>
        <vt:i4>0</vt:i4>
      </vt:variant>
      <vt:variant>
        <vt:i4>5</vt:i4>
      </vt:variant>
      <vt:variant>
        <vt:lpwstr/>
      </vt:variant>
      <vt:variant>
        <vt:lpwstr>BIB_97</vt:lpwstr>
      </vt:variant>
      <vt:variant>
        <vt:i4>458809</vt:i4>
      </vt:variant>
      <vt:variant>
        <vt:i4>926</vt:i4>
      </vt:variant>
      <vt:variant>
        <vt:i4>0</vt:i4>
      </vt:variant>
      <vt:variant>
        <vt:i4>5</vt:i4>
      </vt:variant>
      <vt:variant>
        <vt:lpwstr/>
      </vt:variant>
      <vt:variant>
        <vt:lpwstr>BIB_91</vt:lpwstr>
      </vt:variant>
      <vt:variant>
        <vt:i4>57</vt:i4>
      </vt:variant>
      <vt:variant>
        <vt:i4>920</vt:i4>
      </vt:variant>
      <vt:variant>
        <vt:i4>0</vt:i4>
      </vt:variant>
      <vt:variant>
        <vt:i4>5</vt:i4>
      </vt:variant>
      <vt:variant>
        <vt:lpwstr/>
      </vt:variant>
      <vt:variant>
        <vt:lpwstr>BIB_96</vt:lpwstr>
      </vt:variant>
      <vt:variant>
        <vt:i4>262194</vt:i4>
      </vt:variant>
      <vt:variant>
        <vt:i4>917</vt:i4>
      </vt:variant>
      <vt:variant>
        <vt:i4>0</vt:i4>
      </vt:variant>
      <vt:variant>
        <vt:i4>5</vt:i4>
      </vt:variant>
      <vt:variant>
        <vt:lpwstr/>
      </vt:variant>
      <vt:variant>
        <vt:lpwstr>BIB_22</vt:lpwstr>
      </vt:variant>
      <vt:variant>
        <vt:i4>458809</vt:i4>
      </vt:variant>
      <vt:variant>
        <vt:i4>911</vt:i4>
      </vt:variant>
      <vt:variant>
        <vt:i4>0</vt:i4>
      </vt:variant>
      <vt:variant>
        <vt:i4>5</vt:i4>
      </vt:variant>
      <vt:variant>
        <vt:lpwstr/>
      </vt:variant>
      <vt:variant>
        <vt:lpwstr>BIB_91</vt:lpwstr>
      </vt:variant>
      <vt:variant>
        <vt:i4>458809</vt:i4>
      </vt:variant>
      <vt:variant>
        <vt:i4>905</vt:i4>
      </vt:variant>
      <vt:variant>
        <vt:i4>0</vt:i4>
      </vt:variant>
      <vt:variant>
        <vt:i4>5</vt:i4>
      </vt:variant>
      <vt:variant>
        <vt:lpwstr/>
      </vt:variant>
      <vt:variant>
        <vt:lpwstr>BIB_91</vt:lpwstr>
      </vt:variant>
      <vt:variant>
        <vt:i4>458779</vt:i4>
      </vt:variant>
      <vt:variant>
        <vt:i4>900</vt:i4>
      </vt:variant>
      <vt:variant>
        <vt:i4>0</vt:i4>
      </vt:variant>
      <vt:variant>
        <vt:i4>5</vt:i4>
      </vt:variant>
      <vt:variant>
        <vt:lpwstr/>
      </vt:variant>
      <vt:variant>
        <vt:lpwstr>PeerReviewPrompt</vt:lpwstr>
      </vt:variant>
      <vt:variant>
        <vt:i4>196665</vt:i4>
      </vt:variant>
      <vt:variant>
        <vt:i4>896</vt:i4>
      </vt:variant>
      <vt:variant>
        <vt:i4>0</vt:i4>
      </vt:variant>
      <vt:variant>
        <vt:i4>5</vt:i4>
      </vt:variant>
      <vt:variant>
        <vt:lpwstr/>
      </vt:variant>
      <vt:variant>
        <vt:lpwstr>BIB_95</vt:lpwstr>
      </vt:variant>
      <vt:variant>
        <vt:i4>131129</vt:i4>
      </vt:variant>
      <vt:variant>
        <vt:i4>890</vt:i4>
      </vt:variant>
      <vt:variant>
        <vt:i4>0</vt:i4>
      </vt:variant>
      <vt:variant>
        <vt:i4>5</vt:i4>
      </vt:variant>
      <vt:variant>
        <vt:lpwstr/>
      </vt:variant>
      <vt:variant>
        <vt:lpwstr>BIB_94</vt:lpwstr>
      </vt:variant>
      <vt:variant>
        <vt:i4>1048656</vt:i4>
      </vt:variant>
      <vt:variant>
        <vt:i4>885</vt:i4>
      </vt:variant>
      <vt:variant>
        <vt:i4>0</vt:i4>
      </vt:variant>
      <vt:variant>
        <vt:i4>5</vt:i4>
      </vt:variant>
      <vt:variant>
        <vt:lpwstr/>
      </vt:variant>
      <vt:variant>
        <vt:lpwstr>ChatGPT_o3_Analysis</vt:lpwstr>
      </vt:variant>
      <vt:variant>
        <vt:i4>7667786</vt:i4>
      </vt:variant>
      <vt:variant>
        <vt:i4>882</vt:i4>
      </vt:variant>
      <vt:variant>
        <vt:i4>0</vt:i4>
      </vt:variant>
      <vt:variant>
        <vt:i4>5</vt:i4>
      </vt:variant>
      <vt:variant>
        <vt:lpwstr/>
      </vt:variant>
      <vt:variant>
        <vt:lpwstr>Gemini_Analysis</vt:lpwstr>
      </vt:variant>
      <vt:variant>
        <vt:i4>6881395</vt:i4>
      </vt:variant>
      <vt:variant>
        <vt:i4>879</vt:i4>
      </vt:variant>
      <vt:variant>
        <vt:i4>0</vt:i4>
      </vt:variant>
      <vt:variant>
        <vt:i4>5</vt:i4>
      </vt:variant>
      <vt:variant>
        <vt:lpwstr/>
      </vt:variant>
      <vt:variant>
        <vt:lpwstr>SI</vt:lpwstr>
      </vt:variant>
      <vt:variant>
        <vt:i4>458809</vt:i4>
      </vt:variant>
      <vt:variant>
        <vt:i4>875</vt:i4>
      </vt:variant>
      <vt:variant>
        <vt:i4>0</vt:i4>
      </vt:variant>
      <vt:variant>
        <vt:i4>5</vt:i4>
      </vt:variant>
      <vt:variant>
        <vt:lpwstr/>
      </vt:variant>
      <vt:variant>
        <vt:lpwstr>BIB_91</vt:lpwstr>
      </vt:variant>
      <vt:variant>
        <vt:i4>458779</vt:i4>
      </vt:variant>
      <vt:variant>
        <vt:i4>870</vt:i4>
      </vt:variant>
      <vt:variant>
        <vt:i4>0</vt:i4>
      </vt:variant>
      <vt:variant>
        <vt:i4>5</vt:i4>
      </vt:variant>
      <vt:variant>
        <vt:lpwstr/>
      </vt:variant>
      <vt:variant>
        <vt:lpwstr>PeerReviewPrompt</vt:lpwstr>
      </vt:variant>
      <vt:variant>
        <vt:i4>5570566</vt:i4>
      </vt:variant>
      <vt:variant>
        <vt:i4>867</vt:i4>
      </vt:variant>
      <vt:variant>
        <vt:i4>0</vt:i4>
      </vt:variant>
      <vt:variant>
        <vt:i4>5</vt:i4>
      </vt:variant>
      <vt:variant>
        <vt:lpwstr/>
      </vt:variant>
      <vt:variant>
        <vt:lpwstr>M2_Operational_Guidelines</vt:lpwstr>
      </vt:variant>
      <vt:variant>
        <vt:i4>7274574</vt:i4>
      </vt:variant>
      <vt:variant>
        <vt:i4>864</vt:i4>
      </vt:variant>
      <vt:variant>
        <vt:i4>0</vt:i4>
      </vt:variant>
      <vt:variant>
        <vt:i4>5</vt:i4>
      </vt:variant>
      <vt:variant>
        <vt:lpwstr/>
      </vt:variant>
      <vt:variant>
        <vt:lpwstr>Behavioral_Context</vt:lpwstr>
      </vt:variant>
      <vt:variant>
        <vt:i4>2555905</vt:i4>
      </vt:variant>
      <vt:variant>
        <vt:i4>861</vt:i4>
      </vt:variant>
      <vt:variant>
        <vt:i4>0</vt:i4>
      </vt:variant>
      <vt:variant>
        <vt:i4>5</vt:i4>
      </vt:variant>
      <vt:variant>
        <vt:lpwstr/>
      </vt:variant>
      <vt:variant>
        <vt:lpwstr>IV_D_Analyzing_the_Experimental_Protocol</vt:lpwstr>
      </vt:variant>
      <vt:variant>
        <vt:i4>6422617</vt:i4>
      </vt:variant>
      <vt:variant>
        <vt:i4>858</vt:i4>
      </vt:variant>
      <vt:variant>
        <vt:i4>0</vt:i4>
      </vt:variant>
      <vt:variant>
        <vt:i4>5</vt:i4>
      </vt:variant>
      <vt:variant>
        <vt:lpwstr/>
      </vt:variant>
      <vt:variant>
        <vt:lpwstr>IV_C_Analyzing_Figures</vt:lpwstr>
      </vt:variant>
      <vt:variant>
        <vt:i4>1114137</vt:i4>
      </vt:variant>
      <vt:variant>
        <vt:i4>855</vt:i4>
      </vt:variant>
      <vt:variant>
        <vt:i4>0</vt:i4>
      </vt:variant>
      <vt:variant>
        <vt:i4>5</vt:i4>
      </vt:variant>
      <vt:variant>
        <vt:lpwstr/>
      </vt:variant>
      <vt:variant>
        <vt:lpwstr>IV_B_Identifying_Claimed_Results</vt:lpwstr>
      </vt:variant>
      <vt:variant>
        <vt:i4>7798896</vt:i4>
      </vt:variant>
      <vt:variant>
        <vt:i4>852</vt:i4>
      </vt:variant>
      <vt:variant>
        <vt:i4>0</vt:i4>
      </vt:variant>
      <vt:variant>
        <vt:i4>5</vt:i4>
      </vt:variant>
      <vt:variant>
        <vt:lpwstr/>
      </vt:variant>
      <vt:variant>
        <vt:lpwstr>PWP</vt:lpwstr>
      </vt:variant>
      <vt:variant>
        <vt:i4>3211291</vt:i4>
      </vt:variant>
      <vt:variant>
        <vt:i4>849</vt:i4>
      </vt:variant>
      <vt:variant>
        <vt:i4>0</vt:i4>
      </vt:variant>
      <vt:variant>
        <vt:i4>5</vt:i4>
      </vt:variant>
      <vt:variant>
        <vt:lpwstr/>
      </vt:variant>
      <vt:variant>
        <vt:lpwstr>IV_Specific_Analysis_Instructions</vt:lpwstr>
      </vt:variant>
      <vt:variant>
        <vt:i4>458779</vt:i4>
      </vt:variant>
      <vt:variant>
        <vt:i4>846</vt:i4>
      </vt:variant>
      <vt:variant>
        <vt:i4>0</vt:i4>
      </vt:variant>
      <vt:variant>
        <vt:i4>5</vt:i4>
      </vt:variant>
      <vt:variant>
        <vt:lpwstr/>
      </vt:variant>
      <vt:variant>
        <vt:lpwstr>PeerReviewPrompt</vt:lpwstr>
      </vt:variant>
      <vt:variant>
        <vt:i4>5832753</vt:i4>
      </vt:variant>
      <vt:variant>
        <vt:i4>843</vt:i4>
      </vt:variant>
      <vt:variant>
        <vt:i4>0</vt:i4>
      </vt:variant>
      <vt:variant>
        <vt:i4>5</vt:i4>
      </vt:variant>
      <vt:variant>
        <vt:lpwstr/>
      </vt:variant>
      <vt:variant>
        <vt:lpwstr>M2_Reflecting</vt:lpwstr>
      </vt:variant>
      <vt:variant>
        <vt:i4>4390938</vt:i4>
      </vt:variant>
      <vt:variant>
        <vt:i4>840</vt:i4>
      </vt:variant>
      <vt:variant>
        <vt:i4>0</vt:i4>
      </vt:variant>
      <vt:variant>
        <vt:i4>5</vt:i4>
      </vt:variant>
      <vt:variant>
        <vt:lpwstr/>
      </vt:variant>
      <vt:variant>
        <vt:lpwstr>M2_Formalizing_Heuristics</vt:lpwstr>
      </vt:variant>
      <vt:variant>
        <vt:i4>327787</vt:i4>
      </vt:variant>
      <vt:variant>
        <vt:i4>837</vt:i4>
      </vt:variant>
      <vt:variant>
        <vt:i4>0</vt:i4>
      </vt:variant>
      <vt:variant>
        <vt:i4>5</vt:i4>
      </vt:variant>
      <vt:variant>
        <vt:lpwstr/>
      </vt:variant>
      <vt:variant>
        <vt:lpwstr>M2_Deconstructing_Core_Analysis</vt:lpwstr>
      </vt:variant>
      <vt:variant>
        <vt:i4>458779</vt:i4>
      </vt:variant>
      <vt:variant>
        <vt:i4>834</vt:i4>
      </vt:variant>
      <vt:variant>
        <vt:i4>0</vt:i4>
      </vt:variant>
      <vt:variant>
        <vt:i4>5</vt:i4>
      </vt:variant>
      <vt:variant>
        <vt:lpwstr/>
      </vt:variant>
      <vt:variant>
        <vt:lpwstr>PeerReviewPrompt</vt:lpwstr>
      </vt:variant>
      <vt:variant>
        <vt:i4>7274574</vt:i4>
      </vt:variant>
      <vt:variant>
        <vt:i4>831</vt:i4>
      </vt:variant>
      <vt:variant>
        <vt:i4>0</vt:i4>
      </vt:variant>
      <vt:variant>
        <vt:i4>5</vt:i4>
      </vt:variant>
      <vt:variant>
        <vt:lpwstr/>
      </vt:variant>
      <vt:variant>
        <vt:lpwstr>Behavioral_Context</vt:lpwstr>
      </vt:variant>
      <vt:variant>
        <vt:i4>7405616</vt:i4>
      </vt:variant>
      <vt:variant>
        <vt:i4>828</vt:i4>
      </vt:variant>
      <vt:variant>
        <vt:i4>0</vt:i4>
      </vt:variant>
      <vt:variant>
        <vt:i4>5</vt:i4>
      </vt:variant>
      <vt:variant>
        <vt:lpwstr/>
      </vt:variant>
      <vt:variant>
        <vt:lpwstr>M2_Meta_Prompting</vt:lpwstr>
      </vt:variant>
      <vt:variant>
        <vt:i4>3407996</vt:i4>
      </vt:variant>
      <vt:variant>
        <vt:i4>825</vt:i4>
      </vt:variant>
      <vt:variant>
        <vt:i4>0</vt:i4>
      </vt:variant>
      <vt:variant>
        <vt:i4>5</vt:i4>
      </vt:variant>
      <vt:variant>
        <vt:lpwstr/>
      </vt:variant>
      <vt:variant>
        <vt:lpwstr>M2_Complex_Prompts</vt:lpwstr>
      </vt:variant>
      <vt:variant>
        <vt:i4>3735662</vt:i4>
      </vt:variant>
      <vt:variant>
        <vt:i4>822</vt:i4>
      </vt:variant>
      <vt:variant>
        <vt:i4>0</vt:i4>
      </vt:variant>
      <vt:variant>
        <vt:i4>5</vt:i4>
      </vt:variant>
      <vt:variant>
        <vt:lpwstr/>
      </vt:variant>
      <vt:variant>
        <vt:lpwstr>M2_Missing_Information</vt:lpwstr>
      </vt:variant>
      <vt:variant>
        <vt:i4>4390938</vt:i4>
      </vt:variant>
      <vt:variant>
        <vt:i4>819</vt:i4>
      </vt:variant>
      <vt:variant>
        <vt:i4>0</vt:i4>
      </vt:variant>
      <vt:variant>
        <vt:i4>5</vt:i4>
      </vt:variant>
      <vt:variant>
        <vt:lpwstr/>
      </vt:variant>
      <vt:variant>
        <vt:lpwstr>M2_Formalizing_Heuristics</vt:lpwstr>
      </vt:variant>
      <vt:variant>
        <vt:i4>458809</vt:i4>
      </vt:variant>
      <vt:variant>
        <vt:i4>815</vt:i4>
      </vt:variant>
      <vt:variant>
        <vt:i4>0</vt:i4>
      </vt:variant>
      <vt:variant>
        <vt:i4>5</vt:i4>
      </vt:variant>
      <vt:variant>
        <vt:lpwstr/>
      </vt:variant>
      <vt:variant>
        <vt:lpwstr>BIB_91</vt:lpwstr>
      </vt:variant>
      <vt:variant>
        <vt:i4>4390938</vt:i4>
      </vt:variant>
      <vt:variant>
        <vt:i4>810</vt:i4>
      </vt:variant>
      <vt:variant>
        <vt:i4>0</vt:i4>
      </vt:variant>
      <vt:variant>
        <vt:i4>5</vt:i4>
      </vt:variant>
      <vt:variant>
        <vt:lpwstr/>
      </vt:variant>
      <vt:variant>
        <vt:lpwstr>M2_Formalizing_Heuristics</vt:lpwstr>
      </vt:variant>
      <vt:variant>
        <vt:i4>327787</vt:i4>
      </vt:variant>
      <vt:variant>
        <vt:i4>807</vt:i4>
      </vt:variant>
      <vt:variant>
        <vt:i4>0</vt:i4>
      </vt:variant>
      <vt:variant>
        <vt:i4>5</vt:i4>
      </vt:variant>
      <vt:variant>
        <vt:lpwstr/>
      </vt:variant>
      <vt:variant>
        <vt:lpwstr>M2_Deconstructing_Core_Analysis</vt:lpwstr>
      </vt:variant>
      <vt:variant>
        <vt:i4>458779</vt:i4>
      </vt:variant>
      <vt:variant>
        <vt:i4>804</vt:i4>
      </vt:variant>
      <vt:variant>
        <vt:i4>0</vt:i4>
      </vt:variant>
      <vt:variant>
        <vt:i4>5</vt:i4>
      </vt:variant>
      <vt:variant>
        <vt:lpwstr/>
      </vt:variant>
      <vt:variant>
        <vt:lpwstr>PeerReviewPrompt</vt:lpwstr>
      </vt:variant>
      <vt:variant>
        <vt:i4>7667819</vt:i4>
      </vt:variant>
      <vt:variant>
        <vt:i4>801</vt:i4>
      </vt:variant>
      <vt:variant>
        <vt:i4>0</vt:i4>
      </vt:variant>
      <vt:variant>
        <vt:i4>5</vt:i4>
      </vt:variant>
      <vt:variant>
        <vt:lpwstr/>
      </vt:variant>
      <vt:variant>
        <vt:lpwstr>IV_D2_5_A_Priori_Plausibility_Check</vt:lpwstr>
      </vt:variant>
      <vt:variant>
        <vt:i4>458809</vt:i4>
      </vt:variant>
      <vt:variant>
        <vt:i4>797</vt:i4>
      </vt:variant>
      <vt:variant>
        <vt:i4>0</vt:i4>
      </vt:variant>
      <vt:variant>
        <vt:i4>5</vt:i4>
      </vt:variant>
      <vt:variant>
        <vt:lpwstr/>
      </vt:variant>
      <vt:variant>
        <vt:lpwstr>BIB_91</vt:lpwstr>
      </vt:variant>
      <vt:variant>
        <vt:i4>458779</vt:i4>
      </vt:variant>
      <vt:variant>
        <vt:i4>792</vt:i4>
      </vt:variant>
      <vt:variant>
        <vt:i4>0</vt:i4>
      </vt:variant>
      <vt:variant>
        <vt:i4>5</vt:i4>
      </vt:variant>
      <vt:variant>
        <vt:lpwstr/>
      </vt:variant>
      <vt:variant>
        <vt:lpwstr>PeerReviewPrompt</vt:lpwstr>
      </vt:variant>
      <vt:variant>
        <vt:i4>7667819</vt:i4>
      </vt:variant>
      <vt:variant>
        <vt:i4>789</vt:i4>
      </vt:variant>
      <vt:variant>
        <vt:i4>0</vt:i4>
      </vt:variant>
      <vt:variant>
        <vt:i4>5</vt:i4>
      </vt:variant>
      <vt:variant>
        <vt:lpwstr/>
      </vt:variant>
      <vt:variant>
        <vt:lpwstr>IV_D2_5_A_Priori_Plausibility_Check</vt:lpwstr>
      </vt:variant>
      <vt:variant>
        <vt:i4>393239</vt:i4>
      </vt:variant>
      <vt:variant>
        <vt:i4>786</vt:i4>
      </vt:variant>
      <vt:variant>
        <vt:i4>0</vt:i4>
      </vt:variant>
      <vt:variant>
        <vt:i4>5</vt:i4>
      </vt:variant>
      <vt:variant>
        <vt:lpwstr/>
      </vt:variant>
      <vt:variant>
        <vt:lpwstr>IV_D2_3_C_Associated_Figure_Analysis</vt:lpwstr>
      </vt:variant>
      <vt:variant>
        <vt:i4>3997732</vt:i4>
      </vt:variant>
      <vt:variant>
        <vt:i4>783</vt:i4>
      </vt:variant>
      <vt:variant>
        <vt:i4>0</vt:i4>
      </vt:variant>
      <vt:variant>
        <vt:i4>5</vt:i4>
      </vt:variant>
      <vt:variant>
        <vt:lpwstr/>
      </vt:variant>
      <vt:variant>
        <vt:lpwstr>IV_D2_3_F_Idealized_Model_Performance</vt:lpwstr>
      </vt:variant>
      <vt:variant>
        <vt:i4>1048610</vt:i4>
      </vt:variant>
      <vt:variant>
        <vt:i4>780</vt:i4>
      </vt:variant>
      <vt:variant>
        <vt:i4>0</vt:i4>
      </vt:variant>
      <vt:variant>
        <vt:i4>5</vt:i4>
      </vt:variant>
      <vt:variant>
        <vt:lpwstr/>
      </vt:variant>
      <vt:variant>
        <vt:lpwstr>IV_D2_3_E_A_Priori_Feasibility_Assess</vt:lpwstr>
      </vt:variant>
      <vt:variant>
        <vt:i4>6422617</vt:i4>
      </vt:variant>
      <vt:variant>
        <vt:i4>777</vt:i4>
      </vt:variant>
      <vt:variant>
        <vt:i4>0</vt:i4>
      </vt:variant>
      <vt:variant>
        <vt:i4>5</vt:i4>
      </vt:variant>
      <vt:variant>
        <vt:lpwstr/>
      </vt:variant>
      <vt:variant>
        <vt:lpwstr>IV_C_Analyzing_Figures</vt:lpwstr>
      </vt:variant>
      <vt:variant>
        <vt:i4>393239</vt:i4>
      </vt:variant>
      <vt:variant>
        <vt:i4>774</vt:i4>
      </vt:variant>
      <vt:variant>
        <vt:i4>0</vt:i4>
      </vt:variant>
      <vt:variant>
        <vt:i4>5</vt:i4>
      </vt:variant>
      <vt:variant>
        <vt:lpwstr/>
      </vt:variant>
      <vt:variant>
        <vt:lpwstr>IV_D2_3_C_Associated_Figure_Analysis</vt:lpwstr>
      </vt:variant>
      <vt:variant>
        <vt:i4>7012440</vt:i4>
      </vt:variant>
      <vt:variant>
        <vt:i4>771</vt:i4>
      </vt:variant>
      <vt:variant>
        <vt:i4>0</vt:i4>
      </vt:variant>
      <vt:variant>
        <vt:i4>5</vt:i4>
      </vt:variant>
      <vt:variant>
        <vt:lpwstr/>
      </vt:variant>
      <vt:variant>
        <vt:lpwstr>IV_D2_3_D_Equipment_Process</vt:lpwstr>
      </vt:variant>
      <vt:variant>
        <vt:i4>393239</vt:i4>
      </vt:variant>
      <vt:variant>
        <vt:i4>768</vt:i4>
      </vt:variant>
      <vt:variant>
        <vt:i4>0</vt:i4>
      </vt:variant>
      <vt:variant>
        <vt:i4>5</vt:i4>
      </vt:variant>
      <vt:variant>
        <vt:lpwstr/>
      </vt:variant>
      <vt:variant>
        <vt:lpwstr>IV_D2_3_C_Associated_Figure_Analysis</vt:lpwstr>
      </vt:variant>
      <vt:variant>
        <vt:i4>5505131</vt:i4>
      </vt:variant>
      <vt:variant>
        <vt:i4>765</vt:i4>
      </vt:variant>
      <vt:variant>
        <vt:i4>0</vt:i4>
      </vt:variant>
      <vt:variant>
        <vt:i4>5</vt:i4>
      </vt:variant>
      <vt:variant>
        <vt:lpwstr/>
      </vt:variant>
      <vt:variant>
        <vt:lpwstr>IV_D2_3_B_Reported_Metrics</vt:lpwstr>
      </vt:variant>
      <vt:variant>
        <vt:i4>458779</vt:i4>
      </vt:variant>
      <vt:variant>
        <vt:i4>762</vt:i4>
      </vt:variant>
      <vt:variant>
        <vt:i4>0</vt:i4>
      </vt:variant>
      <vt:variant>
        <vt:i4>5</vt:i4>
      </vt:variant>
      <vt:variant>
        <vt:lpwstr/>
      </vt:variant>
      <vt:variant>
        <vt:lpwstr>PeerReviewPrompt</vt:lpwstr>
      </vt:variant>
      <vt:variant>
        <vt:i4>7012440</vt:i4>
      </vt:variant>
      <vt:variant>
        <vt:i4>759</vt:i4>
      </vt:variant>
      <vt:variant>
        <vt:i4>0</vt:i4>
      </vt:variant>
      <vt:variant>
        <vt:i4>5</vt:i4>
      </vt:variant>
      <vt:variant>
        <vt:lpwstr/>
      </vt:variant>
      <vt:variant>
        <vt:lpwstr>IV_D2_3_D_Equipment_Process</vt:lpwstr>
      </vt:variant>
      <vt:variant>
        <vt:i4>3997732</vt:i4>
      </vt:variant>
      <vt:variant>
        <vt:i4>756</vt:i4>
      </vt:variant>
      <vt:variant>
        <vt:i4>0</vt:i4>
      </vt:variant>
      <vt:variant>
        <vt:i4>5</vt:i4>
      </vt:variant>
      <vt:variant>
        <vt:lpwstr/>
      </vt:variant>
      <vt:variant>
        <vt:lpwstr>IV_D2_3_F_Idealized_Model_Performance</vt:lpwstr>
      </vt:variant>
      <vt:variant>
        <vt:i4>5505131</vt:i4>
      </vt:variant>
      <vt:variant>
        <vt:i4>753</vt:i4>
      </vt:variant>
      <vt:variant>
        <vt:i4>0</vt:i4>
      </vt:variant>
      <vt:variant>
        <vt:i4>5</vt:i4>
      </vt:variant>
      <vt:variant>
        <vt:lpwstr/>
      </vt:variant>
      <vt:variant>
        <vt:lpwstr>IV_D2_3_B_Reported_Metrics</vt:lpwstr>
      </vt:variant>
      <vt:variant>
        <vt:i4>2949180</vt:i4>
      </vt:variant>
      <vt:variant>
        <vt:i4>750</vt:i4>
      </vt:variant>
      <vt:variant>
        <vt:i4>0</vt:i4>
      </vt:variant>
      <vt:variant>
        <vt:i4>5</vt:i4>
      </vt:variant>
      <vt:variant>
        <vt:lpwstr/>
      </vt:variant>
      <vt:variant>
        <vt:lpwstr>IV_D2_3_A_Stage_Description_Procedure</vt:lpwstr>
      </vt:variant>
      <vt:variant>
        <vt:i4>6094915</vt:i4>
      </vt:variant>
      <vt:variant>
        <vt:i4>747</vt:i4>
      </vt:variant>
      <vt:variant>
        <vt:i4>0</vt:i4>
      </vt:variant>
      <vt:variant>
        <vt:i4>5</vt:i4>
      </vt:variant>
      <vt:variant>
        <vt:lpwstr/>
      </vt:variant>
      <vt:variant>
        <vt:lpwstr>IV_D2_3_Analysis_of_Core_Stages</vt:lpwstr>
      </vt:variant>
      <vt:variant>
        <vt:i4>7733354</vt:i4>
      </vt:variant>
      <vt:variant>
        <vt:i4>744</vt:i4>
      </vt:variant>
      <vt:variant>
        <vt:i4>0</vt:i4>
      </vt:variant>
      <vt:variant>
        <vt:i4>5</vt:i4>
      </vt:variant>
      <vt:variant>
        <vt:lpwstr/>
      </vt:variant>
      <vt:variant>
        <vt:lpwstr>IV_D2_2_Listing_of_Core_Stages</vt:lpwstr>
      </vt:variant>
      <vt:variant>
        <vt:i4>2424927</vt:i4>
      </vt:variant>
      <vt:variant>
        <vt:i4>741</vt:i4>
      </vt:variant>
      <vt:variant>
        <vt:i4>0</vt:i4>
      </vt:variant>
      <vt:variant>
        <vt:i4>5</vt:i4>
      </vt:variant>
      <vt:variant>
        <vt:lpwstr/>
      </vt:variant>
      <vt:variant>
        <vt:lpwstr>IV_B_1_Main_Claimed_Result</vt:lpwstr>
      </vt:variant>
      <vt:variant>
        <vt:i4>4784255</vt:i4>
      </vt:variant>
      <vt:variant>
        <vt:i4>738</vt:i4>
      </vt:variant>
      <vt:variant>
        <vt:i4>0</vt:i4>
      </vt:variant>
      <vt:variant>
        <vt:i4>5</vt:i4>
      </vt:variant>
      <vt:variant>
        <vt:lpwstr/>
      </vt:variant>
      <vt:variant>
        <vt:lpwstr>IV_D2_1_Stated_Main_Result</vt:lpwstr>
      </vt:variant>
      <vt:variant>
        <vt:i4>6488125</vt:i4>
      </vt:variant>
      <vt:variant>
        <vt:i4>735</vt:i4>
      </vt:variant>
      <vt:variant>
        <vt:i4>0</vt:i4>
      </vt:variant>
      <vt:variant>
        <vt:i4>5</vt:i4>
      </vt:variant>
      <vt:variant>
        <vt:lpwstr/>
      </vt:variant>
      <vt:variant>
        <vt:lpwstr>IV_D1_General_Protocol_Overview</vt:lpwstr>
      </vt:variant>
      <vt:variant>
        <vt:i4>1310812</vt:i4>
      </vt:variant>
      <vt:variant>
        <vt:i4>732</vt:i4>
      </vt:variant>
      <vt:variant>
        <vt:i4>0</vt:i4>
      </vt:variant>
      <vt:variant>
        <vt:i4>5</vt:i4>
      </vt:variant>
      <vt:variant>
        <vt:lpwstr/>
      </vt:variant>
      <vt:variant>
        <vt:lpwstr>IV_D2_Core_Experimental_Protocol</vt:lpwstr>
      </vt:variant>
      <vt:variant>
        <vt:i4>458809</vt:i4>
      </vt:variant>
      <vt:variant>
        <vt:i4>728</vt:i4>
      </vt:variant>
      <vt:variant>
        <vt:i4>0</vt:i4>
      </vt:variant>
      <vt:variant>
        <vt:i4>5</vt:i4>
      </vt:variant>
      <vt:variant>
        <vt:lpwstr/>
      </vt:variant>
      <vt:variant>
        <vt:lpwstr>BIB_91</vt:lpwstr>
      </vt:variant>
      <vt:variant>
        <vt:i4>1310812</vt:i4>
      </vt:variant>
      <vt:variant>
        <vt:i4>723</vt:i4>
      </vt:variant>
      <vt:variant>
        <vt:i4>0</vt:i4>
      </vt:variant>
      <vt:variant>
        <vt:i4>5</vt:i4>
      </vt:variant>
      <vt:variant>
        <vt:lpwstr/>
      </vt:variant>
      <vt:variant>
        <vt:lpwstr>IV_D2_Core_Experimental_Protocol</vt:lpwstr>
      </vt:variant>
      <vt:variant>
        <vt:i4>1310812</vt:i4>
      </vt:variant>
      <vt:variant>
        <vt:i4>720</vt:i4>
      </vt:variant>
      <vt:variant>
        <vt:i4>0</vt:i4>
      </vt:variant>
      <vt:variant>
        <vt:i4>5</vt:i4>
      </vt:variant>
      <vt:variant>
        <vt:lpwstr/>
      </vt:variant>
      <vt:variant>
        <vt:lpwstr>IV_D2_Core_Experimental_Protocol</vt:lpwstr>
      </vt:variant>
      <vt:variant>
        <vt:i4>458809</vt:i4>
      </vt:variant>
      <vt:variant>
        <vt:i4>716</vt:i4>
      </vt:variant>
      <vt:variant>
        <vt:i4>0</vt:i4>
      </vt:variant>
      <vt:variant>
        <vt:i4>5</vt:i4>
      </vt:variant>
      <vt:variant>
        <vt:lpwstr/>
      </vt:variant>
      <vt:variant>
        <vt:lpwstr>BIB_91</vt:lpwstr>
      </vt:variant>
      <vt:variant>
        <vt:i4>3997732</vt:i4>
      </vt:variant>
      <vt:variant>
        <vt:i4>711</vt:i4>
      </vt:variant>
      <vt:variant>
        <vt:i4>0</vt:i4>
      </vt:variant>
      <vt:variant>
        <vt:i4>5</vt:i4>
      </vt:variant>
      <vt:variant>
        <vt:lpwstr/>
      </vt:variant>
      <vt:variant>
        <vt:lpwstr>IV_D2_3_F_Idealized_Model_Performance</vt:lpwstr>
      </vt:variant>
      <vt:variant>
        <vt:i4>6488125</vt:i4>
      </vt:variant>
      <vt:variant>
        <vt:i4>708</vt:i4>
      </vt:variant>
      <vt:variant>
        <vt:i4>0</vt:i4>
      </vt:variant>
      <vt:variant>
        <vt:i4>5</vt:i4>
      </vt:variant>
      <vt:variant>
        <vt:lpwstr/>
      </vt:variant>
      <vt:variant>
        <vt:lpwstr>IV_D1_General_Protocol_Overview</vt:lpwstr>
      </vt:variant>
      <vt:variant>
        <vt:i4>2555905</vt:i4>
      </vt:variant>
      <vt:variant>
        <vt:i4>705</vt:i4>
      </vt:variant>
      <vt:variant>
        <vt:i4>0</vt:i4>
      </vt:variant>
      <vt:variant>
        <vt:i4>5</vt:i4>
      </vt:variant>
      <vt:variant>
        <vt:lpwstr/>
      </vt:variant>
      <vt:variant>
        <vt:lpwstr>IV_D_Analyzing_the_Experimental_Protocol</vt:lpwstr>
      </vt:variant>
      <vt:variant>
        <vt:i4>5242974</vt:i4>
      </vt:variant>
      <vt:variant>
        <vt:i4>702</vt:i4>
      </vt:variant>
      <vt:variant>
        <vt:i4>0</vt:i4>
      </vt:variant>
      <vt:variant>
        <vt:i4>5</vt:i4>
      </vt:variant>
      <vt:variant>
        <vt:lpwstr/>
      </vt:variant>
      <vt:variant>
        <vt:lpwstr>II_Persona_Expert_Critical_Reviewer</vt:lpwstr>
      </vt:variant>
      <vt:variant>
        <vt:i4>3080205</vt:i4>
      </vt:variant>
      <vt:variant>
        <vt:i4>699</vt:i4>
      </vt:variant>
      <vt:variant>
        <vt:i4>0</vt:i4>
      </vt:variant>
      <vt:variant>
        <vt:i4>5</vt:i4>
      </vt:variant>
      <vt:variant>
        <vt:lpwstr/>
      </vt:variant>
      <vt:variant>
        <vt:lpwstr>IV_A_Foundational_Principles</vt:lpwstr>
      </vt:variant>
      <vt:variant>
        <vt:i4>458779</vt:i4>
      </vt:variant>
      <vt:variant>
        <vt:i4>696</vt:i4>
      </vt:variant>
      <vt:variant>
        <vt:i4>0</vt:i4>
      </vt:variant>
      <vt:variant>
        <vt:i4>5</vt:i4>
      </vt:variant>
      <vt:variant>
        <vt:lpwstr/>
      </vt:variant>
      <vt:variant>
        <vt:lpwstr>PeerReviewPrompt</vt:lpwstr>
      </vt:variant>
      <vt:variant>
        <vt:i4>7012401</vt:i4>
      </vt:variant>
      <vt:variant>
        <vt:i4>693</vt:i4>
      </vt:variant>
      <vt:variant>
        <vt:i4>0</vt:i4>
      </vt:variant>
      <vt:variant>
        <vt:i4>5</vt:i4>
      </vt:variant>
      <vt:variant>
        <vt:lpwstr/>
      </vt:variant>
      <vt:variant>
        <vt:lpwstr>M2_Custom_Classification</vt:lpwstr>
      </vt:variant>
      <vt:variant>
        <vt:i4>7209021</vt:i4>
      </vt:variant>
      <vt:variant>
        <vt:i4>690</vt:i4>
      </vt:variant>
      <vt:variant>
        <vt:i4>0</vt:i4>
      </vt:variant>
      <vt:variant>
        <vt:i4>5</vt:i4>
      </vt:variant>
      <vt:variant>
        <vt:lpwstr/>
      </vt:variant>
      <vt:variant>
        <vt:lpwstr>IV_B_1_Result_Classification</vt:lpwstr>
      </vt:variant>
      <vt:variant>
        <vt:i4>458779</vt:i4>
      </vt:variant>
      <vt:variant>
        <vt:i4>687</vt:i4>
      </vt:variant>
      <vt:variant>
        <vt:i4>0</vt:i4>
      </vt:variant>
      <vt:variant>
        <vt:i4>5</vt:i4>
      </vt:variant>
      <vt:variant>
        <vt:lpwstr/>
      </vt:variant>
      <vt:variant>
        <vt:lpwstr>PeerReviewPrompt</vt:lpwstr>
      </vt:variant>
      <vt:variant>
        <vt:i4>1114137</vt:i4>
      </vt:variant>
      <vt:variant>
        <vt:i4>684</vt:i4>
      </vt:variant>
      <vt:variant>
        <vt:i4>0</vt:i4>
      </vt:variant>
      <vt:variant>
        <vt:i4>5</vt:i4>
      </vt:variant>
      <vt:variant>
        <vt:lpwstr/>
      </vt:variant>
      <vt:variant>
        <vt:lpwstr>IV_B_Identifying_Claimed_Results</vt:lpwstr>
      </vt:variant>
      <vt:variant>
        <vt:i4>458809</vt:i4>
      </vt:variant>
      <vt:variant>
        <vt:i4>680</vt:i4>
      </vt:variant>
      <vt:variant>
        <vt:i4>0</vt:i4>
      </vt:variant>
      <vt:variant>
        <vt:i4>5</vt:i4>
      </vt:variant>
      <vt:variant>
        <vt:lpwstr/>
      </vt:variant>
      <vt:variant>
        <vt:lpwstr>BIB_91</vt:lpwstr>
      </vt:variant>
      <vt:variant>
        <vt:i4>458779</vt:i4>
      </vt:variant>
      <vt:variant>
        <vt:i4>675</vt:i4>
      </vt:variant>
      <vt:variant>
        <vt:i4>0</vt:i4>
      </vt:variant>
      <vt:variant>
        <vt:i4>5</vt:i4>
      </vt:variant>
      <vt:variant>
        <vt:lpwstr/>
      </vt:variant>
      <vt:variant>
        <vt:lpwstr>PeerReviewPrompt</vt:lpwstr>
      </vt:variant>
      <vt:variant>
        <vt:i4>327737</vt:i4>
      </vt:variant>
      <vt:variant>
        <vt:i4>671</vt:i4>
      </vt:variant>
      <vt:variant>
        <vt:i4>0</vt:i4>
      </vt:variant>
      <vt:variant>
        <vt:i4>5</vt:i4>
      </vt:variant>
      <vt:variant>
        <vt:lpwstr/>
      </vt:variant>
      <vt:variant>
        <vt:lpwstr>BIB_93</vt:lpwstr>
      </vt:variant>
      <vt:variant>
        <vt:i4>262201</vt:i4>
      </vt:variant>
      <vt:variant>
        <vt:i4>668</vt:i4>
      </vt:variant>
      <vt:variant>
        <vt:i4>0</vt:i4>
      </vt:variant>
      <vt:variant>
        <vt:i4>5</vt:i4>
      </vt:variant>
      <vt:variant>
        <vt:lpwstr/>
      </vt:variant>
      <vt:variant>
        <vt:lpwstr>BIB_92</vt:lpwstr>
      </vt:variant>
      <vt:variant>
        <vt:i4>6094870</vt:i4>
      </vt:variant>
      <vt:variant>
        <vt:i4>663</vt:i4>
      </vt:variant>
      <vt:variant>
        <vt:i4>0</vt:i4>
      </vt:variant>
      <vt:variant>
        <vt:i4>5</vt:i4>
      </vt:variant>
      <vt:variant>
        <vt:lpwstr/>
      </vt:variant>
      <vt:variant>
        <vt:lpwstr>D3_Input_Bias</vt:lpwstr>
      </vt:variant>
      <vt:variant>
        <vt:i4>53</vt:i4>
      </vt:variant>
      <vt:variant>
        <vt:i4>659</vt:i4>
      </vt:variant>
      <vt:variant>
        <vt:i4>0</vt:i4>
      </vt:variant>
      <vt:variant>
        <vt:i4>5</vt:i4>
      </vt:variant>
      <vt:variant>
        <vt:lpwstr/>
      </vt:variant>
      <vt:variant>
        <vt:lpwstr>BIB_56</vt:lpwstr>
      </vt:variant>
      <vt:variant>
        <vt:i4>5242974</vt:i4>
      </vt:variant>
      <vt:variant>
        <vt:i4>654</vt:i4>
      </vt:variant>
      <vt:variant>
        <vt:i4>0</vt:i4>
      </vt:variant>
      <vt:variant>
        <vt:i4>5</vt:i4>
      </vt:variant>
      <vt:variant>
        <vt:lpwstr/>
      </vt:variant>
      <vt:variant>
        <vt:lpwstr>II_Persona_Expert_Critical_Reviewer</vt:lpwstr>
      </vt:variant>
      <vt:variant>
        <vt:i4>2555905</vt:i4>
      </vt:variant>
      <vt:variant>
        <vt:i4>651</vt:i4>
      </vt:variant>
      <vt:variant>
        <vt:i4>0</vt:i4>
      </vt:variant>
      <vt:variant>
        <vt:i4>5</vt:i4>
      </vt:variant>
      <vt:variant>
        <vt:lpwstr/>
      </vt:variant>
      <vt:variant>
        <vt:lpwstr>IV_D_Analyzing_the_Experimental_Protocol</vt:lpwstr>
      </vt:variant>
      <vt:variant>
        <vt:i4>3080205</vt:i4>
      </vt:variant>
      <vt:variant>
        <vt:i4>648</vt:i4>
      </vt:variant>
      <vt:variant>
        <vt:i4>0</vt:i4>
      </vt:variant>
      <vt:variant>
        <vt:i4>5</vt:i4>
      </vt:variant>
      <vt:variant>
        <vt:lpwstr/>
      </vt:variant>
      <vt:variant>
        <vt:lpwstr>IV_A_Foundational_Principles</vt:lpwstr>
      </vt:variant>
      <vt:variant>
        <vt:i4>5242974</vt:i4>
      </vt:variant>
      <vt:variant>
        <vt:i4>645</vt:i4>
      </vt:variant>
      <vt:variant>
        <vt:i4>0</vt:i4>
      </vt:variant>
      <vt:variant>
        <vt:i4>5</vt:i4>
      </vt:variant>
      <vt:variant>
        <vt:lpwstr/>
      </vt:variant>
      <vt:variant>
        <vt:lpwstr>II_Persona_Expert_Critical_Reviewer</vt:lpwstr>
      </vt:variant>
      <vt:variant>
        <vt:i4>1048576</vt:i4>
      </vt:variant>
      <vt:variant>
        <vt:i4>642</vt:i4>
      </vt:variant>
      <vt:variant>
        <vt:i4>0</vt:i4>
      </vt:variant>
      <vt:variant>
        <vt:i4>5</vt:i4>
      </vt:variant>
      <vt:variant>
        <vt:lpwstr/>
      </vt:variant>
      <vt:variant>
        <vt:lpwstr>V_Final_Instructions_for_Interaction</vt:lpwstr>
      </vt:variant>
      <vt:variant>
        <vt:i4>458779</vt:i4>
      </vt:variant>
      <vt:variant>
        <vt:i4>639</vt:i4>
      </vt:variant>
      <vt:variant>
        <vt:i4>0</vt:i4>
      </vt:variant>
      <vt:variant>
        <vt:i4>5</vt:i4>
      </vt:variant>
      <vt:variant>
        <vt:lpwstr/>
      </vt:variant>
      <vt:variant>
        <vt:lpwstr>PeerReviewPrompt</vt:lpwstr>
      </vt:variant>
      <vt:variant>
        <vt:i4>4390938</vt:i4>
      </vt:variant>
      <vt:variant>
        <vt:i4>636</vt:i4>
      </vt:variant>
      <vt:variant>
        <vt:i4>0</vt:i4>
      </vt:variant>
      <vt:variant>
        <vt:i4>5</vt:i4>
      </vt:variant>
      <vt:variant>
        <vt:lpwstr/>
      </vt:variant>
      <vt:variant>
        <vt:lpwstr>M2_Formalizing_Heuristics</vt:lpwstr>
      </vt:variant>
      <vt:variant>
        <vt:i4>458809</vt:i4>
      </vt:variant>
      <vt:variant>
        <vt:i4>632</vt:i4>
      </vt:variant>
      <vt:variant>
        <vt:i4>0</vt:i4>
      </vt:variant>
      <vt:variant>
        <vt:i4>5</vt:i4>
      </vt:variant>
      <vt:variant>
        <vt:lpwstr/>
      </vt:variant>
      <vt:variant>
        <vt:lpwstr>BIB_91</vt:lpwstr>
      </vt:variant>
      <vt:variant>
        <vt:i4>7209021</vt:i4>
      </vt:variant>
      <vt:variant>
        <vt:i4>627</vt:i4>
      </vt:variant>
      <vt:variant>
        <vt:i4>0</vt:i4>
      </vt:variant>
      <vt:variant>
        <vt:i4>5</vt:i4>
      </vt:variant>
      <vt:variant>
        <vt:lpwstr/>
      </vt:variant>
      <vt:variant>
        <vt:lpwstr>IV_B_1_Result_Classification</vt:lpwstr>
      </vt:variant>
      <vt:variant>
        <vt:i4>2424927</vt:i4>
      </vt:variant>
      <vt:variant>
        <vt:i4>624</vt:i4>
      </vt:variant>
      <vt:variant>
        <vt:i4>0</vt:i4>
      </vt:variant>
      <vt:variant>
        <vt:i4>5</vt:i4>
      </vt:variant>
      <vt:variant>
        <vt:lpwstr/>
      </vt:variant>
      <vt:variant>
        <vt:lpwstr>IV_B_1_Main_Claimed_Result</vt:lpwstr>
      </vt:variant>
      <vt:variant>
        <vt:i4>5308434</vt:i4>
      </vt:variant>
      <vt:variant>
        <vt:i4>621</vt:i4>
      </vt:variant>
      <vt:variant>
        <vt:i4>0</vt:i4>
      </vt:variant>
      <vt:variant>
        <vt:i4>5</vt:i4>
      </vt:variant>
      <vt:variant>
        <vt:lpwstr/>
      </vt:variant>
      <vt:variant>
        <vt:lpwstr>D3_Study_Limitations</vt:lpwstr>
      </vt:variant>
      <vt:variant>
        <vt:i4>6553680</vt:i4>
      </vt:variant>
      <vt:variant>
        <vt:i4>618</vt:i4>
      </vt:variant>
      <vt:variant>
        <vt:i4>0</vt:i4>
      </vt:variant>
      <vt:variant>
        <vt:i4>5</vt:i4>
      </vt:variant>
      <vt:variant>
        <vt:lpwstr/>
      </vt:variant>
      <vt:variant>
        <vt:lpwstr>Contextual_Appropriateness</vt:lpwstr>
      </vt:variant>
      <vt:variant>
        <vt:i4>5242974</vt:i4>
      </vt:variant>
      <vt:variant>
        <vt:i4>615</vt:i4>
      </vt:variant>
      <vt:variant>
        <vt:i4>0</vt:i4>
      </vt:variant>
      <vt:variant>
        <vt:i4>5</vt:i4>
      </vt:variant>
      <vt:variant>
        <vt:lpwstr/>
      </vt:variant>
      <vt:variant>
        <vt:lpwstr>II_Persona_Expert_Critical_Reviewer</vt:lpwstr>
      </vt:variant>
      <vt:variant>
        <vt:i4>458779</vt:i4>
      </vt:variant>
      <vt:variant>
        <vt:i4>612</vt:i4>
      </vt:variant>
      <vt:variant>
        <vt:i4>0</vt:i4>
      </vt:variant>
      <vt:variant>
        <vt:i4>5</vt:i4>
      </vt:variant>
      <vt:variant>
        <vt:lpwstr/>
      </vt:variant>
      <vt:variant>
        <vt:lpwstr>PeerReviewPrompt</vt:lpwstr>
      </vt:variant>
      <vt:variant>
        <vt:i4>7929872</vt:i4>
      </vt:variant>
      <vt:variant>
        <vt:i4>609</vt:i4>
      </vt:variant>
      <vt:variant>
        <vt:i4>0</vt:i4>
      </vt:variant>
      <vt:variant>
        <vt:i4>5</vt:i4>
      </vt:variant>
      <vt:variant>
        <vt:lpwstr/>
      </vt:variant>
      <vt:variant>
        <vt:lpwstr>IV_A_3_Specific_Analysis_Modules</vt:lpwstr>
      </vt:variant>
      <vt:variant>
        <vt:i4>6422617</vt:i4>
      </vt:variant>
      <vt:variant>
        <vt:i4>606</vt:i4>
      </vt:variant>
      <vt:variant>
        <vt:i4>0</vt:i4>
      </vt:variant>
      <vt:variant>
        <vt:i4>5</vt:i4>
      </vt:variant>
      <vt:variant>
        <vt:lpwstr/>
      </vt:variant>
      <vt:variant>
        <vt:lpwstr>IV_C_Analyzing_Figures</vt:lpwstr>
      </vt:variant>
      <vt:variant>
        <vt:i4>1114137</vt:i4>
      </vt:variant>
      <vt:variant>
        <vt:i4>603</vt:i4>
      </vt:variant>
      <vt:variant>
        <vt:i4>0</vt:i4>
      </vt:variant>
      <vt:variant>
        <vt:i4>5</vt:i4>
      </vt:variant>
      <vt:variant>
        <vt:lpwstr/>
      </vt:variant>
      <vt:variant>
        <vt:lpwstr>IV_B_Identifying_Claimed_Results</vt:lpwstr>
      </vt:variant>
      <vt:variant>
        <vt:i4>6488125</vt:i4>
      </vt:variant>
      <vt:variant>
        <vt:i4>600</vt:i4>
      </vt:variant>
      <vt:variant>
        <vt:i4>0</vt:i4>
      </vt:variant>
      <vt:variant>
        <vt:i4>5</vt:i4>
      </vt:variant>
      <vt:variant>
        <vt:lpwstr/>
      </vt:variant>
      <vt:variant>
        <vt:lpwstr>IV_D1_General_Protocol_Overview</vt:lpwstr>
      </vt:variant>
      <vt:variant>
        <vt:i4>1310812</vt:i4>
      </vt:variant>
      <vt:variant>
        <vt:i4>597</vt:i4>
      </vt:variant>
      <vt:variant>
        <vt:i4>0</vt:i4>
      </vt:variant>
      <vt:variant>
        <vt:i4>5</vt:i4>
      </vt:variant>
      <vt:variant>
        <vt:lpwstr/>
      </vt:variant>
      <vt:variant>
        <vt:lpwstr>IV_D2_Core_Experimental_Protocol</vt:lpwstr>
      </vt:variant>
      <vt:variant>
        <vt:i4>6422617</vt:i4>
      </vt:variant>
      <vt:variant>
        <vt:i4>594</vt:i4>
      </vt:variant>
      <vt:variant>
        <vt:i4>0</vt:i4>
      </vt:variant>
      <vt:variant>
        <vt:i4>5</vt:i4>
      </vt:variant>
      <vt:variant>
        <vt:lpwstr/>
      </vt:variant>
      <vt:variant>
        <vt:lpwstr>IV_C_Analyzing_Figures</vt:lpwstr>
      </vt:variant>
      <vt:variant>
        <vt:i4>1114137</vt:i4>
      </vt:variant>
      <vt:variant>
        <vt:i4>591</vt:i4>
      </vt:variant>
      <vt:variant>
        <vt:i4>0</vt:i4>
      </vt:variant>
      <vt:variant>
        <vt:i4>5</vt:i4>
      </vt:variant>
      <vt:variant>
        <vt:lpwstr/>
      </vt:variant>
      <vt:variant>
        <vt:lpwstr>IV_B_Identifying_Claimed_Results</vt:lpwstr>
      </vt:variant>
      <vt:variant>
        <vt:i4>6422617</vt:i4>
      </vt:variant>
      <vt:variant>
        <vt:i4>588</vt:i4>
      </vt:variant>
      <vt:variant>
        <vt:i4>0</vt:i4>
      </vt:variant>
      <vt:variant>
        <vt:i4>5</vt:i4>
      </vt:variant>
      <vt:variant>
        <vt:lpwstr/>
      </vt:variant>
      <vt:variant>
        <vt:lpwstr>IV_C_Analyzing_Figures</vt:lpwstr>
      </vt:variant>
      <vt:variant>
        <vt:i4>1114137</vt:i4>
      </vt:variant>
      <vt:variant>
        <vt:i4>585</vt:i4>
      </vt:variant>
      <vt:variant>
        <vt:i4>0</vt:i4>
      </vt:variant>
      <vt:variant>
        <vt:i4>5</vt:i4>
      </vt:variant>
      <vt:variant>
        <vt:lpwstr/>
      </vt:variant>
      <vt:variant>
        <vt:lpwstr>IV_B_Identifying_Claimed_Results</vt:lpwstr>
      </vt:variant>
      <vt:variant>
        <vt:i4>458779</vt:i4>
      </vt:variant>
      <vt:variant>
        <vt:i4>582</vt:i4>
      </vt:variant>
      <vt:variant>
        <vt:i4>0</vt:i4>
      </vt:variant>
      <vt:variant>
        <vt:i4>5</vt:i4>
      </vt:variant>
      <vt:variant>
        <vt:lpwstr/>
      </vt:variant>
      <vt:variant>
        <vt:lpwstr>PeerReviewPrompt</vt:lpwstr>
      </vt:variant>
      <vt:variant>
        <vt:i4>3211291</vt:i4>
      </vt:variant>
      <vt:variant>
        <vt:i4>579</vt:i4>
      </vt:variant>
      <vt:variant>
        <vt:i4>0</vt:i4>
      </vt:variant>
      <vt:variant>
        <vt:i4>5</vt:i4>
      </vt:variant>
      <vt:variant>
        <vt:lpwstr/>
      </vt:variant>
      <vt:variant>
        <vt:lpwstr>IV_Specific_Analysis_Instructions</vt:lpwstr>
      </vt:variant>
      <vt:variant>
        <vt:i4>1048576</vt:i4>
      </vt:variant>
      <vt:variant>
        <vt:i4>576</vt:i4>
      </vt:variant>
      <vt:variant>
        <vt:i4>0</vt:i4>
      </vt:variant>
      <vt:variant>
        <vt:i4>5</vt:i4>
      </vt:variant>
      <vt:variant>
        <vt:lpwstr/>
      </vt:variant>
      <vt:variant>
        <vt:lpwstr>V_Final_Instructions_for_Interaction</vt:lpwstr>
      </vt:variant>
      <vt:variant>
        <vt:i4>5570664</vt:i4>
      </vt:variant>
      <vt:variant>
        <vt:i4>573</vt:i4>
      </vt:variant>
      <vt:variant>
        <vt:i4>0</vt:i4>
      </vt:variant>
      <vt:variant>
        <vt:i4>5</vt:i4>
      </vt:variant>
      <vt:variant>
        <vt:lpwstr/>
      </vt:variant>
      <vt:variant>
        <vt:lpwstr>III_Contex</vt:lpwstr>
      </vt:variant>
      <vt:variant>
        <vt:i4>3211291</vt:i4>
      </vt:variant>
      <vt:variant>
        <vt:i4>570</vt:i4>
      </vt:variant>
      <vt:variant>
        <vt:i4>0</vt:i4>
      </vt:variant>
      <vt:variant>
        <vt:i4>5</vt:i4>
      </vt:variant>
      <vt:variant>
        <vt:lpwstr/>
      </vt:variant>
      <vt:variant>
        <vt:lpwstr>IV_Specific_Analysis_Instructions</vt:lpwstr>
      </vt:variant>
      <vt:variant>
        <vt:i4>5570664</vt:i4>
      </vt:variant>
      <vt:variant>
        <vt:i4>567</vt:i4>
      </vt:variant>
      <vt:variant>
        <vt:i4>0</vt:i4>
      </vt:variant>
      <vt:variant>
        <vt:i4>5</vt:i4>
      </vt:variant>
      <vt:variant>
        <vt:lpwstr/>
      </vt:variant>
      <vt:variant>
        <vt:lpwstr>III_Contex</vt:lpwstr>
      </vt:variant>
      <vt:variant>
        <vt:i4>5242974</vt:i4>
      </vt:variant>
      <vt:variant>
        <vt:i4>564</vt:i4>
      </vt:variant>
      <vt:variant>
        <vt:i4>0</vt:i4>
      </vt:variant>
      <vt:variant>
        <vt:i4>5</vt:i4>
      </vt:variant>
      <vt:variant>
        <vt:lpwstr/>
      </vt:variant>
      <vt:variant>
        <vt:lpwstr>II_Persona_Expert_Critical_Reviewer</vt:lpwstr>
      </vt:variant>
      <vt:variant>
        <vt:i4>458779</vt:i4>
      </vt:variant>
      <vt:variant>
        <vt:i4>561</vt:i4>
      </vt:variant>
      <vt:variant>
        <vt:i4>0</vt:i4>
      </vt:variant>
      <vt:variant>
        <vt:i4>5</vt:i4>
      </vt:variant>
      <vt:variant>
        <vt:lpwstr/>
      </vt:variant>
      <vt:variant>
        <vt:lpwstr>PeerReviewPrompt</vt:lpwstr>
      </vt:variant>
      <vt:variant>
        <vt:i4>6488156</vt:i4>
      </vt:variant>
      <vt:variant>
        <vt:i4>558</vt:i4>
      </vt:variant>
      <vt:variant>
        <vt:i4>0</vt:i4>
      </vt:variant>
      <vt:variant>
        <vt:i4>5</vt:i4>
      </vt:variant>
      <vt:variant>
        <vt:lpwstr/>
      </vt:variant>
      <vt:variant>
        <vt:lpwstr>Test_Paper</vt:lpwstr>
      </vt:variant>
      <vt:variant>
        <vt:i4>458809</vt:i4>
      </vt:variant>
      <vt:variant>
        <vt:i4>554</vt:i4>
      </vt:variant>
      <vt:variant>
        <vt:i4>0</vt:i4>
      </vt:variant>
      <vt:variant>
        <vt:i4>5</vt:i4>
      </vt:variant>
      <vt:variant>
        <vt:lpwstr/>
      </vt:variant>
      <vt:variant>
        <vt:lpwstr>BIB_91</vt:lpwstr>
      </vt:variant>
      <vt:variant>
        <vt:i4>458779</vt:i4>
      </vt:variant>
      <vt:variant>
        <vt:i4>549</vt:i4>
      </vt:variant>
      <vt:variant>
        <vt:i4>0</vt:i4>
      </vt:variant>
      <vt:variant>
        <vt:i4>5</vt:i4>
      </vt:variant>
      <vt:variant>
        <vt:lpwstr/>
      </vt:variant>
      <vt:variant>
        <vt:lpwstr>PeerReviewPrompt</vt:lpwstr>
      </vt:variant>
      <vt:variant>
        <vt:i4>2752565</vt:i4>
      </vt:variant>
      <vt:variant>
        <vt:i4>546</vt:i4>
      </vt:variant>
      <vt:variant>
        <vt:i4>0</vt:i4>
      </vt:variant>
      <vt:variant>
        <vt:i4>5</vt:i4>
      </vt:variant>
      <vt:variant>
        <vt:lpwstr/>
      </vt:variant>
      <vt:variant>
        <vt:lpwstr>Prompt_Engineer_Peer</vt:lpwstr>
      </vt:variant>
      <vt:variant>
        <vt:i4>5636182</vt:i4>
      </vt:variant>
      <vt:variant>
        <vt:i4>543</vt:i4>
      </vt:variant>
      <vt:variant>
        <vt:i4>0</vt:i4>
      </vt:variant>
      <vt:variant>
        <vt:i4>5</vt:i4>
      </vt:variant>
      <vt:variant>
        <vt:lpwstr/>
      </vt:variant>
      <vt:variant>
        <vt:lpwstr>Adaptive_Prompt_Engineering</vt:lpwstr>
      </vt:variant>
      <vt:variant>
        <vt:i4>393273</vt:i4>
      </vt:variant>
      <vt:variant>
        <vt:i4>539</vt:i4>
      </vt:variant>
      <vt:variant>
        <vt:i4>0</vt:i4>
      </vt:variant>
      <vt:variant>
        <vt:i4>5</vt:i4>
      </vt:variant>
      <vt:variant>
        <vt:lpwstr/>
      </vt:variant>
      <vt:variant>
        <vt:lpwstr>BIB_90</vt:lpwstr>
      </vt:variant>
      <vt:variant>
        <vt:i4>2228267</vt:i4>
      </vt:variant>
      <vt:variant>
        <vt:i4>534</vt:i4>
      </vt:variant>
      <vt:variant>
        <vt:i4>0</vt:i4>
      </vt:variant>
      <vt:variant>
        <vt:i4>5</vt:i4>
      </vt:variant>
      <vt:variant>
        <vt:lpwstr/>
      </vt:variant>
      <vt:variant>
        <vt:lpwstr>Deep_Research_Prompt</vt:lpwstr>
      </vt:variant>
      <vt:variant>
        <vt:i4>983096</vt:i4>
      </vt:variant>
      <vt:variant>
        <vt:i4>530</vt:i4>
      </vt:variant>
      <vt:variant>
        <vt:i4>0</vt:i4>
      </vt:variant>
      <vt:variant>
        <vt:i4>5</vt:i4>
      </vt:variant>
      <vt:variant>
        <vt:lpwstr/>
      </vt:variant>
      <vt:variant>
        <vt:lpwstr>BIB_89</vt:lpwstr>
      </vt:variant>
      <vt:variant>
        <vt:i4>917560</vt:i4>
      </vt:variant>
      <vt:variant>
        <vt:i4>524</vt:i4>
      </vt:variant>
      <vt:variant>
        <vt:i4>0</vt:i4>
      </vt:variant>
      <vt:variant>
        <vt:i4>5</vt:i4>
      </vt:variant>
      <vt:variant>
        <vt:lpwstr/>
      </vt:variant>
      <vt:variant>
        <vt:lpwstr>BIB_88</vt:lpwstr>
      </vt:variant>
      <vt:variant>
        <vt:i4>458779</vt:i4>
      </vt:variant>
      <vt:variant>
        <vt:i4>519</vt:i4>
      </vt:variant>
      <vt:variant>
        <vt:i4>0</vt:i4>
      </vt:variant>
      <vt:variant>
        <vt:i4>5</vt:i4>
      </vt:variant>
      <vt:variant>
        <vt:lpwstr/>
      </vt:variant>
      <vt:variant>
        <vt:lpwstr>PeerReviewPrompt</vt:lpwstr>
      </vt:variant>
      <vt:variant>
        <vt:i4>3997732</vt:i4>
      </vt:variant>
      <vt:variant>
        <vt:i4>516</vt:i4>
      </vt:variant>
      <vt:variant>
        <vt:i4>0</vt:i4>
      </vt:variant>
      <vt:variant>
        <vt:i4>5</vt:i4>
      </vt:variant>
      <vt:variant>
        <vt:lpwstr/>
      </vt:variant>
      <vt:variant>
        <vt:lpwstr>IV_D2_3_F_Idealized_Model_Performance</vt:lpwstr>
      </vt:variant>
      <vt:variant>
        <vt:i4>65592</vt:i4>
      </vt:variant>
      <vt:variant>
        <vt:i4>512</vt:i4>
      </vt:variant>
      <vt:variant>
        <vt:i4>0</vt:i4>
      </vt:variant>
      <vt:variant>
        <vt:i4>5</vt:i4>
      </vt:variant>
      <vt:variant>
        <vt:lpwstr/>
      </vt:variant>
      <vt:variant>
        <vt:lpwstr>BIB_87</vt:lpwstr>
      </vt:variant>
      <vt:variant>
        <vt:i4>56</vt:i4>
      </vt:variant>
      <vt:variant>
        <vt:i4>509</vt:i4>
      </vt:variant>
      <vt:variant>
        <vt:i4>0</vt:i4>
      </vt:variant>
      <vt:variant>
        <vt:i4>5</vt:i4>
      </vt:variant>
      <vt:variant>
        <vt:lpwstr/>
      </vt:variant>
      <vt:variant>
        <vt:lpwstr>BIB_86</vt:lpwstr>
      </vt:variant>
      <vt:variant>
        <vt:i4>458779</vt:i4>
      </vt:variant>
      <vt:variant>
        <vt:i4>504</vt:i4>
      </vt:variant>
      <vt:variant>
        <vt:i4>0</vt:i4>
      </vt:variant>
      <vt:variant>
        <vt:i4>5</vt:i4>
      </vt:variant>
      <vt:variant>
        <vt:lpwstr/>
      </vt:variant>
      <vt:variant>
        <vt:lpwstr>PeerReviewPrompt</vt:lpwstr>
      </vt:variant>
      <vt:variant>
        <vt:i4>262200</vt:i4>
      </vt:variant>
      <vt:variant>
        <vt:i4>500</vt:i4>
      </vt:variant>
      <vt:variant>
        <vt:i4>0</vt:i4>
      </vt:variant>
      <vt:variant>
        <vt:i4>5</vt:i4>
      </vt:variant>
      <vt:variant>
        <vt:lpwstr/>
      </vt:variant>
      <vt:variant>
        <vt:lpwstr>BIB_82</vt:lpwstr>
      </vt:variant>
      <vt:variant>
        <vt:i4>3211291</vt:i4>
      </vt:variant>
      <vt:variant>
        <vt:i4>495</vt:i4>
      </vt:variant>
      <vt:variant>
        <vt:i4>0</vt:i4>
      </vt:variant>
      <vt:variant>
        <vt:i4>5</vt:i4>
      </vt:variant>
      <vt:variant>
        <vt:lpwstr/>
      </vt:variant>
      <vt:variant>
        <vt:lpwstr>IV_Specific_Analysis_Instructions</vt:lpwstr>
      </vt:variant>
      <vt:variant>
        <vt:i4>458779</vt:i4>
      </vt:variant>
      <vt:variant>
        <vt:i4>492</vt:i4>
      </vt:variant>
      <vt:variant>
        <vt:i4>0</vt:i4>
      </vt:variant>
      <vt:variant>
        <vt:i4>5</vt:i4>
      </vt:variant>
      <vt:variant>
        <vt:lpwstr/>
      </vt:variant>
      <vt:variant>
        <vt:lpwstr>PeerReviewPrompt</vt:lpwstr>
      </vt:variant>
      <vt:variant>
        <vt:i4>196664</vt:i4>
      </vt:variant>
      <vt:variant>
        <vt:i4>488</vt:i4>
      </vt:variant>
      <vt:variant>
        <vt:i4>0</vt:i4>
      </vt:variant>
      <vt:variant>
        <vt:i4>5</vt:i4>
      </vt:variant>
      <vt:variant>
        <vt:lpwstr/>
      </vt:variant>
      <vt:variant>
        <vt:lpwstr>BIB_85</vt:lpwstr>
      </vt:variant>
      <vt:variant>
        <vt:i4>1638521</vt:i4>
      </vt:variant>
      <vt:variant>
        <vt:i4>483</vt:i4>
      </vt:variant>
      <vt:variant>
        <vt:i4>0</vt:i4>
      </vt:variant>
      <vt:variant>
        <vt:i4>5</vt:i4>
      </vt:variant>
      <vt:variant>
        <vt:lpwstr/>
      </vt:variant>
      <vt:variant>
        <vt:lpwstr>M2_Basic_Refinement_Concise</vt:lpwstr>
      </vt:variant>
      <vt:variant>
        <vt:i4>5767218</vt:i4>
      </vt:variant>
      <vt:variant>
        <vt:i4>480</vt:i4>
      </vt:variant>
      <vt:variant>
        <vt:i4>0</vt:i4>
      </vt:variant>
      <vt:variant>
        <vt:i4>5</vt:i4>
      </vt:variant>
      <vt:variant>
        <vt:lpwstr/>
      </vt:variant>
      <vt:variant>
        <vt:lpwstr>M2_Basic_Iterative_Refinement</vt:lpwstr>
      </vt:variant>
      <vt:variant>
        <vt:i4>1179766</vt:i4>
      </vt:variant>
      <vt:variant>
        <vt:i4>477</vt:i4>
      </vt:variant>
      <vt:variant>
        <vt:i4>0</vt:i4>
      </vt:variant>
      <vt:variant>
        <vt:i4>5</vt:i4>
      </vt:variant>
      <vt:variant>
        <vt:lpwstr/>
      </vt:variant>
      <vt:variant>
        <vt:lpwstr>M2_Basic_Refinement_Verbose</vt:lpwstr>
      </vt:variant>
      <vt:variant>
        <vt:i4>131128</vt:i4>
      </vt:variant>
      <vt:variant>
        <vt:i4>473</vt:i4>
      </vt:variant>
      <vt:variant>
        <vt:i4>0</vt:i4>
      </vt:variant>
      <vt:variant>
        <vt:i4>5</vt:i4>
      </vt:variant>
      <vt:variant>
        <vt:lpwstr/>
      </vt:variant>
      <vt:variant>
        <vt:lpwstr>BIB_84</vt:lpwstr>
      </vt:variant>
      <vt:variant>
        <vt:i4>5767218</vt:i4>
      </vt:variant>
      <vt:variant>
        <vt:i4>468</vt:i4>
      </vt:variant>
      <vt:variant>
        <vt:i4>0</vt:i4>
      </vt:variant>
      <vt:variant>
        <vt:i4>5</vt:i4>
      </vt:variant>
      <vt:variant>
        <vt:lpwstr/>
      </vt:variant>
      <vt:variant>
        <vt:lpwstr>M2_Basic_Iterative_Refinement</vt:lpwstr>
      </vt:variant>
      <vt:variant>
        <vt:i4>458779</vt:i4>
      </vt:variant>
      <vt:variant>
        <vt:i4>465</vt:i4>
      </vt:variant>
      <vt:variant>
        <vt:i4>0</vt:i4>
      </vt:variant>
      <vt:variant>
        <vt:i4>5</vt:i4>
      </vt:variant>
      <vt:variant>
        <vt:lpwstr/>
      </vt:variant>
      <vt:variant>
        <vt:lpwstr>PeerReviewPrompt</vt:lpwstr>
      </vt:variant>
      <vt:variant>
        <vt:i4>327736</vt:i4>
      </vt:variant>
      <vt:variant>
        <vt:i4>461</vt:i4>
      </vt:variant>
      <vt:variant>
        <vt:i4>0</vt:i4>
      </vt:variant>
      <vt:variant>
        <vt:i4>5</vt:i4>
      </vt:variant>
      <vt:variant>
        <vt:lpwstr/>
      </vt:variant>
      <vt:variant>
        <vt:lpwstr>BIB_83</vt:lpwstr>
      </vt:variant>
      <vt:variant>
        <vt:i4>6881395</vt:i4>
      </vt:variant>
      <vt:variant>
        <vt:i4>456</vt:i4>
      </vt:variant>
      <vt:variant>
        <vt:i4>0</vt:i4>
      </vt:variant>
      <vt:variant>
        <vt:i4>5</vt:i4>
      </vt:variant>
      <vt:variant>
        <vt:lpwstr/>
      </vt:variant>
      <vt:variant>
        <vt:lpwstr>SI</vt:lpwstr>
      </vt:variant>
      <vt:variant>
        <vt:i4>6488170</vt:i4>
      </vt:variant>
      <vt:variant>
        <vt:i4>453</vt:i4>
      </vt:variant>
      <vt:variant>
        <vt:i4>0</vt:i4>
      </vt:variant>
      <vt:variant>
        <vt:i4>5</vt:i4>
      </vt:variant>
      <vt:variant>
        <vt:lpwstr/>
      </vt:variant>
      <vt:variant>
        <vt:lpwstr>DetailedMetaPrompt</vt:lpwstr>
      </vt:variant>
      <vt:variant>
        <vt:i4>7077900</vt:i4>
      </vt:variant>
      <vt:variant>
        <vt:i4>450</vt:i4>
      </vt:variant>
      <vt:variant>
        <vt:i4>0</vt:i4>
      </vt:variant>
      <vt:variant>
        <vt:i4>5</vt:i4>
      </vt:variant>
      <vt:variant>
        <vt:lpwstr/>
      </vt:variant>
      <vt:variant>
        <vt:lpwstr>M2_Semantic_Workflow_Engineering</vt:lpwstr>
      </vt:variant>
      <vt:variant>
        <vt:i4>2293858</vt:i4>
      </vt:variant>
      <vt:variant>
        <vt:i4>447</vt:i4>
      </vt:variant>
      <vt:variant>
        <vt:i4>0</vt:i4>
      </vt:variant>
      <vt:variant>
        <vt:i4>5</vt:i4>
      </vt:variant>
      <vt:variant>
        <vt:lpwstr/>
      </vt:variant>
      <vt:variant>
        <vt:lpwstr>M2_Linguistic_and_Structural_Refinement</vt:lpwstr>
      </vt:variant>
      <vt:variant>
        <vt:i4>262200</vt:i4>
      </vt:variant>
      <vt:variant>
        <vt:i4>443</vt:i4>
      </vt:variant>
      <vt:variant>
        <vt:i4>0</vt:i4>
      </vt:variant>
      <vt:variant>
        <vt:i4>5</vt:i4>
      </vt:variant>
      <vt:variant>
        <vt:lpwstr/>
      </vt:variant>
      <vt:variant>
        <vt:lpwstr>BIB_82</vt:lpwstr>
      </vt:variant>
      <vt:variant>
        <vt:i4>393272</vt:i4>
      </vt:variant>
      <vt:variant>
        <vt:i4>437</vt:i4>
      </vt:variant>
      <vt:variant>
        <vt:i4>0</vt:i4>
      </vt:variant>
      <vt:variant>
        <vt:i4>5</vt:i4>
      </vt:variant>
      <vt:variant>
        <vt:lpwstr/>
      </vt:variant>
      <vt:variant>
        <vt:lpwstr>BIB_80</vt:lpwstr>
      </vt:variant>
      <vt:variant>
        <vt:i4>458808</vt:i4>
      </vt:variant>
      <vt:variant>
        <vt:i4>431</vt:i4>
      </vt:variant>
      <vt:variant>
        <vt:i4>0</vt:i4>
      </vt:variant>
      <vt:variant>
        <vt:i4>5</vt:i4>
      </vt:variant>
      <vt:variant>
        <vt:lpwstr/>
      </vt:variant>
      <vt:variant>
        <vt:lpwstr>BIB_81</vt:lpwstr>
      </vt:variant>
      <vt:variant>
        <vt:i4>7077900</vt:i4>
      </vt:variant>
      <vt:variant>
        <vt:i4>426</vt:i4>
      </vt:variant>
      <vt:variant>
        <vt:i4>0</vt:i4>
      </vt:variant>
      <vt:variant>
        <vt:i4>5</vt:i4>
      </vt:variant>
      <vt:variant>
        <vt:lpwstr/>
      </vt:variant>
      <vt:variant>
        <vt:lpwstr>M2_Semantic_Workflow_Engineering</vt:lpwstr>
      </vt:variant>
      <vt:variant>
        <vt:i4>2293858</vt:i4>
      </vt:variant>
      <vt:variant>
        <vt:i4>423</vt:i4>
      </vt:variant>
      <vt:variant>
        <vt:i4>0</vt:i4>
      </vt:variant>
      <vt:variant>
        <vt:i4>5</vt:i4>
      </vt:variant>
      <vt:variant>
        <vt:lpwstr/>
      </vt:variant>
      <vt:variant>
        <vt:lpwstr>M2_Linguistic_and_Structural_Refinement</vt:lpwstr>
      </vt:variant>
      <vt:variant>
        <vt:i4>458779</vt:i4>
      </vt:variant>
      <vt:variant>
        <vt:i4>420</vt:i4>
      </vt:variant>
      <vt:variant>
        <vt:i4>0</vt:i4>
      </vt:variant>
      <vt:variant>
        <vt:i4>5</vt:i4>
      </vt:variant>
      <vt:variant>
        <vt:lpwstr/>
      </vt:variant>
      <vt:variant>
        <vt:lpwstr>PeerReviewPrompt</vt:lpwstr>
      </vt:variant>
      <vt:variant>
        <vt:i4>3407996</vt:i4>
      </vt:variant>
      <vt:variant>
        <vt:i4>417</vt:i4>
      </vt:variant>
      <vt:variant>
        <vt:i4>0</vt:i4>
      </vt:variant>
      <vt:variant>
        <vt:i4>5</vt:i4>
      </vt:variant>
      <vt:variant>
        <vt:lpwstr/>
      </vt:variant>
      <vt:variant>
        <vt:lpwstr>M2_Complex_Prompts</vt:lpwstr>
      </vt:variant>
      <vt:variant>
        <vt:i4>131185</vt:i4>
      </vt:variant>
      <vt:variant>
        <vt:i4>414</vt:i4>
      </vt:variant>
      <vt:variant>
        <vt:i4>0</vt:i4>
      </vt:variant>
      <vt:variant>
        <vt:i4>5</vt:i4>
      </vt:variant>
      <vt:variant>
        <vt:lpwstr/>
      </vt:variant>
      <vt:variant>
        <vt:lpwstr>M2_Workflow_Generation_ICL</vt:lpwstr>
      </vt:variant>
      <vt:variant>
        <vt:i4>5767218</vt:i4>
      </vt:variant>
      <vt:variant>
        <vt:i4>411</vt:i4>
      </vt:variant>
      <vt:variant>
        <vt:i4>0</vt:i4>
      </vt:variant>
      <vt:variant>
        <vt:i4>5</vt:i4>
      </vt:variant>
      <vt:variant>
        <vt:lpwstr/>
      </vt:variant>
      <vt:variant>
        <vt:lpwstr>M2_Basic_Iterative_Refinement</vt:lpwstr>
      </vt:variant>
      <vt:variant>
        <vt:i4>2424923</vt:i4>
      </vt:variant>
      <vt:variant>
        <vt:i4>408</vt:i4>
      </vt:variant>
      <vt:variant>
        <vt:i4>0</vt:i4>
      </vt:variant>
      <vt:variant>
        <vt:i4>5</vt:i4>
      </vt:variant>
      <vt:variant>
        <vt:lpwstr/>
      </vt:variant>
      <vt:variant>
        <vt:lpwstr>M2_Language_Focused_Refinement</vt:lpwstr>
      </vt:variant>
      <vt:variant>
        <vt:i4>393272</vt:i4>
      </vt:variant>
      <vt:variant>
        <vt:i4>404</vt:i4>
      </vt:variant>
      <vt:variant>
        <vt:i4>0</vt:i4>
      </vt:variant>
      <vt:variant>
        <vt:i4>5</vt:i4>
      </vt:variant>
      <vt:variant>
        <vt:lpwstr/>
      </vt:variant>
      <vt:variant>
        <vt:lpwstr>BIB_80</vt:lpwstr>
      </vt:variant>
      <vt:variant>
        <vt:i4>983095</vt:i4>
      </vt:variant>
      <vt:variant>
        <vt:i4>398</vt:i4>
      </vt:variant>
      <vt:variant>
        <vt:i4>0</vt:i4>
      </vt:variant>
      <vt:variant>
        <vt:i4>5</vt:i4>
      </vt:variant>
      <vt:variant>
        <vt:lpwstr/>
      </vt:variant>
      <vt:variant>
        <vt:lpwstr>BIB_79</vt:lpwstr>
      </vt:variant>
      <vt:variant>
        <vt:i4>917559</vt:i4>
      </vt:variant>
      <vt:variant>
        <vt:i4>395</vt:i4>
      </vt:variant>
      <vt:variant>
        <vt:i4>0</vt:i4>
      </vt:variant>
      <vt:variant>
        <vt:i4>5</vt:i4>
      </vt:variant>
      <vt:variant>
        <vt:lpwstr/>
      </vt:variant>
      <vt:variant>
        <vt:lpwstr>BIB_78</vt:lpwstr>
      </vt:variant>
      <vt:variant>
        <vt:i4>5636182</vt:i4>
      </vt:variant>
      <vt:variant>
        <vt:i4>390</vt:i4>
      </vt:variant>
      <vt:variant>
        <vt:i4>0</vt:i4>
      </vt:variant>
      <vt:variant>
        <vt:i4>5</vt:i4>
      </vt:variant>
      <vt:variant>
        <vt:lpwstr/>
      </vt:variant>
      <vt:variant>
        <vt:lpwstr>Adaptive_Prompt_Engineering</vt:lpwstr>
      </vt:variant>
      <vt:variant>
        <vt:i4>2228267</vt:i4>
      </vt:variant>
      <vt:variant>
        <vt:i4>387</vt:i4>
      </vt:variant>
      <vt:variant>
        <vt:i4>0</vt:i4>
      </vt:variant>
      <vt:variant>
        <vt:i4>5</vt:i4>
      </vt:variant>
      <vt:variant>
        <vt:lpwstr/>
      </vt:variant>
      <vt:variant>
        <vt:lpwstr>Deep_Research_Prompt</vt:lpwstr>
      </vt:variant>
      <vt:variant>
        <vt:i4>1572925</vt:i4>
      </vt:variant>
      <vt:variant>
        <vt:i4>384</vt:i4>
      </vt:variant>
      <vt:variant>
        <vt:i4>0</vt:i4>
      </vt:variant>
      <vt:variant>
        <vt:i4>5</vt:i4>
      </vt:variant>
      <vt:variant>
        <vt:lpwstr/>
      </vt:variant>
      <vt:variant>
        <vt:lpwstr>Baseline_Analysis</vt:lpwstr>
      </vt:variant>
      <vt:variant>
        <vt:i4>1048656</vt:i4>
      </vt:variant>
      <vt:variant>
        <vt:i4>381</vt:i4>
      </vt:variant>
      <vt:variant>
        <vt:i4>0</vt:i4>
      </vt:variant>
      <vt:variant>
        <vt:i4>5</vt:i4>
      </vt:variant>
      <vt:variant>
        <vt:lpwstr/>
      </vt:variant>
      <vt:variant>
        <vt:lpwstr>ChatGPT_o3_Analysis</vt:lpwstr>
      </vt:variant>
      <vt:variant>
        <vt:i4>7667786</vt:i4>
      </vt:variant>
      <vt:variant>
        <vt:i4>378</vt:i4>
      </vt:variant>
      <vt:variant>
        <vt:i4>0</vt:i4>
      </vt:variant>
      <vt:variant>
        <vt:i4>5</vt:i4>
      </vt:variant>
      <vt:variant>
        <vt:lpwstr/>
      </vt:variant>
      <vt:variant>
        <vt:lpwstr>Gemini_Analysis</vt:lpwstr>
      </vt:variant>
      <vt:variant>
        <vt:i4>6488156</vt:i4>
      </vt:variant>
      <vt:variant>
        <vt:i4>375</vt:i4>
      </vt:variant>
      <vt:variant>
        <vt:i4>0</vt:i4>
      </vt:variant>
      <vt:variant>
        <vt:i4>5</vt:i4>
      </vt:variant>
      <vt:variant>
        <vt:lpwstr/>
      </vt:variant>
      <vt:variant>
        <vt:lpwstr>Test_Paper</vt:lpwstr>
      </vt:variant>
      <vt:variant>
        <vt:i4>458779</vt:i4>
      </vt:variant>
      <vt:variant>
        <vt:i4>372</vt:i4>
      </vt:variant>
      <vt:variant>
        <vt:i4>0</vt:i4>
      </vt:variant>
      <vt:variant>
        <vt:i4>5</vt:i4>
      </vt:variant>
      <vt:variant>
        <vt:lpwstr/>
      </vt:variant>
      <vt:variant>
        <vt:lpwstr>PeerReviewPrompt</vt:lpwstr>
      </vt:variant>
      <vt:variant>
        <vt:i4>1179708</vt:i4>
      </vt:variant>
      <vt:variant>
        <vt:i4>369</vt:i4>
      </vt:variant>
      <vt:variant>
        <vt:i4>0</vt:i4>
      </vt:variant>
      <vt:variant>
        <vt:i4>5</vt:i4>
      </vt:variant>
      <vt:variant>
        <vt:lpwstr/>
      </vt:variant>
      <vt:variant>
        <vt:lpwstr>Prompt_Files</vt:lpwstr>
      </vt:variant>
      <vt:variant>
        <vt:i4>1572898</vt:i4>
      </vt:variant>
      <vt:variant>
        <vt:i4>366</vt:i4>
      </vt:variant>
      <vt:variant>
        <vt:i4>0</vt:i4>
      </vt:variant>
      <vt:variant>
        <vt:i4>5</vt:i4>
      </vt:variant>
      <vt:variant>
        <vt:lpwstr/>
      </vt:variant>
      <vt:variant>
        <vt:lpwstr>AI_Chats</vt:lpwstr>
      </vt:variant>
      <vt:variant>
        <vt:i4>2883642</vt:i4>
      </vt:variant>
      <vt:variant>
        <vt:i4>363</vt:i4>
      </vt:variant>
      <vt:variant>
        <vt:i4>0</vt:i4>
      </vt:variant>
      <vt:variant>
        <vt:i4>5</vt:i4>
      </vt:variant>
      <vt:variant>
        <vt:lpwstr>https://chatgpt.com/canvas/shared/6805e6b7ced08191a720924c2ffef738</vt:lpwstr>
      </vt:variant>
      <vt:variant>
        <vt:lpwstr/>
      </vt:variant>
      <vt:variant>
        <vt:i4>3080228</vt:i4>
      </vt:variant>
      <vt:variant>
        <vt:i4>360</vt:i4>
      </vt:variant>
      <vt:variant>
        <vt:i4>0</vt:i4>
      </vt:variant>
      <vt:variant>
        <vt:i4>5</vt:i4>
      </vt:variant>
      <vt:variant>
        <vt:lpwstr>https://chatgpt.com/share/6805e481-4800-8004-b56f-56ddb12e0e56</vt:lpwstr>
      </vt:variant>
      <vt:variant>
        <vt:lpwstr/>
      </vt:variant>
      <vt:variant>
        <vt:i4>8192114</vt:i4>
      </vt:variant>
      <vt:variant>
        <vt:i4>357</vt:i4>
      </vt:variant>
      <vt:variant>
        <vt:i4>0</vt:i4>
      </vt:variant>
      <vt:variant>
        <vt:i4>5</vt:i4>
      </vt:variant>
      <vt:variant>
        <vt:lpwstr>https://g.co/gemini/share/2f228c0ab7a2</vt:lpwstr>
      </vt:variant>
      <vt:variant>
        <vt:lpwstr/>
      </vt:variant>
      <vt:variant>
        <vt:i4>1441831</vt:i4>
      </vt:variant>
      <vt:variant>
        <vt:i4>354</vt:i4>
      </vt:variant>
      <vt:variant>
        <vt:i4>0</vt:i4>
      </vt:variant>
      <vt:variant>
        <vt:i4>5</vt:i4>
      </vt:variant>
      <vt:variant>
        <vt:lpwstr/>
      </vt:variant>
      <vt:variant>
        <vt:lpwstr>Demo_Analyses</vt:lpwstr>
      </vt:variant>
      <vt:variant>
        <vt:i4>6553720</vt:i4>
      </vt:variant>
      <vt:variant>
        <vt:i4>351</vt:i4>
      </vt:variant>
      <vt:variant>
        <vt:i4>0</vt:i4>
      </vt:variant>
      <vt:variant>
        <vt:i4>5</vt:i4>
      </vt:variant>
      <vt:variant>
        <vt:lpwstr/>
      </vt:variant>
      <vt:variant>
        <vt:lpwstr>Demo_Usage_Protocol</vt:lpwstr>
      </vt:variant>
      <vt:variant>
        <vt:i4>6881395</vt:i4>
      </vt:variant>
      <vt:variant>
        <vt:i4>348</vt:i4>
      </vt:variant>
      <vt:variant>
        <vt:i4>0</vt:i4>
      </vt:variant>
      <vt:variant>
        <vt:i4>5</vt:i4>
      </vt:variant>
      <vt:variant>
        <vt:lpwstr/>
      </vt:variant>
      <vt:variant>
        <vt:lpwstr>SI</vt:lpwstr>
      </vt:variant>
      <vt:variant>
        <vt:i4>6815788</vt:i4>
      </vt:variant>
      <vt:variant>
        <vt:i4>345</vt:i4>
      </vt:variant>
      <vt:variant>
        <vt:i4>0</vt:i4>
      </vt:variant>
      <vt:variant>
        <vt:i4>5</vt:i4>
      </vt:variant>
      <vt:variant>
        <vt:lpwstr/>
      </vt:variant>
      <vt:variant>
        <vt:lpwstr>D3_Future_Directions</vt:lpwstr>
      </vt:variant>
      <vt:variant>
        <vt:i4>5308434</vt:i4>
      </vt:variant>
      <vt:variant>
        <vt:i4>342</vt:i4>
      </vt:variant>
      <vt:variant>
        <vt:i4>0</vt:i4>
      </vt:variant>
      <vt:variant>
        <vt:i4>5</vt:i4>
      </vt:variant>
      <vt:variant>
        <vt:lpwstr/>
      </vt:variant>
      <vt:variant>
        <vt:lpwstr>D3_Study_Limitations</vt:lpwstr>
      </vt:variant>
      <vt:variant>
        <vt:i4>4718621</vt:i4>
      </vt:variant>
      <vt:variant>
        <vt:i4>339</vt:i4>
      </vt:variant>
      <vt:variant>
        <vt:i4>0</vt:i4>
      </vt:variant>
      <vt:variant>
        <vt:i4>5</vt:i4>
      </vt:variant>
      <vt:variant>
        <vt:lpwstr/>
      </vt:variant>
      <vt:variant>
        <vt:lpwstr>D3_Reasoning_Insights</vt:lpwstr>
      </vt:variant>
      <vt:variant>
        <vt:i4>6094870</vt:i4>
      </vt:variant>
      <vt:variant>
        <vt:i4>336</vt:i4>
      </vt:variant>
      <vt:variant>
        <vt:i4>0</vt:i4>
      </vt:variant>
      <vt:variant>
        <vt:i4>5</vt:i4>
      </vt:variant>
      <vt:variant>
        <vt:lpwstr/>
      </vt:variant>
      <vt:variant>
        <vt:lpwstr>D3_Input_Bias</vt:lpwstr>
      </vt:variant>
      <vt:variant>
        <vt:i4>5898245</vt:i4>
      </vt:variant>
      <vt:variant>
        <vt:i4>333</vt:i4>
      </vt:variant>
      <vt:variant>
        <vt:i4>0</vt:i4>
      </vt:variant>
      <vt:variant>
        <vt:i4>5</vt:i4>
      </vt:variant>
      <vt:variant>
        <vt:lpwstr/>
      </vt:variant>
      <vt:variant>
        <vt:lpwstr>D3_Demonstration_Analyses</vt:lpwstr>
      </vt:variant>
      <vt:variant>
        <vt:i4>8126486</vt:i4>
      </vt:variant>
      <vt:variant>
        <vt:i4>330</vt:i4>
      </vt:variant>
      <vt:variant>
        <vt:i4>0</vt:i4>
      </vt:variant>
      <vt:variant>
        <vt:i4>5</vt:i4>
      </vt:variant>
      <vt:variant>
        <vt:lpwstr/>
      </vt:variant>
      <vt:variant>
        <vt:lpwstr>M2_Formalizing_Review_Process</vt:lpwstr>
      </vt:variant>
      <vt:variant>
        <vt:i4>6488136</vt:i4>
      </vt:variant>
      <vt:variant>
        <vt:i4>327</vt:i4>
      </vt:variant>
      <vt:variant>
        <vt:i4>0</vt:i4>
      </vt:variant>
      <vt:variant>
        <vt:i4>5</vt:i4>
      </vt:variant>
      <vt:variant>
        <vt:lpwstr/>
      </vt:variant>
      <vt:variant>
        <vt:lpwstr>Prompt_Architecture</vt:lpwstr>
      </vt:variant>
      <vt:variant>
        <vt:i4>7405616</vt:i4>
      </vt:variant>
      <vt:variant>
        <vt:i4>324</vt:i4>
      </vt:variant>
      <vt:variant>
        <vt:i4>0</vt:i4>
      </vt:variant>
      <vt:variant>
        <vt:i4>5</vt:i4>
      </vt:variant>
      <vt:variant>
        <vt:lpwstr/>
      </vt:variant>
      <vt:variant>
        <vt:lpwstr>M2_Meta_Prompting</vt:lpwstr>
      </vt:variant>
      <vt:variant>
        <vt:i4>5898245</vt:i4>
      </vt:variant>
      <vt:variant>
        <vt:i4>321</vt:i4>
      </vt:variant>
      <vt:variant>
        <vt:i4>0</vt:i4>
      </vt:variant>
      <vt:variant>
        <vt:i4>5</vt:i4>
      </vt:variant>
      <vt:variant>
        <vt:lpwstr/>
      </vt:variant>
      <vt:variant>
        <vt:lpwstr>D3_Demonstration_Analyses</vt:lpwstr>
      </vt:variant>
      <vt:variant>
        <vt:i4>1441831</vt:i4>
      </vt:variant>
      <vt:variant>
        <vt:i4>318</vt:i4>
      </vt:variant>
      <vt:variant>
        <vt:i4>0</vt:i4>
      </vt:variant>
      <vt:variant>
        <vt:i4>5</vt:i4>
      </vt:variant>
      <vt:variant>
        <vt:lpwstr/>
      </vt:variant>
      <vt:variant>
        <vt:lpwstr>Demo_Analyses</vt:lpwstr>
      </vt:variant>
      <vt:variant>
        <vt:i4>8126486</vt:i4>
      </vt:variant>
      <vt:variant>
        <vt:i4>315</vt:i4>
      </vt:variant>
      <vt:variant>
        <vt:i4>0</vt:i4>
      </vt:variant>
      <vt:variant>
        <vt:i4>5</vt:i4>
      </vt:variant>
      <vt:variant>
        <vt:lpwstr/>
      </vt:variant>
      <vt:variant>
        <vt:lpwstr>M2_Formalizing_Review_Process</vt:lpwstr>
      </vt:variant>
      <vt:variant>
        <vt:i4>7405616</vt:i4>
      </vt:variant>
      <vt:variant>
        <vt:i4>312</vt:i4>
      </vt:variant>
      <vt:variant>
        <vt:i4>0</vt:i4>
      </vt:variant>
      <vt:variant>
        <vt:i4>5</vt:i4>
      </vt:variant>
      <vt:variant>
        <vt:lpwstr/>
      </vt:variant>
      <vt:variant>
        <vt:lpwstr>M2_Meta_Prompting</vt:lpwstr>
      </vt:variant>
      <vt:variant>
        <vt:i4>6094870</vt:i4>
      </vt:variant>
      <vt:variant>
        <vt:i4>309</vt:i4>
      </vt:variant>
      <vt:variant>
        <vt:i4>0</vt:i4>
      </vt:variant>
      <vt:variant>
        <vt:i4>5</vt:i4>
      </vt:variant>
      <vt:variant>
        <vt:lpwstr/>
      </vt:variant>
      <vt:variant>
        <vt:lpwstr>D3_Input_Bias</vt:lpwstr>
      </vt:variant>
      <vt:variant>
        <vt:i4>7274574</vt:i4>
      </vt:variant>
      <vt:variant>
        <vt:i4>306</vt:i4>
      </vt:variant>
      <vt:variant>
        <vt:i4>0</vt:i4>
      </vt:variant>
      <vt:variant>
        <vt:i4>5</vt:i4>
      </vt:variant>
      <vt:variant>
        <vt:lpwstr/>
      </vt:variant>
      <vt:variant>
        <vt:lpwstr>Behavioral_Context</vt:lpwstr>
      </vt:variant>
      <vt:variant>
        <vt:i4>458779</vt:i4>
      </vt:variant>
      <vt:variant>
        <vt:i4>303</vt:i4>
      </vt:variant>
      <vt:variant>
        <vt:i4>0</vt:i4>
      </vt:variant>
      <vt:variant>
        <vt:i4>5</vt:i4>
      </vt:variant>
      <vt:variant>
        <vt:lpwstr/>
      </vt:variant>
      <vt:variant>
        <vt:lpwstr>PeerReviewPrompt</vt:lpwstr>
      </vt:variant>
      <vt:variant>
        <vt:i4>7798896</vt:i4>
      </vt:variant>
      <vt:variant>
        <vt:i4>300</vt:i4>
      </vt:variant>
      <vt:variant>
        <vt:i4>0</vt:i4>
      </vt:variant>
      <vt:variant>
        <vt:i4>5</vt:i4>
      </vt:variant>
      <vt:variant>
        <vt:lpwstr/>
      </vt:variant>
      <vt:variant>
        <vt:lpwstr>PWP</vt:lpwstr>
      </vt:variant>
      <vt:variant>
        <vt:i4>6881395</vt:i4>
      </vt:variant>
      <vt:variant>
        <vt:i4>297</vt:i4>
      </vt:variant>
      <vt:variant>
        <vt:i4>0</vt:i4>
      </vt:variant>
      <vt:variant>
        <vt:i4>5</vt:i4>
      </vt:variant>
      <vt:variant>
        <vt:lpwstr/>
      </vt:variant>
      <vt:variant>
        <vt:lpwstr>SI</vt:lpwstr>
      </vt:variant>
      <vt:variant>
        <vt:i4>1441831</vt:i4>
      </vt:variant>
      <vt:variant>
        <vt:i4>294</vt:i4>
      </vt:variant>
      <vt:variant>
        <vt:i4>0</vt:i4>
      </vt:variant>
      <vt:variant>
        <vt:i4>5</vt:i4>
      </vt:variant>
      <vt:variant>
        <vt:lpwstr/>
      </vt:variant>
      <vt:variant>
        <vt:lpwstr>Demo_Analyses</vt:lpwstr>
      </vt:variant>
      <vt:variant>
        <vt:i4>6553720</vt:i4>
      </vt:variant>
      <vt:variant>
        <vt:i4>291</vt:i4>
      </vt:variant>
      <vt:variant>
        <vt:i4>0</vt:i4>
      </vt:variant>
      <vt:variant>
        <vt:i4>5</vt:i4>
      </vt:variant>
      <vt:variant>
        <vt:lpwstr/>
      </vt:variant>
      <vt:variant>
        <vt:lpwstr>Demo_Usage_Protocol</vt:lpwstr>
      </vt:variant>
      <vt:variant>
        <vt:i4>6488156</vt:i4>
      </vt:variant>
      <vt:variant>
        <vt:i4>288</vt:i4>
      </vt:variant>
      <vt:variant>
        <vt:i4>0</vt:i4>
      </vt:variant>
      <vt:variant>
        <vt:i4>5</vt:i4>
      </vt:variant>
      <vt:variant>
        <vt:lpwstr/>
      </vt:variant>
      <vt:variant>
        <vt:lpwstr>Test_Paper</vt:lpwstr>
      </vt:variant>
      <vt:variant>
        <vt:i4>1179708</vt:i4>
      </vt:variant>
      <vt:variant>
        <vt:i4>285</vt:i4>
      </vt:variant>
      <vt:variant>
        <vt:i4>0</vt:i4>
      </vt:variant>
      <vt:variant>
        <vt:i4>5</vt:i4>
      </vt:variant>
      <vt:variant>
        <vt:lpwstr/>
      </vt:variant>
      <vt:variant>
        <vt:lpwstr>Prompt_Files</vt:lpwstr>
      </vt:variant>
      <vt:variant>
        <vt:i4>65591</vt:i4>
      </vt:variant>
      <vt:variant>
        <vt:i4>281</vt:i4>
      </vt:variant>
      <vt:variant>
        <vt:i4>0</vt:i4>
      </vt:variant>
      <vt:variant>
        <vt:i4>5</vt:i4>
      </vt:variant>
      <vt:variant>
        <vt:lpwstr/>
      </vt:variant>
      <vt:variant>
        <vt:lpwstr>BIB_77</vt:lpwstr>
      </vt:variant>
      <vt:variant>
        <vt:i4>55</vt:i4>
      </vt:variant>
      <vt:variant>
        <vt:i4>278</vt:i4>
      </vt:variant>
      <vt:variant>
        <vt:i4>0</vt:i4>
      </vt:variant>
      <vt:variant>
        <vt:i4>5</vt:i4>
      </vt:variant>
      <vt:variant>
        <vt:lpwstr/>
      </vt:variant>
      <vt:variant>
        <vt:lpwstr>BIB_76</vt:lpwstr>
      </vt:variant>
      <vt:variant>
        <vt:i4>196663</vt:i4>
      </vt:variant>
      <vt:variant>
        <vt:i4>272</vt:i4>
      </vt:variant>
      <vt:variant>
        <vt:i4>0</vt:i4>
      </vt:variant>
      <vt:variant>
        <vt:i4>5</vt:i4>
      </vt:variant>
      <vt:variant>
        <vt:lpwstr/>
      </vt:variant>
      <vt:variant>
        <vt:lpwstr>BIB_75</vt:lpwstr>
      </vt:variant>
      <vt:variant>
        <vt:i4>1441831</vt:i4>
      </vt:variant>
      <vt:variant>
        <vt:i4>267</vt:i4>
      </vt:variant>
      <vt:variant>
        <vt:i4>0</vt:i4>
      </vt:variant>
      <vt:variant>
        <vt:i4>5</vt:i4>
      </vt:variant>
      <vt:variant>
        <vt:lpwstr/>
      </vt:variant>
      <vt:variant>
        <vt:lpwstr>Demo_Analyses</vt:lpwstr>
      </vt:variant>
      <vt:variant>
        <vt:i4>6094870</vt:i4>
      </vt:variant>
      <vt:variant>
        <vt:i4>264</vt:i4>
      </vt:variant>
      <vt:variant>
        <vt:i4>0</vt:i4>
      </vt:variant>
      <vt:variant>
        <vt:i4>5</vt:i4>
      </vt:variant>
      <vt:variant>
        <vt:lpwstr/>
      </vt:variant>
      <vt:variant>
        <vt:lpwstr>D3_Input_Bias</vt:lpwstr>
      </vt:variant>
      <vt:variant>
        <vt:i4>53</vt:i4>
      </vt:variant>
      <vt:variant>
        <vt:i4>260</vt:i4>
      </vt:variant>
      <vt:variant>
        <vt:i4>0</vt:i4>
      </vt:variant>
      <vt:variant>
        <vt:i4>5</vt:i4>
      </vt:variant>
      <vt:variant>
        <vt:lpwstr/>
      </vt:variant>
      <vt:variant>
        <vt:lpwstr>BIB_56</vt:lpwstr>
      </vt:variant>
      <vt:variant>
        <vt:i4>8126486</vt:i4>
      </vt:variant>
      <vt:variant>
        <vt:i4>255</vt:i4>
      </vt:variant>
      <vt:variant>
        <vt:i4>0</vt:i4>
      </vt:variant>
      <vt:variant>
        <vt:i4>5</vt:i4>
      </vt:variant>
      <vt:variant>
        <vt:lpwstr/>
      </vt:variant>
      <vt:variant>
        <vt:lpwstr>M2_Formalizing_Review_Process</vt:lpwstr>
      </vt:variant>
      <vt:variant>
        <vt:i4>7798896</vt:i4>
      </vt:variant>
      <vt:variant>
        <vt:i4>252</vt:i4>
      </vt:variant>
      <vt:variant>
        <vt:i4>0</vt:i4>
      </vt:variant>
      <vt:variant>
        <vt:i4>5</vt:i4>
      </vt:variant>
      <vt:variant>
        <vt:lpwstr/>
      </vt:variant>
      <vt:variant>
        <vt:lpwstr>PWP</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9</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54</vt:i4>
      </vt:variant>
      <vt:variant>
        <vt:i4>215</vt:i4>
      </vt:variant>
      <vt:variant>
        <vt:i4>0</vt:i4>
      </vt:variant>
      <vt:variant>
        <vt:i4>5</vt:i4>
      </vt:variant>
      <vt:variant>
        <vt:lpwstr/>
      </vt:variant>
      <vt:variant>
        <vt:lpwstr>BIB_66</vt:lpwstr>
      </vt:variant>
      <vt:variant>
        <vt:i4>196662</vt:i4>
      </vt:variant>
      <vt:variant>
        <vt:i4>209</vt:i4>
      </vt:variant>
      <vt:variant>
        <vt:i4>0</vt:i4>
      </vt:variant>
      <vt:variant>
        <vt:i4>5</vt:i4>
      </vt:variant>
      <vt:variant>
        <vt:lpwstr/>
      </vt:variant>
      <vt:variant>
        <vt:lpwstr>BIB_65</vt:lpwstr>
      </vt:variant>
      <vt:variant>
        <vt:i4>65589</vt:i4>
      </vt:variant>
      <vt:variant>
        <vt:i4>203</vt:i4>
      </vt:variant>
      <vt:variant>
        <vt:i4>0</vt:i4>
      </vt:variant>
      <vt:variant>
        <vt:i4>5</vt:i4>
      </vt:variant>
      <vt:variant>
        <vt:lpwstr/>
      </vt:variant>
      <vt:variant>
        <vt:lpwstr>BIB_57</vt:lpwstr>
      </vt:variant>
      <vt:variant>
        <vt:i4>917556</vt:i4>
      </vt:variant>
      <vt:variant>
        <vt:i4>200</vt:i4>
      </vt:variant>
      <vt:variant>
        <vt:i4>0</vt:i4>
      </vt:variant>
      <vt:variant>
        <vt:i4>5</vt:i4>
      </vt:variant>
      <vt:variant>
        <vt:lpwstr/>
      </vt:variant>
      <vt:variant>
        <vt:lpwstr>BIB_48</vt:lpwstr>
      </vt:variant>
      <vt:variant>
        <vt:i4>196660</vt:i4>
      </vt:variant>
      <vt:variant>
        <vt:i4>197</vt:i4>
      </vt:variant>
      <vt:variant>
        <vt:i4>0</vt:i4>
      </vt:variant>
      <vt:variant>
        <vt:i4>5</vt:i4>
      </vt:variant>
      <vt:variant>
        <vt:lpwstr/>
      </vt:variant>
      <vt:variant>
        <vt:lpwstr>BIB_45</vt:lpwstr>
      </vt:variant>
      <vt:variant>
        <vt:i4>327732</vt:i4>
      </vt:variant>
      <vt:variant>
        <vt:i4>194</vt:i4>
      </vt:variant>
      <vt:variant>
        <vt:i4>0</vt:i4>
      </vt:variant>
      <vt:variant>
        <vt:i4>5</vt:i4>
      </vt:variant>
      <vt:variant>
        <vt:lpwstr/>
      </vt:variant>
      <vt:variant>
        <vt:lpwstr>BIB_43</vt:lpwstr>
      </vt:variant>
      <vt:variant>
        <vt:i4>53</vt:i4>
      </vt:variant>
      <vt:variant>
        <vt:i4>188</vt:i4>
      </vt:variant>
      <vt:variant>
        <vt:i4>0</vt:i4>
      </vt:variant>
      <vt:variant>
        <vt:i4>5</vt:i4>
      </vt:variant>
      <vt:variant>
        <vt:lpwstr/>
      </vt:variant>
      <vt:variant>
        <vt:lpwstr>BIB_56</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18T06:40:00Z</dcterms:created>
  <dcterms:modified xsi:type="dcterms:W3CDTF">2025-05-18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RNeGgX3"/&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